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740E53F0"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Vocal Emotion Perception: A Comparison 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50BFA1D1"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B2ED00C" w14:textId="33B42EC3" w:rsidR="00484889" w:rsidRPr="001A07A4" w:rsidRDefault="00484889" w:rsidP="00484889">
      <w:pPr>
        <w:spacing w:line="480" w:lineRule="auto"/>
        <w:rPr>
          <w:rFonts w:ascii="Times New Roman" w:hAnsi="Times New Roman" w:cs="Times New Roman"/>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w:t>
      </w:r>
      <w:proofErr w:type="spellStart"/>
      <w:r w:rsidRPr="003248C0">
        <w:rPr>
          <w:rFonts w:ascii="Times New Roman" w:eastAsia="Times New Roman" w:hAnsi="Times New Roman" w:cs="Times New Roman"/>
          <w:sz w:val="24"/>
          <w:szCs w:val="24"/>
          <w:lang w:val="en-US" w:eastAsia="de-DE"/>
        </w:rPr>
        <w:t>Schweinberger</w:t>
      </w:r>
      <w:proofErr w:type="spellEnd"/>
      <w:r w:rsidRPr="003248C0">
        <w:rPr>
          <w:rFonts w:ascii="Times New Roman" w:eastAsia="Times New Roman" w:hAnsi="Times New Roman" w:cs="Times New Roman"/>
          <w:sz w:val="24"/>
          <w:szCs w:val="24"/>
          <w:lang w:val="en-US" w:eastAsia="de-DE"/>
        </w:rPr>
        <w:t xml:space="preserve">,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r w:rsidR="00296057" w:rsidRPr="001A07A4">
        <w:rPr>
          <w:rFonts w:ascii="Times New Roman" w:hAnsi="Times New Roman" w:cs="Times New Roman"/>
          <w:color w:val="000000" w:themeColor="text1"/>
          <w:sz w:val="24"/>
          <w:szCs w:val="24"/>
          <w:lang w:val="en-US"/>
        </w:rPr>
        <w:t>https://osf.io/ascqx/</w:t>
      </w:r>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p>
    <w:p w14:paraId="615124DA" w14:textId="5B38585B" w:rsidR="000A3C46" w:rsidRPr="000C7D80" w:rsidRDefault="000C7D80" w:rsidP="000A5A16">
      <w:pPr>
        <w:rPr>
          <w:rStyle w:val="Hervorhebung"/>
          <w:rFonts w:ascii="Times New Roman" w:hAnsi="Times New Roman" w:cs="Times New Roman"/>
          <w:i w:val="0"/>
          <w:iCs w:val="0"/>
          <w:sz w:val="24"/>
          <w:szCs w:val="24"/>
          <w:lang w:val="en-US"/>
        </w:rPr>
      </w:pPr>
      <w:bookmarkStart w:id="3" w:name="_Toc64538323"/>
      <w:r w:rsidRPr="000C7D80">
        <w:rPr>
          <w:rStyle w:val="Hervorhebung"/>
          <w:rFonts w:ascii="Times New Roman" w:hAnsi="Times New Roman" w:cs="Times New Roman"/>
          <w:i w:val="0"/>
          <w:iCs w:val="0"/>
          <w:sz w:val="24"/>
          <w:szCs w:val="24"/>
          <w:lang w:val="en-US"/>
        </w:rPr>
        <w:t xml:space="preserve">Word count: </w:t>
      </w:r>
      <w:r>
        <w:rPr>
          <w:rStyle w:val="Hervorhebung"/>
          <w:rFonts w:ascii="Times New Roman" w:hAnsi="Times New Roman" w:cs="Times New Roman"/>
          <w:i w:val="0"/>
          <w:iCs w:val="0"/>
          <w:sz w:val="24"/>
          <w:szCs w:val="24"/>
          <w:lang w:val="en-US"/>
        </w:rPr>
        <w:t>6850</w:t>
      </w:r>
      <w:r w:rsidR="000A3C46" w:rsidRPr="000C7D80">
        <w:rPr>
          <w:rStyle w:val="Hervorhebung"/>
          <w:rFonts w:ascii="Times New Roman" w:hAnsi="Times New Roman" w:cs="Times New Roman"/>
          <w:i w:val="0"/>
          <w:iCs w:val="0"/>
          <w:sz w:val="24"/>
          <w:szCs w:val="24"/>
          <w:lang w:val="en-US"/>
        </w:rPr>
        <w:br w:type="page"/>
      </w:r>
    </w:p>
    <w:p w14:paraId="3313D2A8" w14:textId="02E3E2F0"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4" w:name="_Toc200448859"/>
      <w:r w:rsidRPr="003248C0">
        <w:rPr>
          <w:rStyle w:val="Hervorhebung"/>
          <w:rFonts w:ascii="Times New Roman" w:hAnsi="Times New Roman" w:cs="Times New Roman"/>
          <w:sz w:val="24"/>
          <w:szCs w:val="24"/>
          <w:lang w:val="en-US"/>
        </w:rPr>
        <w:lastRenderedPageBreak/>
        <w:t>Abstract</w:t>
      </w:r>
      <w:bookmarkEnd w:id="3"/>
      <w:bookmarkEnd w:id="4"/>
    </w:p>
    <w:p w14:paraId="6E0E3C3F" w14:textId="2819C43E" w:rsidR="00FB69CC"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e compared emotion recognition performance of singers (N= 45) vs. instrumentalists (N</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w:t>
      </w:r>
      <w:r w:rsidR="00EF4161">
        <w:rPr>
          <w:rFonts w:ascii="Times New Roman" w:hAnsi="Times New Roman" w:cs="Times New Roman"/>
          <w:sz w:val="24"/>
          <w:szCs w:val="24"/>
          <w:lang w:val="en-US"/>
        </w:rPr>
        <w:t xml:space="preserve"> </w:t>
      </w:r>
      <w:r>
        <w:rPr>
          <w:rFonts w:ascii="Times New Roman" w:hAnsi="Times New Roman" w:cs="Times New Roman"/>
          <w:sz w:val="24"/>
          <w:szCs w:val="24"/>
          <w:lang w:val="en-US"/>
        </w:rPr>
        <w:t>43) and professional musicians (N = 40) vs. amateurs (N = 88) vs. non-musicians (N = 38)</w:t>
      </w:r>
      <w:r w:rsidR="005646A9">
        <w:rPr>
          <w:rFonts w:ascii="Times New Roman" w:hAnsi="Times New Roman" w:cs="Times New Roman"/>
          <w:sz w:val="24"/>
          <w:szCs w:val="24"/>
          <w:lang w:val="en-US"/>
        </w:rPr>
        <w:t>, recruited 2021-2024</w:t>
      </w:r>
      <w:r>
        <w:rPr>
          <w:rFonts w:ascii="Times New Roman" w:hAnsi="Times New Roman" w:cs="Times New Roman"/>
          <w:sz w:val="24"/>
          <w:szCs w:val="24"/>
          <w:lang w:val="en-US"/>
        </w:rPr>
        <w:t xml:space="preserve">. Using both frequentist and Bayesian inference, we found the predicted </w:t>
      </w:r>
      <w:proofErr w:type="spellStart"/>
      <w:r>
        <w:rPr>
          <w:rFonts w:ascii="Times New Roman" w:hAnsi="Times New Roman" w:cs="Times New Roman"/>
          <w:sz w:val="24"/>
          <w:szCs w:val="24"/>
          <w:lang w:val="en-US"/>
        </w:rPr>
        <w:t>nulleffects</w:t>
      </w:r>
      <w:proofErr w:type="spellEnd"/>
      <w:r>
        <w:rPr>
          <w:rFonts w:ascii="Times New Roman" w:hAnsi="Times New Roman" w:cs="Times New Roman"/>
          <w:sz w:val="24"/>
          <w:szCs w:val="24"/>
          <w:lang w:val="en-US"/>
        </w:rPr>
        <w:t xml:space="preserve"> 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inconclusive. Across groups, we replicated the consistent link between vocal emotion perception and auditory sensitivity. </w:t>
      </w:r>
      <w:r w:rsidR="00DF2527">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Pr>
          <w:rFonts w:ascii="Times New Roman" w:hAnsi="Times New Roman" w:cs="Times New Roman"/>
          <w:sz w:val="24"/>
          <w:szCs w:val="24"/>
          <w:lang w:val="en-US"/>
        </w:rPr>
        <w:t>s</w:t>
      </w:r>
      <w:r w:rsidR="00DF2527">
        <w:rPr>
          <w:rFonts w:ascii="Times New Roman" w:hAnsi="Times New Roman" w:cs="Times New Roman"/>
          <w:sz w:val="24"/>
          <w:szCs w:val="24"/>
          <w:lang w:val="en-US"/>
        </w:rPr>
        <w:t xml:space="preserve"> of musical activities or formal training.</w:t>
      </w:r>
    </w:p>
    <w:p w14:paraId="0700B240" w14:textId="77777777" w:rsidR="00484889" w:rsidRPr="003248C0" w:rsidRDefault="00484889" w:rsidP="00484889">
      <w:pPr>
        <w:rPr>
          <w:rFonts w:ascii="Times New Roman" w:hAnsi="Times New Roman" w:cs="Times New Roman"/>
          <w:color w:val="C00000"/>
          <w:sz w:val="24"/>
          <w:szCs w:val="24"/>
          <w:lang w:val="en-US"/>
        </w:rPr>
      </w:pPr>
    </w:p>
    <w:p w14:paraId="4110E0E4" w14:textId="303287AB" w:rsidR="00484889" w:rsidRPr="00D42394" w:rsidRDefault="00484889" w:rsidP="00F54F3E">
      <w:pPr>
        <w:spacing w:line="480" w:lineRule="auto"/>
        <w:rPr>
          <w:rFonts w:ascii="Times New Roman" w:hAnsi="Times New Roman" w:cs="Times New Roman"/>
          <w:sz w:val="24"/>
          <w:szCs w:val="24"/>
          <w:lang w:val="en-US"/>
        </w:rPr>
      </w:pPr>
      <w:r w:rsidRPr="003248C0">
        <w:rPr>
          <w:rFonts w:ascii="Times New Roman" w:hAnsi="Times New Roman" w:cs="Times New Roman"/>
          <w:b/>
          <w:bCs/>
          <w:sz w:val="24"/>
          <w:szCs w:val="24"/>
          <w:lang w:val="en-US"/>
        </w:rPr>
        <w:t>Keywords:</w:t>
      </w:r>
      <w:r w:rsidRPr="003248C0">
        <w:rPr>
          <w:rFonts w:ascii="Times New Roman" w:hAnsi="Times New Roman" w:cs="Times New Roman"/>
          <w:sz w:val="24"/>
          <w:szCs w:val="24"/>
          <w:lang w:val="en-US"/>
        </w:rPr>
        <w:t xml:space="preserve"> </w:t>
      </w:r>
      <w:r w:rsidRPr="00D42394">
        <w:rPr>
          <w:rFonts w:ascii="Times New Roman" w:hAnsi="Times New Roman" w:cs="Times New Roman"/>
          <w:sz w:val="24"/>
          <w:szCs w:val="24"/>
          <w:lang w:val="en-US"/>
        </w:rPr>
        <w:t xml:space="preserve">vocal emotion perception, </w:t>
      </w:r>
      <w:r w:rsidR="00AC7982" w:rsidRPr="00D42394">
        <w:rPr>
          <w:rFonts w:ascii="Times New Roman" w:hAnsi="Times New Roman" w:cs="Times New Roman"/>
          <w:sz w:val="24"/>
          <w:szCs w:val="24"/>
          <w:lang w:val="en-US"/>
        </w:rPr>
        <w:t xml:space="preserve">singers,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781849C3" w14:textId="77777777" w:rsidR="0071194B" w:rsidRDefault="0071194B">
      <w:pPr>
        <w:suppressAutoHyphens w:val="0"/>
        <w:rPr>
          <w:rStyle w:val="Hervorhebung"/>
          <w:rFonts w:ascii="Times New Roman" w:eastAsiaTheme="majorEastAsia" w:hAnsi="Times New Roman" w:cs="Times New Roman"/>
          <w:color w:val="2F5496" w:themeColor="accent1" w:themeShade="BF"/>
          <w:sz w:val="24"/>
          <w:szCs w:val="24"/>
          <w:lang w:val="en-US"/>
        </w:rPr>
      </w:pPr>
      <w:r>
        <w:rPr>
          <w:rStyle w:val="Hervorhebung"/>
          <w:rFonts w:ascii="Times New Roman" w:hAnsi="Times New Roman" w:cs="Times New Roman"/>
          <w:sz w:val="24"/>
          <w:szCs w:val="24"/>
          <w:lang w:val="en-US"/>
        </w:rPr>
        <w:br w:type="page"/>
      </w:r>
    </w:p>
    <w:p w14:paraId="743296ED" w14:textId="13DBF37A" w:rsidR="00A41D8A" w:rsidRDefault="002443DE" w:rsidP="00A41D8A">
      <w:pPr>
        <w:pStyle w:val="berschrift1"/>
        <w:numPr>
          <w:ilvl w:val="0"/>
          <w:numId w:val="0"/>
        </w:numPr>
        <w:spacing w:line="480" w:lineRule="auto"/>
        <w:ind w:left="432" w:hanging="432"/>
        <w:rPr>
          <w:rStyle w:val="Hervorhebung"/>
          <w:rFonts w:ascii="Times New Roman" w:hAnsi="Times New Roman" w:cs="Times New Roman"/>
          <w:sz w:val="24"/>
          <w:szCs w:val="24"/>
          <w:lang w:val="en-US"/>
        </w:rPr>
      </w:pPr>
      <w:bookmarkStart w:id="5" w:name="_Toc200448860"/>
      <w:r>
        <w:rPr>
          <w:rStyle w:val="Hervorhebung"/>
          <w:rFonts w:ascii="Times New Roman" w:hAnsi="Times New Roman" w:cs="Times New Roman"/>
          <w:sz w:val="24"/>
          <w:szCs w:val="24"/>
          <w:lang w:val="en-US"/>
        </w:rPr>
        <w:lastRenderedPageBreak/>
        <w:t>Public significance statement</w:t>
      </w:r>
      <w:bookmarkEnd w:id="5"/>
    </w:p>
    <w:p w14:paraId="4EAC67CE"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Musicians outperform non-musicians in vocal emotion perception, but it is currently unclear whether this effect is modulated by the specific type of musical activity</w:t>
      </w:r>
    </w:p>
    <w:p w14:paraId="4717282C"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To address this gap, we compared vocal emotion perception in singers vs. instrumentalists and in amateurs vs. professional musicians</w:t>
      </w:r>
    </w:p>
    <w:p w14:paraId="5E6CEDC2" w14:textId="77777777" w:rsidR="00FB69CC" w:rsidRDefault="00FB69CC" w:rsidP="00FB69CC">
      <w:pPr>
        <w:pStyle w:val="Listenabsatz"/>
        <w:numPr>
          <w:ilvl w:val="0"/>
          <w:numId w:val="14"/>
        </w:numPr>
        <w:spacing w:line="480" w:lineRule="auto"/>
        <w:rPr>
          <w:i/>
          <w:iCs/>
          <w:lang w:val="en-US"/>
        </w:rPr>
      </w:pPr>
      <w:r>
        <w:rPr>
          <w:rFonts w:ascii="Times New Roman" w:hAnsi="Times New Roman" w:cs="Times New Roman"/>
          <w:iCs/>
          <w:sz w:val="24"/>
          <w:szCs w:val="24"/>
          <w:lang w:val="en-US"/>
        </w:rPr>
        <w:t>In line with our predictions, we found no difference between either of these subgroups, suggesting that vocal emotion perception is unaffected by the type and amount of musical activity</w:t>
      </w:r>
    </w:p>
    <w:p w14:paraId="1B31501F" w14:textId="5FD96490" w:rsidR="00484889" w:rsidRPr="001C77F8" w:rsidRDefault="00D94F96" w:rsidP="00FB69CC">
      <w:pPr>
        <w:pStyle w:val="Listenabsatz"/>
        <w:numPr>
          <w:ilvl w:val="0"/>
          <w:numId w:val="14"/>
        </w:numPr>
        <w:spacing w:line="480" w:lineRule="auto"/>
        <w:rPr>
          <w:lang w:val="en-US"/>
        </w:rPr>
      </w:pPr>
      <w:r>
        <w:rPr>
          <w:rFonts w:ascii="Times New Roman" w:hAnsi="Times New Roman" w:cs="Times New Roman"/>
          <w:iCs/>
          <w:sz w:val="24"/>
          <w:szCs w:val="24"/>
          <w:lang w:val="en-US"/>
        </w:rPr>
        <w:t>Across groups</w:t>
      </w:r>
      <w:r w:rsidR="00FB69CC">
        <w:rPr>
          <w:rFonts w:ascii="Times New Roman" w:hAnsi="Times New Roman" w:cs="Times New Roman"/>
          <w:iCs/>
          <w:sz w:val="24"/>
          <w:szCs w:val="24"/>
          <w:lang w:val="en-US"/>
        </w:rPr>
        <w:t>, we replicated the link between natural auditory sensitivity and vocal emotion perception</w:t>
      </w:r>
      <w:r w:rsidR="001C77F8" w:rsidRPr="001C77F8">
        <w:rPr>
          <w:lang w:val="en-US"/>
        </w:rPr>
        <w:br w:type="page"/>
      </w:r>
    </w:p>
    <w:p w14:paraId="1FEBD762" w14:textId="6425C97A" w:rsidR="00484889" w:rsidRPr="00EB262D"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6"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associations between musicality and vocal emotion perception</w:t>
      </w:r>
      <w:bookmarkEnd w:id="6"/>
      <w:r w:rsidRPr="003248C0">
        <w:rPr>
          <w:rFonts w:ascii="Times New Roman" w:hAnsi="Times New Roman" w:cs="Times New Roman"/>
          <w:sz w:val="24"/>
          <w:szCs w:val="24"/>
          <w:lang w:val="en-US"/>
        </w:rPr>
        <w:t xml:space="preserve"> </w:t>
      </w:r>
    </w:p>
    <w:p w14:paraId="63BF6F52" w14:textId="5D28DBB9" w:rsidR="00ED74E0" w:rsidRPr="00B67784" w:rsidRDefault="004E31A8" w:rsidP="00B67784">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yMCwiUmVmZXJlbmNlSWQiOiJjYWU3NWY4Zi1iYzdmLTRmYTYtYjRmNi01MjI0ZDMzNTMyO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c1MzcyNzUiLCJVcmlTdHJpbmciOiJodHRwOi8vd3d3Lm5jYmkubmxtLm5paC5nb3YvcHVibWVkLzI3NTM3Mjc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zLTIzVDE0OjIxOjI3IiwiTW9kaWZpZWRCeSI6Il9DaHJpc3RpbmUgTnVzc2JhdW0iLCJJZCI6ImNhNDM5MDMzLWM1OGEtNDM2Yy04NTRiLWFkZjFjMTA2ZDdlYyIsIk1vZGlmaWVkT24iOiIyMDIxLTAzLTIzVDE0OjIxOjI3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zNy9wc3BpMDAwMDA2NiIsIlVyaVN0cmluZyI6Imh0dHBzOi8vZG9pLm9yZy8xMC4xMDM3L3BzcGkwMDAwMDY2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G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MYXVra2EgZXQgYWwuLCAyMDE2OyBTY2hpcm1lciBldCBhbC4sIDIwMjUpIn1dfSwiVGFnIjoiQ2l0YXZpUGxhY2Vob2xkZXIjZTYxZTg3YjctMzFhMi00OTgyLWEwNzItM2EzZWU1YmViMGQ2IiwiVGV4dCI6IihMYXVra2EgZXQgYWwuLCAyMDE2OyBTY2hpcm1lciBldCBhbC4sIDIwMjUpIiwiV0FJVmVyc2lvbiI6IjYuMTEuMC4wIn0=}</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ukka et al., 2016; Schirmer et al., 2025)</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U3RhcnQiOjIyLCJSYW5nZUxlbmd0aCI6MjMsIlJlZmVyZW5jZUlkIjoiYjA0N2UxYjktNmRlNy00MjY2LWI0M2EtYWRiNGEzYWYyNDk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I5NTY1NDMiLCJVcmlTdHJpbmciOiJodHRwOi8vd3d3Lm5jYmkubmxtLm5paC5nb3YvcHVibWVkLzEyOTU2NT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MwNTY2NDUtOGZmNi00MTJiLTg1NzItNGJmM2Y4N2IxZTBk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zAwMzMtMjkwOS4xMjkuNS43NzAiLCJVcmlTdHJpbmciOiJodHRwczovL2RvaS5vcmcvMTAuMTAzNy8wMDMzLTI5MDkuMTI5LjUuNz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JpYlRlWEtleSI6IlNjaGVyZXJfMjAxOCIsIkNpdGF0aW9uS2V5VXBkYXRlVHlwZSI6MCwiQ29sbGFib3JhdG9ycyI6W10sIkRvaSI6IjEwLjEwOTMvb3hmb3JkaGIvOTc4MDE5ODc0MzE4Ny4wMTMuNC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EwLjEwOTMvb3hmb3JkaGIvOTc4MDE5ODc0MzE4Ny4wMTMuNCIsIlVyaVN0cmluZyI6Imh0dHBzOi8vZG9pLm9yZy8xMC4xMDkzL294Zm9yZGhiLzk3ODAxOTg3NDMxODcuMDEzLj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y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y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yZWYiOiIxNiJ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jM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lzc24iOiIwMDIyLTM1MTQgKFByaW50KSAwMDIyLTM1MTQgKExpbmtpbmcpIiwiTmFtZSI6IkogUGVycyBTb2MgUHN5Y2hvbCIsIlBhZ2luYXRpb24iOjAsIlByb3RlY3RlZCI6ZmFsc2UsIkNyZWF0ZWRCeSI6Il9DaHJpc3RpbmUiLCJDcmVhdGVkT24iOiIyMDE5LTAyLTIxVDEyOjUwOjQ2IiwiTW9kaWZpZWRCeSI6Il9DaHJpc3RpbmUiLCJJZCI6ImZjZDI4ZjM0LTYwMjUtNGMxNi05NzQ4LTUxZWU5NmQ1MTZlZiIsIk1vZGlmaWVkT24iOiIyMDE5LTAyLTIxVDEyOjUwOjQ4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nse &amp; Scherer, 1996; Juslin &amp; Laukka, 2003; Scherer, 2018)</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yMSwiUmVmZXJlbmNlSWQiOiI2MmUzNjUyNS05NTQ1LTQ0OTAtYjRjZS1kYWFmNGJlZTdkNT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XSwiQmliVGVYS2V5IjoiTGltYV8yMDExIiwiQ2l0YXRpb25LZXlVcGRhdGVUeXBlIjowLCJDb2xsYWJvcmF0b3JzIjpbXSwiRGF0ZTIiOiIyMDExLzA5LzI5IiwiRG9pIjoiMTAuMTAzNy9hMDAyNDUy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yMTk0MjY5NiIsIlVyaVN0cmluZyI6Imh0dHA6Ly93d3cubmNiaS5ubG0ubmloLmdvdi9wdWJtZWQvMjE5NDI2O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iMWU1NjFmYy00YjEzLTQ3ZGEtYTFmZi0xMzE1ZGRjNDA3NGMiLCJNb2RpZmllZE9uIjoiMjAxOS0wMi0yMVQxMjo1MDo1N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YTAwMjQ1MjEiLCJVcmlTdHJpbmciOiJodHRwczovL2RvaS5vcmcvMTAuMTAzNy9hMDAyNDU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}</w:instrText>
          </w:r>
          <w:r w:rsidR="000A08E0">
            <w:rPr>
              <w:rFonts w:ascii="Times New Roman" w:hAnsi="Times New Roman" w:cs="Times New Roman"/>
              <w:sz w:val="24"/>
              <w:szCs w:val="24"/>
              <w:lang w:val="en-US"/>
            </w:rPr>
            <w:fldChar w:fldCharType="separate"/>
          </w:r>
          <w:r w:rsidR="000A08E0">
            <w:rPr>
              <w:rFonts w:ascii="Times New Roman" w:hAnsi="Times New Roman" w:cs="Times New Roman"/>
              <w:sz w:val="24"/>
              <w:szCs w:val="24"/>
              <w:lang w:val="en-US"/>
            </w:rPr>
            <w:t>(Lima &amp; Castro, 2011)</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U3RhcnQiOjI0LCJSYW5nZUxlbmd0aCI6MzIsIlJlZmVyZW5jZUlkIjoiN2JmODk1OGYtYWY3Mi00NWM1LTgxZGQtYjNlNDA4ZWY4OTQ1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EiLCJDaXRhdGlvbktleVVwZGF0ZVR5cGUiOjAsIkNvbGxhYm9yYXRvcnMiOltdLCJEb2kiOiIxMC4xMTc3LzE3NTQwNzM5MjExMDIyODAz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c1NDA3MzkyMTEwMjI4MDMiLCJVcmlTdHJpbmciOiJodHRwczovL2RvaS5vcmcvMTAuMTE3Ny8xNzU0MDczOTIxMTAyMjg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E0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TU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1hcnRpbnNfMjAyMSIsIkNpdGF0aW9uS2V5VXBkYXRlVHlwZSI6MCwiQ29sbGFib3JhdG9ycyI6W10sIkRvaSI6IjEwLjExNzcvMTc1NDA3MzkyMTEwMjIwMzU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Tc3LzE3NTQwNzM5MjExMDIyMDM1IiwiVXJpU3RyaW5nIjoiaHR0cHM6Ly9kb2kub3JnLzEwLjExNzcvMTc1NDA3MzkyMTEwMjIwMz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IFJldiBQc3ljaG9sIiwiUGFnaW5hdGlvbiI6MCwiUHJvdGVjdGVkIjpmYWxzZSwiQ3JlYXRlZEJ5IjoiX0NocmlzdGluZSIsIkNyZWF0ZWRPbiI6IjIwMTktMDItMjFUMTI6NTA6NDYiLCJNb2RpZmllZEJ5IjoiX0NocmlzdGluZSIsIklkIjoiNGY5YmJiMmEtYmUzZC00YTE4LWFjNmUtYWIyMDVjOTVhYjY4IiwiTW9kaWZpZWRPbiI6IjIwMTktMDItMjFUMTI6NTA6NDg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}</w:instrText>
          </w:r>
          <w:r w:rsidR="00F632E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 Martins et al., 2021; Nussbaum &amp; Schweinberger, 2021; Schellenberg &amp; Lima, 2024)</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this advantage</w:t>
      </w:r>
      <w:r w:rsidR="00BF4D79">
        <w:rPr>
          <w:rFonts w:ascii="Times New Roman" w:hAnsi="Times New Roman" w:cs="Times New Roman"/>
          <w:sz w:val="24"/>
          <w:szCs w:val="24"/>
          <w:lang w:val="en-US"/>
        </w:rPr>
        <w:t>.</w:t>
      </w:r>
      <w:r w:rsidR="00711333">
        <w:rPr>
          <w:rFonts w:ascii="Times New Roman" w:hAnsi="Times New Roman" w:cs="Times New Roman"/>
          <w:sz w:val="24"/>
          <w:szCs w:val="24"/>
          <w:lang w:val="en-US"/>
        </w:rPr>
        <w:t xml:space="preserve"> </w:t>
      </w:r>
      <w:r w:rsidR="00BF4D79" w:rsidRPr="00BF4D79">
        <w:rPr>
          <w:rFonts w:ascii="Times New Roman" w:hAnsi="Times New Roman" w:cs="Times New Roman"/>
          <w:sz w:val="24"/>
          <w:szCs w:val="24"/>
          <w:lang w:val="en-US"/>
        </w:rPr>
        <w:t xml:space="preserve">They collectively point to </w:t>
      </w:r>
      <w:r w:rsidR="00550A5F" w:rsidRPr="00BF4D79">
        <w:rPr>
          <w:rFonts w:ascii="Times New Roman" w:hAnsi="Times New Roman" w:cs="Times New Roman"/>
          <w:sz w:val="24"/>
          <w:szCs w:val="24"/>
          <w:lang w:val="en-US"/>
        </w:rPr>
        <w:t>the role</w:t>
      </w:r>
      <w:r w:rsidR="00BF4D79" w:rsidRPr="00BF4D79">
        <w:rPr>
          <w:rFonts w:ascii="Times New Roman" w:hAnsi="Times New Roman" w:cs="Times New Roman"/>
          <w:sz w:val="24"/>
          <w:szCs w:val="24"/>
          <w:lang w:val="en-US"/>
        </w:rPr>
        <w:t xml:space="preserve"> of </w:t>
      </w:r>
      <w:r w:rsidR="00BF4D79" w:rsidRPr="004C6E77">
        <w:rPr>
          <w:rFonts w:ascii="Times New Roman" w:hAnsi="Times New Roman" w:cs="Times New Roman"/>
          <w:bCs/>
          <w:i/>
          <w:iCs/>
          <w:sz w:val="24"/>
          <w:szCs w:val="24"/>
          <w:lang w:val="en-US"/>
        </w:rPr>
        <w:t>a</w:t>
      </w:r>
      <w:r w:rsidR="00DF2527">
        <w:rPr>
          <w:rFonts w:ascii="Times New Roman" w:hAnsi="Times New Roman" w:cs="Times New Roman"/>
          <w:bCs/>
          <w:i/>
          <w:iCs/>
          <w:sz w:val="24"/>
          <w:szCs w:val="24"/>
          <w:lang w:val="en-US"/>
        </w:rPr>
        <w:t>uditory</w:t>
      </w:r>
      <w:r w:rsidR="00BF4D79" w:rsidRPr="004C6E77">
        <w:rPr>
          <w:rFonts w:ascii="Times New Roman" w:hAnsi="Times New Roman" w:cs="Times New Roman"/>
          <w:bCs/>
          <w:i/>
          <w:iCs/>
          <w:sz w:val="24"/>
          <w:szCs w:val="24"/>
          <w:lang w:val="en-US"/>
        </w:rPr>
        <w:t xml:space="preserve"> sensitivity</w:t>
      </w:r>
      <w:r w:rsidR="00B67784">
        <w:rPr>
          <w:rFonts w:ascii="Times New Roman" w:hAnsi="Times New Roman" w:cs="Times New Roman"/>
          <w:b/>
          <w:sz w:val="24"/>
          <w:szCs w:val="24"/>
          <w:lang w:val="en-US"/>
        </w:rPr>
        <w:t xml:space="preserve">. </w:t>
      </w:r>
      <w:r w:rsidR="00BF4D79" w:rsidRPr="00BF4D79">
        <w:rPr>
          <w:rFonts w:ascii="Times New Roman" w:hAnsi="Times New Roman" w:cs="Times New Roman"/>
          <w:sz w:val="24"/>
          <w:szCs w:val="24"/>
          <w:lang w:val="en-US"/>
        </w:rPr>
        <w:t>Compared to non-musicians, m</w:t>
      </w:r>
      <w:r w:rsidR="00A50C7F" w:rsidRPr="00BF4D79">
        <w:rPr>
          <w:rFonts w:ascii="Times New Roman" w:hAnsi="Times New Roman" w:cs="Times New Roman"/>
          <w:sz w:val="24"/>
          <w:szCs w:val="24"/>
          <w:lang w:val="en-US"/>
        </w:rPr>
        <w:t xml:space="preserve">usicians ha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xOSwiUmVmZXJlbmNlSWQiOiIxZDU5OWFhYS0yZjFiLTQ2MzQtODU2Yi0yMTFiYmY0NjlhZ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cOtc3NhIiwiTGFzdE5hbWUiOiJCYWxkw6kiLCJNaWRkbGVOYW1lIjoiTS4iLCJQcm90ZWN0ZWQiOmZhbHNlLCJTZXgiOjAsIkNyZWF0ZWRCeSI6Il9DaHJpc3RpbmUgTnVzc2JhdW0iLCJDcmVhdGVkT24iOiIyMDI1LTAzLTE4VDEzOjM1OjMwIiwiTW9kaWZpZWRCeSI6Il9DaHJpc3RpbmUgTnVzc2JhdW0iLCJJZCI6ImU1NzY5YjI2LTBjMDctNGMzYi05MmQyLTk0OGJlYjU0YjU1OCIsIk1vZGlmaWVkT24iOiIyMDI1LTAzLTE4VDEzOjM1OjMw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CYWxkZV8yMDI1IiwiQ2l0YXRpb25LZXlVcGRhdGVUeXBlIjowLCJDb2xsYWJvcmF0b3JzIjpbXSwiRGF0ZTIiOiIwMy4wMy4yMDI1IiwiRG9pIjoiMTAuMTAzNy94aHAwMDAxMzE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M3L3hocDAwMDEzMTIiLCJVcmlTdHJpbmciOiJodHRwczovL2RvaS5vcmcvMTAuMTAzNy94aHAwMDAxMzE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1OjMwIiwiTW9kaWZpZWRCeSI6Il9DaHJpc3RpbmUgTnVzc2JhdW0iLCJJZCI6IjVhMThiYWI3LTdhZTAtNGQwYy04OGRiLTMwYmU1NjNjOGQxMyIsIk1vZGlmaWVkT24iOiIyMDI1LTAzLTE4VDEzOjM1OjMw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DAwMjkyODgiLCJVcmlTdHJpbmciOiJodHRwOi8vd3d3Lm5jYmkubmxtLm5paC5nb3YvcHVibWVkLzQwMDI5Mjg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1OjMwIiwiTW9kaWZpZWRCeSI6Il9DaHJpc3RpbmUgTnVzc2JhdW0iLCJJZCI6IjkxZjNhMWQ4LTlmMTEtNGNkZi04NDA2LWE3NDZhZmI4ZGQxZCIsIk1vZGlmaWVkT24iOiIyMDI1LTAzLTE4VDEzOjM1OjMwIiwiUHJvamVjdCI6eyIkcmVmIjoiNSJ9fV0sIk9yZ2FuaXphdGlvbnMiOltdLCJPdGhlcnNJbnZvbHZlZCI6W10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OZXV0cmFsIjp0cnVlfSwiUmVhZGluZ09yZGVyIjoxLCJUZXh0IjoiKEJhbGTDqSBldCBhbC4sIDIwMjU7IEtyYXVzICYgQ2hhbmRyYXNla2FyYW4sIDIwMTApIn1dfSwiVGFnIjoiQ2l0YXZpUGxhY2Vob2xkZXIjMmM0MmI0NGMtM2M1MC00ZWZhLTlkMTktZmU2MWJjNmQxMmY4IiwiVGV4dCI6IihCYWxkw6kgZXQgYWwuLCAyMDI1OyBLcmF1cyAmIENoYW5kcmFzZWthcmFuLCAyMDEwKSIsIldBSVZlcnNpb24iOiI2LjExLjAuMCJ9}</w:instrText>
          </w:r>
          <w:r w:rsidR="003C0E9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ldé et al., 2025; Kraus &amp; Chandrasekaran, 2010)</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 this does not seem to depend directly on formal musical training</w:t>
      </w:r>
      <w:r w:rsidR="00B67784">
        <w:rPr>
          <w:rFonts w:ascii="Times New Roman" w:hAnsi="Times New Roman" w:cs="Times New Roman"/>
          <w:sz w:val="24"/>
          <w:szCs w:val="24"/>
          <w:lang w:val="en-US"/>
        </w:rPr>
        <w:t>:</w:t>
      </w:r>
      <w:r w:rsidR="00B67784" w:rsidRPr="00B67784">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 xml:space="preserve">Th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550A5F">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U3RhcnQiOjQwLCJSYW5nZUxlbmd0aCI6MjMsIlJlZmVyZW5jZUlkIjoiM2M1ODIwZTItMjdlOS00NTU3LTk4ZGItYjk1NWEyZjZlNW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OFQxNTo0Njo1N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MZW5ndGgiOjIxLCJSZWZlcmVuY2VJZCI6ImYzZDMwNDQ0LWJkMDktNGM2Mi04Y2ZkLTMxYzA5MGJlYWJkOS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4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hUMTU6NDY6NTc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g2LCJSYW5nZUxlbmd0aCI6MjA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DYtMThUMTU6NDY6NTc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xLCJSYW5nZUxlbmd0aCI6MTk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wNi0xOFQxNTo0Nzo0Mi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NjMsIlJhbmdlTGVuZ3RoIjoyMywiUmVmZXJlbmNlSWQiOiI4OGIxNGI5YS1mYjc3LTRlNmUtOTAzOC1hZGYwZTQ3N2NlMjgiLCJSZWZlcmVuY2UiOnsiJGlkIjoiNjUiLCIkdHlwZSI6IlN3aXNzQWNhZGVtaWMuQ2l0YXZpLlJlZmVyZW5jZSwgU3dpc3NBY2FkZW1pYy5DaXRhdmkiLCJBYnN0cmFjdENvbXBsZXhpdHkiOjAsIkFic3RyYWN0U291cmNlVGV4dEZvcm1hdCI6MCwiQXV0aG9ycyI6W3siJGlkIjoiNjY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}</w:instrText>
          </w:r>
          <w:r w:rsidR="00B67784">
            <w:rPr>
              <w:rFonts w:ascii="Times New Roman" w:hAnsi="Times New Roman" w:cs="Times New Roman"/>
              <w:sz w:val="24"/>
              <w:szCs w:val="24"/>
              <w:lang w:val="en-US"/>
            </w:rPr>
            <w:fldChar w:fldCharType="separate"/>
          </w:r>
          <w:r w:rsidR="00550A5F" w:rsidRPr="00550A5F">
            <w:rPr>
              <w:rFonts w:ascii="Times New Roman" w:hAnsi="Times New Roman" w:cs="Times New Roman"/>
              <w:sz w:val="24"/>
              <w:szCs w:val="24"/>
              <w:lang w:val="en-US"/>
            </w:rPr>
            <w:t>(Correia et al., 2022; Lima et al., 2016; Nussbaum et al., 2024; Thompson et al., 2012; Vigl et al., 2024)</w:t>
          </w:r>
          <w:r w:rsidR="00B67784">
            <w:rPr>
              <w:rFonts w:ascii="Times New Roman" w:hAnsi="Times New Roman" w:cs="Times New Roman"/>
              <w:sz w:val="24"/>
              <w:szCs w:val="24"/>
              <w:lang w:val="en-US"/>
            </w:rPr>
            <w:fldChar w:fldCharType="end"/>
          </w:r>
        </w:sdtContent>
      </w:sdt>
      <w:r w:rsidR="00B67784" w:rsidRPr="00550A5F">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Further,</w:t>
      </w:r>
      <w:r w:rsidR="00A50C7F" w:rsidRPr="00B6778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e968a20-4af9-446a-8de1-164403b4630c"/>
          <w:id w:val="176315711"/>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U3ODkxMmE5LTM4MmItNDM0Ni04NGYwLWExMGZhMGE5MzI2MCIsIkVudHJpZXMiOlt7IiRpZCI6IjIiLCIkdHlwZSI6IlN3aXNzQWNhZGVtaWMuQ2l0YXZpLkNpdGF0aW9ucy5Xb3JkUGxhY2Vob2xkZXJFbnRyeSwgU3dpc3NBY2FkZW1pYy5DaXRhdmkiLCJJZCI6ImRlZDRmM2QxLTY0ZWQtNDliNC05ZTliLTZiYzU4M2M4NDExNSIsIlJhbmdlTGVuZ3RoIjoxNCwiUmVmZXJlbmNlSWQiOiJmM2QzMDQ0NC1iZDA5LTRjNjItOGNmZC0zMWMwOTBiZWFiZD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wNi0xNlQxMDo0NDozMiIsIlByb2plY3QiOnsiJHJlZiI6IjUifX0sIlVzZU51bWJlcmluZ1R5cGVPZlBhcmVudERvY3VtZW50IjpmYWxzZX1dLCJGb3JtYXR0ZWRUZXh0Ijp7IiRpZCI6IjIwIiwiQ291bnQiOjEsIlRleHRVbml0cyI6W3siJGlkIjoiMjEiLCJGb250U3R5bGUiOnsiJGlkIjoiMjIiLCJOZXV0cmFsIjp0cnVlfSwiUmVhZGluZ09yZGVyIjoxLCJUZXh0IjoiQ29ycmVpYSBldCBhbC4ifV19LCJUYWciOiJDaXRhdmlQbGFjZWhvbGRlciNhZTk2OGEyMC00YWY5LTQ0NmEtOGRlMS0xNjQ0MDNiNDYzMGMiLCJUZXh0IjoiQ29ycmVpYSBldCBhbC4iLCJXQUlWZXJzaW9uIjoiNi4xMS4wLjAifQ==}</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578912a9-382b-4346-84f0-a10fa0a93260"/>
          <w:id w:val="1914662672"/>
          <w:placeholder>
            <w:docPart w:val="B9BF5FA1DECE4556A5C0528D9162989D"/>
          </w:placeholder>
        </w:sdtPr>
        <w:sdtContent>
          <w:r w:rsidR="00A50C7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lOTY4YTIwLTRhZjktNDQ2YS04ZGUxLTE2NDQwM2I0NjMwYyIsIkVudHJpZXMiOlt7IiRpZCI6IjIiLCIkdHlwZSI6IlN3aXNzQWNhZGVtaWMuQ2l0YXZpLkNpdGF0aW9ucy5Xb3JkUGxhY2Vob2xkZXJFbnRyeSwgU3dpc3NBY2FkZW1pYy5DaXRhdmkiLCJJZCI6ImJiNzljMmNhLTE5NmEtNGExZC1iNTExLWVkZjUzODcxZjAxMCIsIlJhbmdlTGVuZ3RoIjo2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Ex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E5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DYtMTZUMTA6NDQ6Mz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yMikifV19LCJUYWciOiJDaXRhdmlQbGFjZWhvbGRlciM1Nzg5MTJhOS0zODJiLTQzNDYtODRmMC1hMTBmYTBhOTMyNjAiLCJUZXh0IjoiKDIwMjIpIiwiV0FJVmVyc2lvbiI6IjYuMTEuMC4wIn0=}</w:instrText>
          </w:r>
          <w:r w:rsidR="00A50C7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2)</w:t>
          </w:r>
          <w:r w:rsidR="00A50C7F">
            <w:rPr>
              <w:rFonts w:ascii="Times New Roman" w:hAnsi="Times New Roman" w:cs="Times New Roman"/>
              <w:sz w:val="24"/>
              <w:szCs w:val="24"/>
              <w:lang w:val="en-US"/>
            </w:rPr>
            <w:fldChar w:fldCharType="end"/>
          </w:r>
        </w:sdtContent>
      </w:sdt>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emotion perception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training on vocal emotion perception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MC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XSwiRm9ybWF0dGVkVGV4dCI6eyIkaWQiOiIxOCIsIkNvdW50IjoxLCJUZXh0VW5pdHMiOlt7IiRpZCI6IjE5IiwiRm9udFN0eWxlIjp7IiRpZCI6IjIwIiwiTmV1dHJhbCI6dHJ1ZX0sIlJlYWRpbmdPcmRlciI6MSwiVGV4dCI6IihOZXZlcyBldCBhbC4sIDIwMjUpIn1dfSwiVGFnIjoiQ2l0YXZpUGxhY2Vob2xkZXIjMzMwOTk2ODgtMjg4YS00MDBiLTlmZDEtOWE3Mjc2NmU5MGVkIiwiVGV4dCI6IihOZXZlcyBldCBhbC4sIDIwMjU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Pr>
          <w:rFonts w:ascii="Times New Roman" w:hAnsi="Times New Roman" w:cs="Times New Roman"/>
          <w:sz w:val="24"/>
          <w:szCs w:val="24"/>
          <w:lang w:val="en-US"/>
        </w:rPr>
        <w:t xml:space="preserve"> natural</w:t>
      </w:r>
      <w:r w:rsidR="00ED74E0">
        <w:rPr>
          <w:rFonts w:ascii="Times New Roman" w:hAnsi="Times New Roman" w:cs="Times New Roman"/>
          <w:sz w:val="24"/>
          <w:szCs w:val="24"/>
          <w:lang w:val="en-US"/>
        </w:rPr>
        <w:t xml:space="preserve"> a</w:t>
      </w:r>
      <w:r w:rsidR="00DF2527">
        <w:rPr>
          <w:rFonts w:ascii="Times New Roman" w:hAnsi="Times New Roman" w:cs="Times New Roman"/>
          <w:sz w:val="24"/>
          <w:szCs w:val="24"/>
          <w:lang w:val="en-US"/>
        </w:rPr>
        <w:t>uditory</w:t>
      </w:r>
      <w:r w:rsidR="00ED74E0">
        <w:rPr>
          <w:rFonts w:ascii="Times New Roman" w:hAnsi="Times New Roman" w:cs="Times New Roman"/>
          <w:sz w:val="24"/>
          <w:szCs w:val="24"/>
          <w:lang w:val="en-US"/>
        </w:rPr>
        <w:t xml:space="preserve"> sensitivity rather than the result of formal musical education</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NiMDhkZGZkMC0zYzU5LTQ4MWEtYmRhZS0zMGU3YjhhYmVkODQiLCJUZXh0IjoiKFNjaGVsbGVuYmVyZyAmIExpbWEsIDIwMjQpIiwiV0FJVmVyc2lvbiI6IjYuMTEuMC4wIn0=}</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C45158">
            <w:rPr>
              <w:rFonts w:ascii="Times New Roman" w:hAnsi="Times New Roman" w:cs="Times New Roman"/>
              <w:sz w:val="24"/>
              <w:szCs w:val="24"/>
              <w:lang w:val="en-US"/>
            </w:rPr>
            <w:fldChar w:fldCharType="end"/>
          </w:r>
        </w:sdtContent>
      </w:sdt>
      <w:r w:rsidR="00ED74E0">
        <w:rPr>
          <w:rFonts w:ascii="Times New Roman" w:hAnsi="Times New Roman" w:cs="Times New Roman"/>
          <w:sz w:val="24"/>
          <w:szCs w:val="24"/>
          <w:lang w:val="en-US"/>
        </w:rPr>
        <w:t>.</w:t>
      </w:r>
    </w:p>
    <w:p w14:paraId="311F7320" w14:textId="43CA51CF" w:rsidR="009B3773" w:rsidRDefault="00ED74E0" w:rsidP="000F66F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lastRenderedPageBreak/>
        <w:t>In a previous study, we investigated</w:t>
      </w:r>
      <w:r w:rsidR="009B3773">
        <w:rPr>
          <w:rFonts w:ascii="Times New Roman" w:hAnsi="Times New Roman" w:cs="Times New Roman"/>
          <w:sz w:val="24"/>
          <w:szCs w:val="24"/>
          <w:lang w:val="en-US"/>
        </w:rPr>
        <w:t xml:space="preserve"> how musicians’ auditory skills promote vocal emotion perception in more detail</w:t>
      </w:r>
      <w:r w:rsidR="00BC59E9">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by focusing on different auditory cues that transport emotional meaning</w:t>
      </w:r>
      <w:r w:rsidR="009B3773" w:rsidRPr="009B3773">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FiNTU4YmE2LTVjZDUtNGVkOC05NzI0LWQ0NzExMDYxNmVlMiIsIlRleHQiOiIoTnVzc2JhdW0gZXQgYWwuLCAyMDI0KSIsIldBSVZlcnNpb24iOiI2LjExLjAuMCJ9}</w:instrText>
          </w:r>
          <w:r w:rsidR="009B3773">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B3773">
            <w:rPr>
              <w:rFonts w:ascii="Times New Roman" w:hAnsi="Times New Roman" w:cs="Times New Roman"/>
              <w:sz w:val="24"/>
              <w:szCs w:val="24"/>
              <w:lang w:val="en-US"/>
            </w:rPr>
            <w:fldChar w:fldCharType="end"/>
          </w:r>
        </w:sdtContent>
      </w:sdt>
      <w:r w:rsidR="009B3773">
        <w:rPr>
          <w:rFonts w:ascii="Times New Roman" w:hAnsi="Times New Roman" w:cs="Times New Roman"/>
          <w:sz w:val="24"/>
          <w:szCs w:val="24"/>
          <w:lang w:val="en-US"/>
        </w:rPr>
        <w:t xml:space="preserve">. We employed parameter-specific voice morphing to create vocal stimuli that expressed emotion only 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60143EA3"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literature paints a </w:t>
      </w:r>
      <w:proofErr w:type="gramStart"/>
      <w:r>
        <w:rPr>
          <w:rFonts w:ascii="Times New Roman" w:hAnsi="Times New Roman" w:cs="Times New Roman"/>
          <w:sz w:val="24"/>
          <w:szCs w:val="24"/>
          <w:lang w:val="en-US"/>
        </w:rPr>
        <w:t>fairly consistent</w:t>
      </w:r>
      <w:proofErr w:type="gramEnd"/>
      <w:r>
        <w:rPr>
          <w:rFonts w:ascii="Times New Roman" w:hAnsi="Times New Roman" w:cs="Times New Roman"/>
          <w:sz w:val="24"/>
          <w:szCs w:val="24"/>
          <w:lang w:val="en-US"/>
        </w:rPr>
        <w:t xml:space="preserve"> picture regarding the link between musicality and vocal emotion perception, a key limitation inherent in most studies targeting group differences is that they 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U3RhcnQiOjIzLCJSYW5nZUxlbmd0aCI6MjIsIlJlZmVyZW5jZUlkIjoiNTMyN2Y2ZTYtOWU4Ny00MzM5LWIzNTYtM2YyMGE0NzlmM2Jj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3L1MwOTU5Nzc0MzA2MDAwMDYwIiwiVXJpU3RyaW5nIjoiaHR0cHM6Ly9kb2kub3JnLzEwLjEwMTcvUzA5NTk3NzQzMDYwMDAwN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}</w:instrText>
          </w:r>
          <w:r w:rsidR="00C45158">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Akkermans et al., 2019; Mithen et al., 2006)</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jMzI2YjhkNi0wMzJhLTQyN2YtYTcwZC1kNzUzNzllMGJlYTUiLCJUZXh0IjoiKFZpbmNlbnppIGV0IGFsLiwgMjAyMikiLCJXQUlWZXJzaW9uIjoiNi4xMS4wLjAifQ==}</w:instrText>
          </w:r>
          <w:r w:rsidR="00DF252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DF2527">
            <w:rPr>
              <w:rFonts w:ascii="Times New Roman" w:hAnsi="Times New Roman" w:cs="Times New Roman"/>
              <w:sz w:val="24"/>
              <w:szCs w:val="24"/>
              <w:lang w:val="en-US"/>
            </w:rPr>
            <w:fldChar w:fldCharType="end"/>
          </w:r>
        </w:sdtContent>
      </w:sdt>
      <w:r w:rsidR="00DF2527">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sidR="00DF2527">
        <w:rPr>
          <w:rFonts w:ascii="Times New Roman" w:hAnsi="Times New Roman" w:cs="Times New Roman"/>
          <w:sz w:val="24"/>
          <w:szCs w:val="24"/>
          <w:lang w:val="en-US"/>
        </w:rPr>
        <w:t xml:space="preserve">Therefore, the present study targeted these subgroups to explore their capacity for vocal emotion perception. </w:t>
      </w:r>
      <w:r w:rsidR="00A52759">
        <w:rPr>
          <w:rFonts w:ascii="Times New Roman" w:hAnsi="Times New Roman" w:cs="Times New Roman"/>
          <w:sz w:val="24"/>
          <w:szCs w:val="24"/>
          <w:lang w:val="en-US"/>
        </w:rPr>
        <w:t xml:space="preserve">In what follows, we review current insights and outstanding researc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7" w:name="_Toc200448862"/>
      <w:r>
        <w:rPr>
          <w:rFonts w:ascii="Times New Roman" w:hAnsi="Times New Roman" w:cs="Times New Roman"/>
          <w:sz w:val="24"/>
          <w:szCs w:val="24"/>
          <w:lang w:val="en-US"/>
        </w:rPr>
        <w:lastRenderedPageBreak/>
        <w:t>Singers vs. instrumentalists</w:t>
      </w:r>
      <w:bookmarkEnd w:id="7"/>
    </w:p>
    <w:p w14:paraId="4E0ABDF0" w14:textId="0FF6B898" w:rsidR="009306A9" w:rsidRPr="00EB262D" w:rsidRDefault="00825252" w:rsidP="002F6B62">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playing an instrument are both fundamental forms of musical expression in humans, but they require very different motor skills and, typically, different amounts of 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U3RhcnQiOjIwLCJSYW5nZUxlbmd0aCI6MjQsIlJlZmVyZW5jZUlkIjoiMGMxOWQ5YWMtMDAxZi00MDhiLTg2N2EtNmY4NWM4NmQ5MzY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hbG9uaSIsIkxhc3ROYW1lIjoiS3Jpc2huYW4iLCJQcm90ZWN0ZWQiOmZhbHNlLCJTZXgiOjAsIkNyZWF0ZWRCeSI6Il9DaHJpc3RpbmUgTnVzc2JhdW0iLCJDcmVhdGVkT24iOiIyMDI1LTA0LTA0VDE1OjU2OjI0IiwiTW9kaWZpZWRCeSI6Il9DaHJpc3RpbmUgTnVzc2JhdW0iLCJJZCI6ImEwNDBiMDNhLWEzZmYtNDQxMy1hMmY1LTc1NmYwZmNhOWJhMSIsIk1vZGlmaWVkT24iOiIyMDI1LTA0LTA0VDE1OjU2OjI0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XSwiQmliVGVYS2V5IjoiS3Jpc2huYW5fMjAxOCIsIkNpdGF0aW9uS2V5VXBkYXRlVHlwZSI6MCwiQ29sbGFib3JhdG9ycyI6W10sIkRvaSI6IjEwLjEwOTMvY2VyY29yL2JoeTIwO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2MTg4NTUxIiwiVXJpU3RyaW5nIjoiaHR0cHM6Ly93d3cubmNiaS5ubG0ubmloLmdvdi9wbWMvYXJ0aWNsZXMvUE1DNjE4ODU1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NjoyNCIsIk1vZGlmaWVkQnkiOiJfQ2hyaXN0aW5lIE51c3NiYXVtIiwiSWQiOiJkMGM3ZmRlNy0wZWNiLTQxYzQtOTJkNC00NDcyNTUyMzBkMjQiLCJNb2RpZmllZE9uIjoiMjAyNS0wNC0wNFQxNTo1NjoyNCIsIlByb2plY3QiOnsiJHJlZiI6IjUifX0s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OTMvY2VyY29yL2JoeTIwOCIsIlVyaVN0cmluZyI6Imh0dHBzOi8vZG9pLm9yZy8xMC4xMDkzL2NlcmNvci9iaHkyMDg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}</w:instrText>
          </w:r>
          <w:r w:rsid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Fisher et al., 2020; Krishnan et al., 2018)</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or example, singers outperform instrumentalists in foreign accent imitation</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OSwiUmVmZXJlbmNlSWQiOiI0YzY5NDYwYy02ZmZjLTQ3NWMtOTE5Zi04MzMxYjFhYzQ3M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YzNzk1MzciLCJVcmlTdHJpbmciOiJodHRwOi8vd3d3Lm5jYmkubmxtLm5paC5nb3YvcHVibWVkLzI2Mzc5NTM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k6MzQiLCJNb2RpZmllZEJ5IjoiX0NocmlzdGluZSBOdXNzYmF1bSIsIklkIjoiMGRjOThmZWItNjg2ZS00MjhiLWJiMjgtZjM2MTEwNjczYTFjIiwiTW9kaWZpZWRPbiI6IjIwMjUtMDQtMDRUMTU6NTk6Mz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TozNCIsIk1vZGlmaWVkQnkiOiJfQ2hyaXN0aW5lIE51c3NiYXVtIiwiSWQiOiJkYjg5OGJiYi0yOGY2LTQ3NWUtYjU1OC0xNDVmYzhiZjMzMDc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MzODkvZm5odW0uMjAxNS4wMDQ4MiIsIlVyaVN0cmluZyI6Imh0dHBzOi8vZG9pLm9yZy8xMC4zMzg5L2ZuaHVtLjIwMTUuMDA0OD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ENocmlzdGluZXIgJiBSZWl0ZXJlciwgMjAxNSkifV19LCJUYWciOiJDaXRhdmlQbGFjZWhvbGRlciM2NGQ2ZWIyYy04Njg3LTRkNDQtYmZmMC00MTEwYjMwZmVlNzEiLCJUZXh0IjoiKENocmlzdGluZXIgJiBSZWl0ZXJlciwgMjAxNSkiLCJXQUlWZXJzaW9uIjoiNi4xMS4wLjAifQ==}</w:instrText>
          </w:r>
          <w:r w:rsidR="005D3A49" w:rsidRPr="005D3A4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hristiner &amp; Reiterer, 2015)</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BC5426" w:rsidRPr="00EC63E0">
        <w:rPr>
          <w:rFonts w:ascii="Times New Roman" w:hAnsi="Times New Roman" w:cs="Times New Roman"/>
          <w:sz w:val="24"/>
          <w:szCs w:val="24"/>
          <w:lang w:val="en-US"/>
        </w:rPr>
        <w:t>But does this hold for</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the </w:t>
      </w:r>
      <w:r w:rsidR="003D0C93" w:rsidRPr="00EC63E0">
        <w:rPr>
          <w:rFonts w:ascii="Times New Roman" w:hAnsi="Times New Roman" w:cs="Times New Roman"/>
          <w:sz w:val="24"/>
          <w:szCs w:val="24"/>
          <w:lang w:val="en-US"/>
        </w:rPr>
        <w:t>perception</w:t>
      </w:r>
      <w:r w:rsidR="00226CD0" w:rsidRPr="00EC63E0">
        <w:rPr>
          <w:rFonts w:ascii="Times New Roman" w:hAnsi="Times New Roman" w:cs="Times New Roman"/>
          <w:sz w:val="24"/>
          <w:szCs w:val="24"/>
          <w:lang w:val="en-US"/>
        </w:rPr>
        <w:t xml:space="preserve"> of vocal cues</w:t>
      </w:r>
      <w:r w:rsidR="00BC5426" w:rsidRPr="00EC63E0">
        <w:rPr>
          <w:rFonts w:ascii="Times New Roman" w:hAnsi="Times New Roman" w:cs="Times New Roman"/>
          <w:sz w:val="24"/>
          <w:szCs w:val="24"/>
          <w:lang w:val="en-US"/>
        </w:rPr>
        <w:t xml:space="preserve"> as well?</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N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 xml:space="preserve">involved </w:t>
      </w:r>
      <w:r w:rsidR="00BC5426" w:rsidRPr="00EC63E0">
        <w:rPr>
          <w:rFonts w:ascii="Times New Roman" w:hAnsi="Times New Roman" w:cs="Times New Roman"/>
          <w:sz w:val="24"/>
          <w:szCs w:val="24"/>
          <w:lang w:val="en-US"/>
        </w:rPr>
        <w:t xml:space="preserve">in </w:t>
      </w:r>
      <w:r w:rsidR="00226CD0" w:rsidRPr="00EC63E0">
        <w:rPr>
          <w:rFonts w:ascii="Times New Roman" w:hAnsi="Times New Roman" w:cs="Times New Roman"/>
          <w:sz w:val="24"/>
          <w:szCs w:val="24"/>
          <w:lang w:val="en-US"/>
        </w:rPr>
        <w:t>the</w:t>
      </w:r>
      <w:r w:rsidR="003D0C93" w:rsidRPr="00EC63E0">
        <w:rPr>
          <w:rFonts w:ascii="Times New Roman" w:hAnsi="Times New Roman" w:cs="Times New Roman"/>
          <w:sz w:val="24"/>
          <w:szCs w:val="24"/>
          <w:lang w:val="en-US"/>
        </w:rPr>
        <w:t xml:space="preserve"> expression and perception </w:t>
      </w:r>
      <w:r w:rsidR="00226CD0" w:rsidRPr="00EC63E0">
        <w:rPr>
          <w:rFonts w:ascii="Times New Roman" w:hAnsi="Times New Roman" w:cs="Times New Roman"/>
          <w:sz w:val="24"/>
          <w:szCs w:val="24"/>
          <w:lang w:val="en-US"/>
        </w:rPr>
        <w:t>of</w:t>
      </w:r>
      <w:r w:rsidR="003D0C93" w:rsidRPr="00EC63E0">
        <w:rPr>
          <w:rFonts w:ascii="Times New Roman" w:hAnsi="Times New Roman" w:cs="Times New Roman"/>
          <w:sz w:val="24"/>
          <w:szCs w:val="24"/>
          <w:lang w:val="en-US"/>
        </w:rPr>
        <w:t xml:space="preserve"> v</w:t>
      </w:r>
      <w:r w:rsidR="00226CD0" w:rsidRPr="00EC63E0">
        <w:rPr>
          <w:rFonts w:ascii="Times New Roman" w:hAnsi="Times New Roman" w:cs="Times New Roman"/>
          <w:sz w:val="24"/>
          <w:szCs w:val="24"/>
          <w:lang w:val="en-US"/>
        </w:rPr>
        <w:t>ocal information</w:t>
      </w:r>
      <w:r w:rsidR="003D0C93"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zMiwiUmVmZXJlbmNlSWQiOiJlYTE1MjZkMi04ZjRhLTRiZmQtOGNiYi0yNzIyMmE1ODkxMW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aWQiOiI1IiwiJHR5cGUiOiJTd2lzc0FjYWRlbWljLkNpdGF2aS5Qcm9qZWN0LCBTd2lzc0FjYWRlbWljLkNpdGF2aSJ9fSx7IiRpZCI6IjY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ZydWhob2x6XzIwMjEiLCJDaXRhdGlvbktleVVwZGF0ZVR5cGUiOjAsIkNvbGxhYm9yYXRvcnMiOltdLCJEYXRlMiI6IjEyLjExLjIwMjAiLCJEb2kiOiIxMC4xMDE2L2oucG5ldXJvYmlvLjIwMjAuMTAxOTQ4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cG5ldXJvYmlvLjIwMjAuMTAxOTQ4IiwiVXJpU3RyaW5nIjoiaHR0cHM6Ly9kb2kub3JnLzEwLjEwMTYvai5wbmV1cm9iaW8uMjAyMC4xMDE5ND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wNS0xMFQwODoyMDo0MiIsIk1vZGlmaWVkQnkiOiJfQ2hyaXN0aW5lIE51c3NiYXVtIiwiSWQiOiIwZDE2NDUxOS04ZTdmLTRkZTgtOTgzYS03YTcxMjYwNTAzZmIiLCJNb2RpZmllZE9uIjoiMjAyMS0wNS0xMFQwODoyMDo0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zMTg5NzgyIiwiVXJpU3RyaW5nIjoiaHR0cDovL3d3dy5uY2JpLm5sbS5uaWguZ292L3B1Ym1lZC8zMzE4OTc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Zyw7xoaG9seiAmIFNjaHdlaW5iZXJnZXIsIDIwMjEpIn1dfSwiVGFnIjoiQ2l0YXZpUGxhY2Vob2xkZXIjMzYyZTc0MzItMWIyMC00ZjA4LWJkOGQtYmZmYWE4MDM2ZjBjIiwiVGV4dCI6IihGcsO8aGhvbHogJiBTY2h3ZWluYmVyZ2VyLCAyMDIxKSIsIldBSVZlcnNpb24iOiI2LjExLjAuMCJ9}</w:instrText>
          </w:r>
          <w:r w:rsidR="000A2FEC"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Frühholz &amp; Schweinberger, 2021)</w:t>
          </w:r>
          <w:r w:rsidR="000A2FEC" w:rsidRPr="00EC63E0">
            <w:rPr>
              <w:rFonts w:ascii="Times New Roman" w:hAnsi="Times New Roman" w:cs="Times New Roman"/>
              <w:sz w:val="24"/>
              <w:szCs w:val="24"/>
              <w:lang w:val="en-US"/>
            </w:rPr>
            <w:fldChar w:fldCharType="end"/>
          </w:r>
        </w:sdtContent>
      </w:sdt>
      <w:r w:rsidR="00226CD0" w:rsidRPr="00EC63E0">
        <w:rPr>
          <w:rFonts w:ascii="Times New Roman" w:hAnsi="Times New Roman" w:cs="Times New Roman"/>
          <w:sz w:val="24"/>
          <w:szCs w:val="24"/>
          <w:lang w:val="en-US"/>
        </w:rPr>
        <w:t xml:space="preserve">, but this does not necessarily imply that individuals with supreme </w:t>
      </w:r>
      <w:r w:rsidR="003D0C93" w:rsidRPr="00EC63E0">
        <w:rPr>
          <w:rFonts w:ascii="Times New Roman" w:hAnsi="Times New Roman" w:cs="Times New Roman"/>
          <w:sz w:val="24"/>
          <w:szCs w:val="24"/>
          <w:lang w:val="en-US"/>
        </w:rPr>
        <w:t>expertise in vocal expression</w:t>
      </w:r>
      <w:r w:rsidR="00226CD0" w:rsidRPr="00EC63E0">
        <w:rPr>
          <w:rFonts w:ascii="Times New Roman" w:hAnsi="Times New Roman" w:cs="Times New Roman"/>
          <w:sz w:val="24"/>
          <w:szCs w:val="24"/>
          <w:lang w:val="en-US"/>
        </w:rPr>
        <w:t xml:space="preserve"> would have benefits in</w:t>
      </w:r>
      <w:r w:rsidR="00BC5426" w:rsidRPr="00EC63E0">
        <w:rPr>
          <w:rFonts w:ascii="Times New Roman" w:hAnsi="Times New Roman" w:cs="Times New Roman"/>
          <w:sz w:val="24"/>
          <w:szCs w:val="24"/>
          <w:lang w:val="en-US"/>
        </w:rPr>
        <w:t xml:space="preserve"> </w:t>
      </w:r>
      <w:r w:rsidR="00226CD0" w:rsidRPr="00EC63E0">
        <w:rPr>
          <w:rFonts w:ascii="Times New Roman" w:hAnsi="Times New Roman" w:cs="Times New Roman"/>
          <w:sz w:val="24"/>
          <w:szCs w:val="24"/>
          <w:lang w:val="en-US"/>
        </w:rPr>
        <w:t>perception as well</w:t>
      </w:r>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MSwiUmVmZXJlbmNlSWQiOiI5ZTRhODNkZi1kNWM5LTRmZDgtODMxYS1hMjQwNTcwN2IzM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5MTczNDIwIiwiVXJpU3RyaW5nIjoiaHR0cDovL3d3dy5uY2JpLm5sbS5uaWguZ292L3B1Ym1lZC8xOTE3MzQyM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jowMDozNiIsIk1vZGlmaWVkQnkiOiJfQ2hyaXN0aW5lIE51c3NiYXVtIiwiSWQiOiI0YTMwY2ZlZC02ZGM0LTQzODctOWVmOS1jOTZjNTk2Yjk5MTkiLCJNb2RpZmllZE9uIjoiMjAyNS0wNC0wNFQxNjowMDoz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jEvMS4zMDIxMzA5IiwiVXJpU3RyaW5nIjoiaHR0cHM6Ly9kb2kub3JnLzEwLjExMjEvMS4zMDIxMzA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OaWtqZWggZXQgYWwuLCAyMDA5KSJ9XX0sIlRhZyI6IkNpdGF2aVBsYWNlaG9sZGVyIzk1MzU1MjhjLWZlMzgtNGFlNC04ZjBlLTQ4NjEwZjM1OGNjMCIsIlRleHQiOiIoTmlramVoIGV0IGFsLiwgMjAwOSk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Nikjeh et al., 2009)</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w:t>
      </w:r>
      <w:r w:rsidR="00226CD0" w:rsidRPr="00EC63E0">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In fact, </w:t>
      </w:r>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xNywiUmVmZXJlbmNlSWQiOiJjYjdiY2M1Ni04NTMzLTRiMjAtYjQ0Ni04ZDY4OTg0ZjllOTg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luw6pzIiwiTGFzdE5hbWUiOiJNYXJ0aW5zIiwiUHJvdGVjdGVkIjpmYWxzZSwiU2V4IjoxLCJDcmVhdGVkQnkiOiJfQ2hyaXN0aW5lIE51c3NiYXVtIiwiQ3JlYXRlZE9uIjoiMjAyMi0wOC0xM1QxODoyMDo0MiIsIk1vZGlmaWVkQnkiOiJfQ2hyaXN0aW5lIE51c3NiYXVtIiwiSWQiOiIzMmM5Y2YyOS0yOGVjLTQxZDgtYjlkYS1kZWRlYzUzZmQ0NjYiLCJNb2RpZmllZE9uIjoiMjAyMi0wOC0xM1QxODoyMDo0Mi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TWFydGluc18yMDIyIiwiQ2l0YXRpb25LZXlVcGRhdGVUeXBlIjowLCJDb2xsYWJvcmF0b3JzIjpbXSwiRGF0ZTIiOiIwMy4wNS4yMDIyIiwiRG9pIjoiMTAuMzc1OC9zMTM0MTUtMDIyLTAxMDA3LXg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3NTgvczEzNDE1LTAyMi0wMTAwNy14IiwiVXJpU3RyaW5nIjoiaHR0cHM6Ly9kb2kub3JnLzEwLjM3NTgvczEzNDE1LTAyMi0wMTAwNy1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wOjQyIiwiTW9kaWZpZWRCeSI6Il9DaHJpc3RpbmUgTnVzc2JhdW0iLCJJZCI6IjEzOTJlNDNmLWU4NzItNDQ3NC04NTQ1LWRhNGE2ZjgyMDJiYyIsIk1vZGlmaWVkT24iOiIyMDIyLTA4LTEzVDE4OjIwOjQy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U1MDE0MjciLCJVcmlTdHJpbmciOiJodHRwOi8vd3d3Lm5jYmkubmxtLm5paC5nb3YvcHVibWVkLzM1NTAxNDI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SS4gTWFydGlucyBldCBhbC4ifV19LCJUYWciOiJDaXRhdmlQbGFjZWhvbGRlciMzYTBkNTc4Yy0zMTU0LTRhZTEtOGE0Ny0wMTg2ZTg4YjU1MDkiLCJUZXh0IjoiSS4gTWFydGlucyBldCBhbC4iLCJXQUlWZXJzaW9uIjoiNi4xMS4wLjAifQ==}</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I. Martins et al.</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3fbfa03-3d74-448b-99af-be5c5a45097c"/>
          <w:id w:val="-383095635"/>
          <w:placeholder>
            <w:docPart w:val="FE7978C886AA414AA4D08169BA85532D"/>
          </w:placeholder>
        </w:sdtPr>
        <w:sdtContent>
          <w:r w:rsidR="002F6B62" w:rsidRPr="00EC63E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NhMGQ1NzhjLTMxNTQtNGFlMS04YTQ3LTAxODZlODhiNTUwOSIsIkVudHJpZXMiOlt7IiRpZCI6IjIiLCIkdHlwZSI6IlN3aXNzQWNhZGVtaWMuQ2l0YXZpLkNpdGF0aW9ucy5Xb3JkUGxhY2Vob2xkZXJFbnRyeSwgU3dpc3NBY2FkZW1pYy5DaXRhdmkiLCJJZCI6IjY2OTdkZWQ3LTg2ZDYtNGI5Yy1hN2Q5LWVjMjNiNjFjOGIxNyIsIlJhbmdlTGVuZ3RoIjo2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gKFByaW50KSAxNTMwLTcwMjYgKExpbmtpbmcpIiwiTmFtZSI6IkNvZ24gQWZmZWN0IEJlaGF2IE5ldXJvc2NpIiwiUGFnaW5hdGlvbiI6MCwiUHJvdGVjdGVkIjpmYWxzZSwiQ3JlYXRlZEJ5IjoiX0NocmlzdGluZSIsIkNyZWF0ZWRPbiI6IjIwMTktMDItMjFUMTI6NTA6NDYiLCJNb2RpZmllZEJ5IjoiX0NocmlzdGluZSIsIklkIjoiNTc2OTM3NGMtMTg3ZC00MDljLWI1OGQtM2NiZjJjNGU1YmQ0IiwiTW9kaWZpZWRPbiI6IjIwMTktMDItMjFUMTI6NTA6NDg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ikifV19LCJUYWciOiJDaXRhdmlQbGFjZWhvbGRlciMxM2ZiZmEwMy0zZDc0LTQ0OGItOTlhZi1iZTVjNWE0NTA5N2MiLCJUZXh0IjoiKDIwMjIpIiwiV0FJVmVyc2lvbiI6IjYuMTEuMC4wIn0=}</w:instrText>
          </w:r>
          <w:r w:rsidR="002F6B62" w:rsidRPr="00EC63E0">
            <w:rPr>
              <w:rFonts w:ascii="Times New Roman" w:hAnsi="Times New Roman" w:cs="Times New Roman"/>
              <w:sz w:val="24"/>
              <w:szCs w:val="24"/>
              <w:lang w:val="en-US"/>
            </w:rPr>
            <w:fldChar w:fldCharType="separate"/>
          </w:r>
          <w:r w:rsidR="00DF2527" w:rsidRPr="00EC63E0">
            <w:rPr>
              <w:rFonts w:ascii="Times New Roman" w:hAnsi="Times New Roman" w:cs="Times New Roman"/>
              <w:sz w:val="24"/>
              <w:szCs w:val="24"/>
              <w:lang w:val="en-US"/>
            </w:rPr>
            <w:t>(2022)</w:t>
          </w:r>
          <w:r w:rsidR="002F6B62" w:rsidRPr="00EC63E0">
            <w:rPr>
              <w:rFonts w:ascii="Times New Roman" w:hAnsi="Times New Roman" w:cs="Times New Roman"/>
              <w:sz w:val="24"/>
              <w:szCs w:val="24"/>
              <w:lang w:val="en-US"/>
            </w:rPr>
            <w:fldChar w:fldCharType="end"/>
          </w:r>
        </w:sdtContent>
      </w:sdt>
      <w:r w:rsidR="002F6B62" w:rsidRPr="00EC63E0">
        <w:rPr>
          <w:rFonts w:ascii="Times New Roman" w:hAnsi="Times New Roman" w:cs="Times New Roman"/>
          <w:sz w:val="24"/>
          <w:szCs w:val="24"/>
          <w:lang w:val="en-US"/>
        </w:rPr>
        <w:t xml:space="preserve"> found no differences in electrophysiological response</w:t>
      </w:r>
      <w:r w:rsidR="00B356BB">
        <w:rPr>
          <w:rFonts w:ascii="Times New Roman" w:hAnsi="Times New Roman" w:cs="Times New Roman"/>
          <w:sz w:val="24"/>
          <w:szCs w:val="24"/>
          <w:lang w:val="en-US"/>
        </w:rPr>
        <w:t>s</w:t>
      </w:r>
      <w:r w:rsidR="002F6B62" w:rsidRPr="00EC63E0">
        <w:rPr>
          <w:rFonts w:ascii="Times New Roman" w:hAnsi="Times New Roman" w:cs="Times New Roman"/>
          <w:sz w:val="24"/>
          <w:szCs w:val="24"/>
          <w:lang w:val="en-US"/>
        </w:rPr>
        <w:t xml:space="preserve"> 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emotion perception is sparse and inconclusive. </w:t>
      </w:r>
      <w:r w:rsidR="00A11AA7">
        <w:rPr>
          <w:rFonts w:ascii="Times New Roman" w:hAnsi="Times New Roman" w:cs="Times New Roman"/>
          <w:sz w:val="24"/>
          <w:szCs w:val="24"/>
          <w:lang w:val="en-US"/>
        </w:rPr>
        <w:t>Several</w:t>
      </w:r>
      <w:r w:rsidR="00A37691">
        <w:rPr>
          <w:rFonts w:ascii="Times New Roman" w:hAnsi="Times New Roman" w:cs="Times New Roman"/>
          <w:sz w:val="24"/>
          <w:szCs w:val="24"/>
          <w:lang w:val="en-US"/>
        </w:rPr>
        <w:t xml:space="preserve"> studies </w:t>
      </w:r>
      <w:r w:rsidR="00A11AA7">
        <w:rPr>
          <w:rFonts w:ascii="Times New Roman" w:hAnsi="Times New Roman" w:cs="Times New Roman"/>
          <w:sz w:val="24"/>
          <w:szCs w:val="24"/>
          <w:lang w:val="en-US"/>
        </w:rPr>
        <w:t xml:space="preserve">observed correlations between vocal emotion perception and singing abilities, either self-rated </w:t>
      </w:r>
      <w:r w:rsidR="00EC63E0">
        <w:rPr>
          <w:rFonts w:ascii="Times New Roman" w:hAnsi="Times New Roman" w:cs="Times New Roman"/>
          <w:sz w:val="24"/>
          <w:szCs w:val="24"/>
          <w:lang w:val="en-US"/>
        </w:rPr>
        <w:t xml:space="preserve">or </w:t>
      </w:r>
      <w:r w:rsidR="00A11AA7" w:rsidRPr="00704A03">
        <w:rPr>
          <w:rFonts w:ascii="Times New Roman" w:hAnsi="Times New Roman" w:cs="Times New Roman"/>
          <w:sz w:val="24"/>
          <w:szCs w:val="24"/>
          <w:lang w:val="en-US"/>
        </w:rPr>
        <w:t>objectively measured</w:t>
      </w:r>
      <w:r w:rsidR="00A11AA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5NzE3YjVkYy1lMzU3LTQxNWYtYjk1Yi1kYTNhODMxMmFjMDU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mIxN2Y4M2Y5LWFlNzgtNDhhNi1iMThlLTljOTliYjUzMTU3OS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NjYTQ1MmViMy05N2JlLTQ0ODAtYjE4Yi0zYTFkYWMwZDNmYjkiLCJUZXh0IjoiKENvcnJlaWEgZXQgYWwuLCAyMDIyOyBHcmVlbnNwb24gJiBNb250YW5hcm8sIDIwMjM7IE51c3NiYXVtIGV0IGFsLiwgMjAyNCkiLCJXQUlWZXJzaW9uIjoiNi4xMS4wLjAifQ==}</w:instrText>
          </w:r>
          <w:r w:rsidR="00A11AA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A11AA7">
            <w:rPr>
              <w:rFonts w:ascii="Times New Roman" w:hAnsi="Times New Roman" w:cs="Times New Roman"/>
              <w:sz w:val="24"/>
              <w:szCs w:val="24"/>
              <w:lang w:val="en-US"/>
            </w:rPr>
            <w:fldChar w:fldCharType="end"/>
          </w:r>
        </w:sdtContent>
      </w:sdt>
      <w:r w:rsidR="00A11AA7">
        <w:rPr>
          <w:rFonts w:ascii="Times New Roman" w:hAnsi="Times New Roman" w:cs="Times New Roman"/>
          <w:sz w:val="24"/>
          <w:szCs w:val="24"/>
          <w:lang w:val="en-US"/>
        </w:rPr>
        <w:t>, but all samples 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MywiUmVmZXJlbmNlSWQiOiI4M2ViOWI2YS04YzgwLTQ0OWQtODg3Yi0wNzY4OTEyMmQ5M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Z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DYtMTZUMTA6NDQ6MzIiLCJQcm9qZWN0Ijp7IiRyZWYiOiI1In19LCJVc2VOdW1iZXJpbmdUeXBlT2ZQYXJlbnREb2N1bWVudCI6ZmFsc2V9XSwiRm9ybWF0dGVkVGV4dCI6eyIkaWQiOiIxNSIsIkNvdW50IjoxLCJUZXh0VW5pdHMiOlt7IiRpZCI6IjE2IiwiRm9udFN0eWxlIjp7IiRpZCI6IjE3IiwiTmV1dHJhbCI6dHJ1ZX0sIlJlYWRpbmdPcmRlciI6MSwiVGV4dCI6IihUaG9tcHNvbiBldCBhbC4sIDIwMDQpIn1dfSwiVGFnIjoiQ2l0YXZpUGxhY2Vob2xkZXIjYTZlNjM4NDEtNGM3Mi00N2U2LWJmNjgtZDdmYTg1ODRkOTE3IiwiVGV4dCI6IihUaG9tcHNvbiBldCBhbC4sIDIwMDQpIiwiV0FJVmVyc2lvbiI6IjYuMTEuMC4wIn0=}</w:instrText>
          </w:r>
          <w:r w:rsidR="00AA1DF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 2004)</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zM2VjYjdhNC1jZjEwLTQ0NjQtOTRkOC1mZTI0NGE1OTJiY2YiLCJUZXh0IjoiKFNjaGVsbGVuYmVyZyAmIExpbWEsIDIwMjQpIiwiV0FJVmVyc2lvbiI6IjYuMTEuMC4wIn0=}</w:instrText>
          </w:r>
          <w:r w:rsid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r w:rsidR="00A11AA7" w:rsidRPr="00A11AA7">
        <w:rPr>
          <w:rFonts w:ascii="Times New Roman" w:hAnsi="Times New Roman" w:cs="Times New Roman"/>
          <w:sz w:val="24"/>
          <w:szCs w:val="24"/>
          <w:lang w:val="en-US"/>
        </w:rPr>
        <w:t xml:space="preserve">Overall, the few data that are available do not provide clearcut evidence for a specific benefit in vocal emotion recognition by singing over playing an instrument. </w:t>
      </w:r>
      <w:r w:rsidR="00BF4D79" w:rsidRPr="00BF4D79">
        <w:rPr>
          <w:rFonts w:ascii="Times New Roman" w:hAnsi="Times New Roman" w:cs="Times New Roman"/>
          <w:sz w:val="24"/>
          <w:szCs w:val="24"/>
          <w:lang w:val="en-US"/>
        </w:rPr>
        <w:t xml:space="preserve">We therefore 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8" w:name="_Toc200448863"/>
      <w:r w:rsidRPr="00314FA2">
        <w:rPr>
          <w:rFonts w:ascii="Times New Roman" w:hAnsi="Times New Roman" w:cs="Times New Roman"/>
          <w:sz w:val="24"/>
          <w:szCs w:val="24"/>
          <w:lang w:val="en-US"/>
        </w:rPr>
        <w:lastRenderedPageBreak/>
        <w:t>Amateurs vs. professional musicians</w:t>
      </w:r>
      <w:bookmarkEnd w:id="8"/>
    </w:p>
    <w:p w14:paraId="659133A4" w14:textId="62E2F3AE"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t>several</w:t>
      </w:r>
      <w:r w:rsidR="009E6341" w:rsidRPr="00314FA2">
        <w:rPr>
          <w:rFonts w:ascii="Times New Roman" w:hAnsi="Times New Roman" w:cs="Times New Roman"/>
          <w:sz w:val="24"/>
          <w:szCs w:val="24"/>
          <w:lang w:val="en-US"/>
        </w:rPr>
        <w:t xml:space="preserve"> differences </w:t>
      </w:r>
      <w:proofErr w:type="gramStart"/>
      <w:r w:rsidR="009E6341" w:rsidRPr="00314FA2">
        <w:rPr>
          <w:rFonts w:ascii="Times New Roman" w:hAnsi="Times New Roman" w:cs="Times New Roman"/>
          <w:sz w:val="24"/>
          <w:szCs w:val="24"/>
          <w:lang w:val="en-US"/>
        </w:rPr>
        <w:t>with regard to</w:t>
      </w:r>
      <w:proofErr w:type="gramEnd"/>
      <w:r w:rsidR="009E6341" w:rsidRPr="00314FA2">
        <w:rPr>
          <w:rFonts w:ascii="Times New Roman" w:hAnsi="Times New Roman" w:cs="Times New Roman"/>
          <w:sz w:val="24"/>
          <w:szCs w:val="24"/>
          <w:lang w:val="en-US"/>
        </w:rPr>
        <w:t xml:space="preserve">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DF2527">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MywiUmVmZXJlbmNlSWQiOiJhZGUzZjQyNC04NmZkLTRmMmItYmU2ZS01MDc3YjYxZjY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Z2hlcml0YSIsIkxhc3ROYW1lIjoiVmluY2VuemkiLCJQcm90ZWN0ZWQiOmZhbHNlLCJTZXgiOjEsIkNyZWF0ZWRCeSI6Il9DaHJpc3RpbmUgTnVzc2JhdW0iLCJDcmVhdGVkT24iOiIyMDIyLTA4LTEzVDE4OjI1OjE5IiwiTW9kaWZpZWRCeSI6Il9DaHJpc3RpbmUgTnVzc2JhdW0iLCJJZCI6ImM3MGVlOGYzLTNkMWMtNDNiYi1hNDQzLWY0NDNiYTdhOTcxZCIsIk1vZGlmaWVkT24iOiIyMDIyLTA4LTEzVDE4OjI1OjE5IiwiUHJvamVjdCI6eyIkaWQiOiI1IiwiJHR5cGUiOiJTd2lzc0FjYWRlbWljLkNpdGF2aS5Qcm9qZWN0LCBTd2lzc0FjYWRlbWljLkNpdGF2aSJ9fSx7IiRpZCI6IjY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3IiwiJHR5cGUiOiJTd2lzc0FjYWRlbWljLkNpdGF2aS5QZXJzb24sIFN3aXNzQWNhZGVtaWMuQ2l0YXZpIiwiRmlyc3ROYW1lIjoiUGF0csOtY2lhIiwiTGFzdE5hbWUiOiJWYW56ZWxsYSIsIlByb3RlY3RlZCI6ZmFsc2UsIlNleCI6MCwiQ3JlYXRlZEJ5IjoiX0NocmlzdGluZSBOdXNzYmF1bSIsIkNyZWF0ZWRPbiI6IjIwMjItMDgtMTNUMTg6MjU6MTkiLCJNb2RpZmllZEJ5IjoiX0NocmlzdGluZSBOdXNzYmF1bSIsIklkIjoiNTNjNTk1MWQtZTIzZi00Mjg4LWFhMmMtMzc1NjQ5MGI5MDE1IiwiTW9kaWZpZWRPbiI6IjIwMjItMDgtMTNUMTg6MjU6MTkiLCJQcm9qZWN0Ijp7IiRyZWYiOiI1In19LHsiJGlkIjoiOC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Sx7IiRpZCI6Ijk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Ew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XSwiQmliVGVYS2V5IjoiVmluY2VuemlfMjAyMiIsIkNpdGF0aW9uS2V5VXBkYXRlVHlwZSI6MCwiQ29sbGFib3JhdG9ycyI6W10sIkRvaSI6IjEwLjEwMzcvYWNhMDAwMDQ4M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YWNhMDAwMDQ4MSIsIlVyaVN0cmluZyI6Imh0dHBzOi8vZG9pLm9yZy8xMC4xMDM3L2FjYTAwMDA0O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U6MTkiLCJNb2RpZmllZEJ5IjoiX0NocmlzdGluZSBOdXNzYmF1bSIsIklkIjoiM2IwYzMxNjAtZGNkZi00ZDFmLWIwYjktYzA4ZWY2Mjg3ZWY5IiwiTW9kaWZpZWRPbiI6IjIwMjItMDgtMTNUMTg6MjU6MTkiLCJQcm9qZWN0Ijp7IiRyZWYiOiI1In19XSwiT3JnYW5pemF0aW9ucyI6W10sIk90aGVyc0ludm9sdmVkIjpbXSwiUGVyaW9kaWNhbCI6eyIkaWQiOiIxN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}</w:instrText>
          </w:r>
          <w:r w:rsid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Vincenzi et al., 20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xOSwiUmVmZXJlbmNlSWQiOiJkNWJkZDJkMC04OTZiLTRjM2QtYWQ4NC1lZmI0ZDEyOGU0M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4MC8wODA5ODEzMS4yMDE4LjE0MzkwODYiLCJVcmlTdHJpbmciOiJodHRwczovL2RvaS5vcmcvMTAuMTA4MC8wODA5ODEzMS4yMDE4LjE0MzkwOD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5NjQ4NzM1IiwiVXJpU3RyaW5nIjoiaHR0cDovL3d3dy5uY2JpLm5sbS5uaWguZ292L3B1Ym1lZC8zOTY0ODcz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zoyMTowMSIsIk1vZGlmaWVkQnkiOiJfQ2hyaXN0aW5lIE51c3NiYXVtIiwiSWQiOiI4ZDk4NjYwNy0zZDY5LTQ3MzEtODhlMC0xZWIxZjI2MmYwMGUiLCJNb2RpZmllZE9uIjoiMjAyNS0wNC0wNFQxMzoyMTowM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zcvMjMzMTIxNjUyNDEyOTM3NjIiLCJVcmlTdHJpbmciOiJodHRwczovL2RvaS5vcmcvMTAuMTE3Ny8yMzMxMjE2NTI0MTI5Mzc2Mi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MTowMSIsIk1vZGlmaWVkQnkiOiJfQ2hyaXN0aW5lIE51c3NiYXVtIiwiSWQiOiJkODQ5MGVhMC05MzAyLTQzN2ItYjM2ZC00MGE1ZTE3MTUxOGUiLCJNb2RpZmllZE9uIjoiMjAyNS0wNC0wNFQxMzoyMTowMS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lBNQzExNjUzMTA0IiwiVXJpU3RyaW5nIjoiaHR0cHM6Ly93d3cubmNiaS5ubG0ubmloLmdvdi9wbWMvYXJ0aWNsZXMvUE1DMTE2NTMxMDQ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}</w:instrText>
          </w:r>
          <w:r w:rsidR="004A6C2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onde et al., 2018; Hake et al., 2024; Loveday et al., 2023; Maghiar et al., 2023; Rogenmoser et al., 2018)</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OCwiUmVmZXJlbmNlSWQiOiI1NDU0NDc5NS0xODQxLTRmZWYtYjY1NS0yN2RlN2EyNTdiMG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M3L2FjYTAwMDA2NzQiLCJVcmlTdHJpbmciOiJodHRwczovL2RvaS5vcmcvMTAuMTAzNy9hY2EwMDAwNjc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}</w:instrText>
          </w:r>
          <w:r w:rsidR="00C34D5C" w:rsidRPr="00314FA2">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kei &amp; Bhattacharya, 2024)</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professionals </w:t>
      </w:r>
      <w:proofErr w:type="gramStart"/>
      <w:r w:rsidR="006B0670" w:rsidRPr="00314FA2">
        <w:rPr>
          <w:rFonts w:ascii="Times New Roman" w:hAnsi="Times New Roman" w:cs="Times New Roman"/>
          <w:sz w:val="24"/>
          <w:szCs w:val="24"/>
          <w:lang w:val="en-US"/>
        </w:rPr>
        <w:t>with regard to</w:t>
      </w:r>
      <w:proofErr w:type="gramEnd"/>
      <w:r w:rsidR="006B0670" w:rsidRPr="00314FA2">
        <w:rPr>
          <w:rFonts w:ascii="Times New Roman" w:hAnsi="Times New Roman" w:cs="Times New Roman"/>
          <w:sz w:val="24"/>
          <w:szCs w:val="24"/>
          <w:lang w:val="en-US"/>
        </w:rPr>
        <w:t xml:space="preserve"> vocal emotion </w:t>
      </w:r>
      <w:r w:rsidR="00F53857">
        <w:rPr>
          <w:rFonts w:ascii="Times New Roman" w:hAnsi="Times New Roman" w:cs="Times New Roman"/>
          <w:sz w:val="24"/>
          <w:szCs w:val="24"/>
          <w:lang w:val="en-US"/>
        </w:rPr>
        <w:t>perception</w:t>
      </w:r>
      <w:r w:rsidR="006B0670" w:rsidRPr="00314FA2">
        <w:rPr>
          <w:rFonts w:ascii="Times New Roman" w:hAnsi="Times New Roman" w:cs="Times New Roman"/>
          <w:sz w:val="24"/>
          <w:szCs w:val="24"/>
          <w:lang w:val="en-US"/>
        </w:rPr>
        <w:t xml:space="preserve">. This gap is addressed with the present stu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9"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9"/>
      <w:r w:rsidRPr="00EB262D">
        <w:rPr>
          <w:rFonts w:ascii="Times New Roman" w:hAnsi="Times New Roman" w:cs="Times New Roman"/>
          <w:sz w:val="24"/>
          <w:szCs w:val="24"/>
          <w:lang w:val="en-US"/>
        </w:rPr>
        <w:t xml:space="preserve"> </w:t>
      </w:r>
    </w:p>
    <w:p w14:paraId="027CF0F9" w14:textId="152FC496"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 xml:space="preserve">identical protocol as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ThiM2M4YzEtNjE5Zi00ZWM0LWI5NjEtM2U1NzA1ZjhlYjNkIiwiVGV4dCI6Ik51c3NiYXVtIGV0IGFsLiIsIldBSVZlcnNpb24iOiI2LjExLjAuMCJ9}</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e988bb4-521a-4237-88cb-80d725b35acc"/>
          <w:id w:val="702449678"/>
          <w:placeholder>
            <w:docPart w:val="DefaultPlaceholder_-1854013440"/>
          </w:placeholder>
        </w:sdtPr>
        <w:sdtContent>
          <w:r w:rsidR="00F53857">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4YjNjOGMxLTYxOWYtNGVjNC1iOTYxLTNlNTcwNWY4ZWIzZCIsIkVudHJpZXMiOlt7IiRpZCI6IjIiLCIkdHlwZSI6IlN3aXNzQWNhZGVtaWMuQ2l0YXZpLkNpdGF0aW9ucy5Xb3JkUGxhY2Vob2xkZXJFbnRyeSwgU3dpc3NBY2FkZW1pYy5DaXRhdmkiLCJJZCI6IjVlMWM1OTE1LTZkOGQtNDIzMy04ODJmLThmYzFiYjcwZTFi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wZTk4OGJiNC01MjFhLTQyMzctODhjYi04MGQ3MjViMzVhY2MiLCJUZXh0IjoiKDIwMjQpIiwiV0FJVmVyc2lvbiI6IjYuMTEuMC4wIn0=}</w:instrText>
          </w:r>
          <w:r w:rsidR="00F53857">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F53857">
            <w:rPr>
              <w:rFonts w:ascii="Times New Roman" w:hAnsi="Times New Roman" w:cs="Times New Roman"/>
              <w:sz w:val="24"/>
              <w:szCs w:val="24"/>
              <w:lang w:val="en-US"/>
            </w:rPr>
            <w:fldChar w:fldCharType="end"/>
          </w:r>
        </w:sdtContent>
      </w:sdt>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report our findings </w:t>
      </w:r>
      <w:proofErr w:type="gramStart"/>
      <w:r>
        <w:rPr>
          <w:rFonts w:ascii="Times New Roman" w:hAnsi="Times New Roman" w:cs="Times New Roman"/>
          <w:sz w:val="24"/>
          <w:szCs w:val="24"/>
          <w:lang w:val="en-US"/>
        </w:rPr>
        <w:t>in</w:t>
      </w:r>
      <w:proofErr w:type="gramEnd"/>
      <w:r>
        <w:rPr>
          <w:rFonts w:ascii="Times New Roman" w:hAnsi="Times New Roman" w:cs="Times New Roman"/>
          <w:sz w:val="24"/>
          <w:szCs w:val="24"/>
          <w:lang w:val="en-US"/>
        </w:rPr>
        <w:t xml:space="preserve"> three parts</w:t>
      </w:r>
      <w:r w:rsidR="008D6FC0">
        <w:rPr>
          <w:rFonts w:ascii="Times New Roman" w:hAnsi="Times New Roman" w:cs="Times New Roman"/>
          <w:sz w:val="24"/>
          <w:szCs w:val="24"/>
          <w:lang w:val="en-US"/>
        </w:rPr>
        <w:t xml:space="preserve">. For Part I, we recruited an original sample of amateur instrumentalists and singers and compared their vocal emotion recognition, their musical perception performance and self-rated musicality. In Part II, we focused on the correlations </w:t>
      </w:r>
      <w:r w:rsidR="008D6FC0">
        <w:rPr>
          <w:rFonts w:ascii="Times New Roman" w:hAnsi="Times New Roman" w:cs="Times New Roman"/>
          <w:sz w:val="24"/>
          <w:szCs w:val="24"/>
          <w:lang w:val="en-US"/>
        </w:rPr>
        <w:lastRenderedPageBreak/>
        <w:t>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proofErr w:type="gramStart"/>
      <w:r w:rsidR="008D6FC0">
        <w:rPr>
          <w:rFonts w:ascii="Times New Roman" w:hAnsi="Times New Roman" w:cs="Times New Roman"/>
          <w:sz w:val="24"/>
          <w:szCs w:val="24"/>
          <w:lang w:val="en-US"/>
        </w:rPr>
        <w:t>in order to</w:t>
      </w:r>
      <w:proofErr w:type="gramEnd"/>
      <w:r w:rsidR="008D6FC0">
        <w:rPr>
          <w:rFonts w:ascii="Times New Roman" w:hAnsi="Times New Roman" w:cs="Times New Roman"/>
          <w:sz w:val="24"/>
          <w:szCs w:val="24"/>
          <w:lang w:val="en-US"/>
        </w:rPr>
        <w:t xml:space="preserve">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AwMTQ2YjdlLTk3ZDEtNDJjOS1iZWQ2LTY3OTEzNmM1OWU0NiIsIlRleHQiOiIoTnVzc2JhdW0gZXQgYWwuLCAyMDI0KSIsIldBSVZlcnNpb24iOiI2LjExLjAuMCJ9}</w:instrText>
          </w:r>
          <w:r w:rsidR="00BF4D79">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62344B7B"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NSwiUmVmZXJlbmNlSWQiOiJjYjdiY2M1Ni04NTMzLTRiMjAtYjQ0Ni04ZDY4OTg0ZjllO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SS4gTWFydGlucyBldCBhbC4sIDIwMjIpIn1dfSwiVGFnIjoiQ2l0YXZpUGxhY2Vob2xkZXIjZDQzMWNhM2ItNTU2NS00NzRjLTk0MjUtNzUyOGE4OTRjYTk2IiwiVGV4dCI6IihJLiBNYXJ0aW5zIGV0IGFsLiwgMjAyMikiLCJXQUlWZXJzaW9uIjoiNi4xMS4wLjAifQ==}</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I. Martins et al., 2022)</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Moreover, we relied on behavioral evidence that the link between musicality and vocal emotion perception is not driven by formal training, but rather by natural differences in auditory sensitivity </w:t>
      </w:r>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U3RhcnQiOjIxLCJSYW5nZUxlbmd0aCI6MjEsIlJlZmVyZW5jZUlkIjoiOWY1N2EzMWYtNzdlMS00YjBkLTkzZjMtNTFmZDJhYzg2NTU4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xlb25vciIsIkxhc3ROYW1lIjoiTmV2ZXMiLCJQcm90ZWN0ZWQiOmZhbHNlLCJTZXgiOjEsIkNyZWF0ZWRCeSI6Il9DaHJpc3RpbmUgTnVzc2JhdW0iLCJDcmVhdGVkT24iOiIyMDIzLTAxLTE3VDEyOjUxOjAwIiwiTW9kaWZpZWRCeSI6Il9DaHJpc3RpbmUgTnVzc2JhdW0iLCJJZCI6Ijc5NDY5ZTNiLTFhYWItNGFjYi04Zjk1LWViNmM1YjMzYWI5MCIsIk1vZGlmaWVkT24iOiIyMDIzLTAxLTE3VDEyOjUxOjAwIiwiUHJvamVjdCI6eyIkaWQiOiI1IiwiJHR5cGUiOiJTd2lzc0FjYWRlbWljLkNpdGF2aS5Qcm9qZWN0LCBTd2lzc0FjYWRlbWljLkNpdGF2aSJ9fSx7IiRpZCI6IjY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Ny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g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Sx7IiRpZCI6Ijk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xMC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mV2ZXNfMjAyNSIsIkNpdGF0aW9uS2V5VXBkYXRlVHlwZSI6MCwiQ29sbGFib3JhdG9ycyI6W10sIkRhdGUyIjoiMDkuMDMuMjAyNSIsIkRvaSI6IjEwLjEwMTYvai5jb2duaXRpb24uMjAyNS4xMDYxMD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mNvZ25pdGlvbi4yMDI1LjEwNjEwMiIsIlVyaVN0cmluZyI6Imh0dHBzOi8vZG9pLm9yZy8xMC4xMDE2L2ouY29nbml0aW9uLjIwMjUuMTA2MT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0OjMyIiwiTW9kaWZpZWRCeSI6Il9DaHJpc3RpbmUgTnVzc2JhdW0iLCJJZCI6ImQ0NWQyZWI2LWQyYzAtNGYzMC04NzIxLTVlMmFlN2YxNGU1OSIsIk1vZGlmaWVkT24iOiIyMDI1LTAzLTE4VDEzOjM0OjMy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NDAwNjQwNzUiLCJVcmlTdHJpbmciOiJodHRwOi8vd3d3Lm5jYmkubmxtLm5paC5nb3YvcHVibWVkLzQwMDY0MDc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aWQiOiIyMC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Ix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MjI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cmVmIjoiNSJ9fSx7IiRyZWYiOiI5In0seyIkcmVmIjoiMTAifV0sIkJpYlRlWEtleSI6IkNvcnJlaWFfMjAyMiIsIkNpdGF0aW9uS2V5VXBkYXRlVHlwZSI6MCwiQ29sbGFib3JhdG9ycyI6W10sIkNvdmVyUGF0aCI6eyIkaWQiOiIyMy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zM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zIiLCJDb3VudCI6MSwiVGV4dFVuaXRzIjpbeyIkaWQiOiIzMyIsIkZvbnRTdHlsZSI6eyIkaWQiOiIzNCIsIk5ldXRyYWwiOnRydWV9LCJSZWFkaW5nT3JkZXIiOjEsIlRleHQiOiIoQ29ycmVpYSBldCBhbC4sIDIwMjI7IE5ldmVzIGV0IGFsLiwgMjAyNSkifV19LCJUYWciOiJDaXRhdmlQbGFjZWhvbGRlciM2Y2RjMjg4MC1hMjA3LTQ1MzQtOGE1ZC1kM2NlMzk3NGQ1ZDgiLCJUZXh0IjoiKENvcnJlaWEgZXQgYWwuLCAyMDIyOyBOZXZlcyBldCBhbC4sIDIwMjUpIiwiV0FJVmVyc2lvbiI6IjYuMTEuMC4wIn0=}</w:instrText>
          </w:r>
          <w:r w:rsidRPr="00EF02FA">
            <w:rPr>
              <w:rFonts w:ascii="Times New Roman" w:hAnsi="Times New Roman" w:cs="Times New Roman"/>
              <w:sz w:val="24"/>
              <w:szCs w:val="24"/>
              <w:lang w:val="en-US"/>
            </w:rPr>
            <w:fldChar w:fldCharType="separate"/>
          </w:r>
          <w:r w:rsidRPr="00EF02FA">
            <w:rPr>
              <w:rFonts w:ascii="Times New Roman" w:hAnsi="Times New Roman" w:cs="Times New Roman"/>
              <w:sz w:val="24"/>
              <w:szCs w:val="24"/>
              <w:lang w:val="en-US"/>
            </w:rPr>
            <w:t>(Correia et al., 2022; Neves et al., 202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hyperlink r:id="rId8" w:history="1">
        <w:r w:rsidR="00ED0479" w:rsidRPr="001D11BF">
          <w:rPr>
            <w:rStyle w:val="Hyperlink"/>
            <w:rFonts w:ascii="Times New Roman" w:hAnsi="Times New Roman" w:cs="Times New Roman"/>
            <w:sz w:val="24"/>
            <w:szCs w:val="24"/>
            <w:lang w:val="en-US"/>
          </w:rPr>
          <w:t>https://doi.org/10.17605/OSF.IO/76PV5</w:t>
        </w:r>
      </w:hyperlink>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10" w:name="_Toc200448865"/>
      <w:r w:rsidRPr="00EB262D">
        <w:rPr>
          <w:rFonts w:ascii="Times New Roman" w:hAnsi="Times New Roman" w:cs="Times New Roman"/>
          <w:sz w:val="24"/>
          <w:szCs w:val="24"/>
          <w:lang w:val="en-US"/>
        </w:rPr>
        <w:t>Part I: Comparison of non-professional singers and instrumentalists</w:t>
      </w:r>
      <w:bookmarkEnd w:id="10"/>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11" w:name="_Toc200448866"/>
      <w:proofErr w:type="spellStart"/>
      <w:r w:rsidRPr="00EB262D">
        <w:rPr>
          <w:rFonts w:ascii="Times New Roman" w:hAnsi="Times New Roman" w:cs="Times New Roman"/>
          <w:sz w:val="24"/>
          <w:szCs w:val="24"/>
        </w:rPr>
        <w:t>Hypotheses</w:t>
      </w:r>
      <w:bookmarkEnd w:id="11"/>
      <w:proofErr w:type="spellEnd"/>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12" w:name="_Toc200448867"/>
      <w:r w:rsidRPr="00EB262D">
        <w:rPr>
          <w:rFonts w:ascii="Times New Roman" w:hAnsi="Times New Roman" w:cs="Times New Roman"/>
          <w:sz w:val="24"/>
          <w:szCs w:val="24"/>
        </w:rPr>
        <w:lastRenderedPageBreak/>
        <w:t>Method</w:t>
      </w:r>
      <w:bookmarkEnd w:id="12"/>
    </w:p>
    <w:p w14:paraId="38F42C29" w14:textId="7FE50BBA"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Note that this is a follow-up to the study reported in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RlNWZiYmUtNzY4Yy00YjNkLWJhNDgtMWFlMmE3YWI2OGU2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8ed926c-a78e-4173-ae63-c4e846d24ea7"/>
          <w:id w:val="744231037"/>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0ZTVmYmJlLTc2OGMtNGIzZC1iYTQ4LTFhZTJhN2FiNjhlNiIsIkVudHJpZXMiOlt7IiRpZCI6IjIiLCIkdHlwZSI6IlN3aXNzQWNhZGVtaWMuQ2l0YXZpLkNpdGF0aW9ucy5Xb3JkUGxhY2Vob2xkZXJFbnRyeSwgU3dpc3NBY2FkZW1pYy5DaXRhdmkiLCJJZCI6ImFhNzhlODMxLTY0MjYtNGE5OS05ODhkLTg2YjFhMDA4NTg1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kOGVkOTI2Yy1hNzhlLTQxNzMtYWU2My1jNGU4NDZkMjRlYTc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13" w:name="_Toc200448868"/>
      <w:r w:rsidRPr="00EB262D">
        <w:rPr>
          <w:rFonts w:ascii="Times New Roman" w:hAnsi="Times New Roman" w:cs="Times New Roman"/>
          <w:lang w:val="en-US"/>
        </w:rPr>
        <w:t>Participants</w:t>
      </w:r>
      <w:bookmarkEnd w:id="13"/>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t>
      </w:r>
      <w:proofErr w:type="gramStart"/>
      <w:r w:rsidRPr="00EB262D">
        <w:rPr>
          <w:rFonts w:ascii="Times New Roman" w:hAnsi="Times New Roman" w:cs="Times New Roman"/>
          <w:sz w:val="24"/>
          <w:szCs w:val="24"/>
          <w:lang w:val="en-US"/>
        </w:rPr>
        <w:t>were</w:t>
      </w:r>
      <w:proofErr w:type="gramEnd"/>
      <w:r w:rsidRPr="00EB262D">
        <w:rPr>
          <w:rFonts w:ascii="Times New Roman" w:hAnsi="Times New Roman" w:cs="Times New Roman"/>
          <w:sz w:val="24"/>
          <w:szCs w:val="24"/>
          <w:lang w:val="en-US"/>
        </w:rPr>
        <w:t xml:space="preserv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recorded data from 48 singers, of which three were excluded (N = 2 had &gt; 5 % trials of omission, N = 1 had technical issues during stimulus playback). Thus, data from 45 singers </w:t>
      </w:r>
      <w:r w:rsidRPr="00EB262D">
        <w:rPr>
          <w:rFonts w:ascii="Times New Roman" w:hAnsi="Times New Roman" w:cs="Times New Roman"/>
          <w:sz w:val="24"/>
          <w:szCs w:val="24"/>
          <w:lang w:val="en-US"/>
        </w:rPr>
        <w:lastRenderedPageBreak/>
        <w:t>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14"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14"/>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w:t>
      </w:r>
      <w:proofErr w:type="spellStart"/>
      <w:r w:rsidRPr="00EB262D">
        <w:rPr>
          <w:rFonts w:ascii="Times New Roman" w:hAnsi="Times New Roman" w:cs="Times New Roman"/>
          <w:iCs/>
          <w:sz w:val="24"/>
          <w:szCs w:val="24"/>
          <w:lang w:val="en-US"/>
        </w:rPr>
        <w:t>Tbr</w:t>
      </w:r>
      <w:proofErr w:type="spellEnd"/>
      <w:r w:rsidRPr="00EB262D">
        <w:rPr>
          <w:rFonts w:ascii="Times New Roman" w:hAnsi="Times New Roman" w:cs="Times New Roman"/>
          <w:iCs/>
          <w:sz w:val="24"/>
          <w:szCs w:val="24"/>
          <w:lang w:val="en-US"/>
        </w:rPr>
        <w:t xml:space="preserve">) or through a combination of both (Full). </w:t>
      </w:r>
    </w:p>
    <w:p w14:paraId="7E59F392" w14:textId="7DC4F274" w:rsidR="00484889" w:rsidRPr="00EB262D" w:rsidRDefault="00CC04CC" w:rsidP="00484889">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comprised of pseudowords (/</w:t>
      </w:r>
      <w:proofErr w:type="spellStart"/>
      <w:r w:rsidRPr="00EB262D">
        <w:rPr>
          <w:rFonts w:ascii="Times New Roman" w:hAnsi="Times New Roman" w:cs="Times New Roman"/>
          <w:iCs/>
          <w:sz w:val="24"/>
          <w:szCs w:val="24"/>
          <w:lang w:val="en-US"/>
        </w:rPr>
        <w:t>mole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loman</w:t>
      </w:r>
      <w:proofErr w:type="spellEnd"/>
      <w:r w:rsidRPr="00EB262D">
        <w:rPr>
          <w:rFonts w:ascii="Times New Roman" w:hAnsi="Times New Roman" w:cs="Times New Roman"/>
          <w:iCs/>
          <w:sz w:val="24"/>
          <w:szCs w:val="24"/>
          <w:lang w:val="en-US"/>
        </w:rPr>
        <w:t>/, /</w:t>
      </w:r>
      <w:proofErr w:type="spellStart"/>
      <w:r w:rsidRPr="00EB262D">
        <w:rPr>
          <w:rFonts w:ascii="Times New Roman" w:hAnsi="Times New Roman" w:cs="Times New Roman"/>
          <w:iCs/>
          <w:sz w:val="24"/>
          <w:szCs w:val="24"/>
          <w:lang w:val="en-US"/>
        </w:rPr>
        <w:t>belam</w:t>
      </w:r>
      <w:proofErr w:type="spellEnd"/>
      <w:r w:rsidRPr="00EB262D">
        <w:rPr>
          <w:rFonts w:ascii="Times New Roman" w:hAnsi="Times New Roman" w:cs="Times New Roman"/>
          <w:iCs/>
          <w:sz w:val="24"/>
          <w:szCs w:val="24"/>
          <w:lang w:val="en-US"/>
        </w:rPr>
        <w:t>/) uttered by eight speakers (four male, four female) with expressions of happiness, pleasure, fear, and sadness.</w:t>
      </w:r>
      <w:r w:rsidR="00DE6E40">
        <w:rPr>
          <w:rFonts w:ascii="Times New Roman" w:hAnsi="Times New Roman" w:cs="Times New Roman"/>
          <w:iCs/>
          <w:sz w:val="24"/>
          <w:szCs w:val="24"/>
          <w:lang w:val="en-US"/>
        </w:rPr>
        <w:t xml:space="preserve"> </w:t>
      </w:r>
      <w:r w:rsidR="007E0709" w:rsidRPr="00EB262D">
        <w:rPr>
          <w:rFonts w:ascii="Times New Roman" w:hAnsi="Times New Roman" w:cs="Times New Roman"/>
          <w:color w:val="000000" w:themeColor="text1"/>
          <w:sz w:val="24"/>
          <w:szCs w:val="24"/>
          <w:lang w:val="en-US"/>
        </w:rPr>
        <w:t xml:space="preserve">To synthesize the parameter-specific emotional voice morphs, we created morphing trajectories between each emotion and an emotional average of the same speaker and pseudoword, </w:t>
      </w:r>
      <w:r w:rsidR="007E0709" w:rsidRPr="00EB262D">
        <w:rPr>
          <w:rFonts w:ascii="Times New Roman" w:hAnsi="Times New Roman" w:cs="Times New Roman"/>
          <w:iCs/>
          <w:sz w:val="24"/>
          <w:szCs w:val="24"/>
          <w:lang w:val="en-US"/>
        </w:rPr>
        <w:t>u</w:t>
      </w:r>
      <w:r w:rsidR="007E0709" w:rsidRPr="00EB262D">
        <w:rPr>
          <w:rFonts w:ascii="Times New Roman" w:eastAsia="Calibri" w:hAnsi="Times New Roman" w:cs="Times New Roman"/>
          <w:iCs/>
          <w:sz w:val="24"/>
          <w:szCs w:val="24"/>
          <w:lang w:val="en-US"/>
        </w:rPr>
        <w:t xml:space="preserve">sing </w:t>
      </w:r>
      <w:r w:rsidR="007E0709"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007E0709" w:rsidRPr="00EB262D">
            <w:rPr>
              <w:rFonts w:ascii="Times New Roman" w:eastAsia="Calibri" w:hAnsi="Times New Roman" w:cs="Times New Roman"/>
              <w:iCs/>
              <w:color w:val="000000" w:themeColor="text1"/>
              <w:sz w:val="24"/>
              <w:szCs w:val="24"/>
              <w:lang w:val="en-US"/>
            </w:rPr>
            <w:fldChar w:fldCharType="begin"/>
          </w:r>
          <w:r w:rsidR="007F728E">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U3RhcnQiOjIyLCJSYW5nZUxlbmd0aCI6MjQsIlJlZmVyZW5jZUlkIjoiODg3MmY1ZTAtYTYyYy00YTgyLTkzNmQtODliNWVmNDgxNzQ0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OZXV0cmFsIjp0cnVlfSwiUmVhZGluZ09yZGVyIjoxLCJUZXh0IjoiKEthd2FoYXJhIGV0IGFsLiwgMjAxMzsgS2F3YWhhcmEgZXQgYWwuLCAyMDA4KSJ9XX0sIlRhZyI6IkNpdGF2aVBsYWNlaG9sZGVyIzFhOTlhMTA5LTAzODYtNDZiOS1iY2FiLWYyYjc1NWY2ZjUxYSIsIlRleHQiOiIoS2F3YWhhcmEgZXQgYWwuLCAyMDEzOyBLYXdhaGFyYSBldCBhbC4sIDIwMDgpIiwiV0FJVmVyc2lvbiI6IjYuMTEuMC4wIn0=}</w:instrText>
          </w:r>
          <w:r w:rsidR="007E0709" w:rsidRPr="00EB262D">
            <w:rPr>
              <w:rFonts w:ascii="Times New Roman" w:eastAsia="Calibri" w:hAnsi="Times New Roman" w:cs="Times New Roman"/>
              <w:iCs/>
              <w:color w:val="000000" w:themeColor="text1"/>
              <w:sz w:val="24"/>
              <w:szCs w:val="24"/>
              <w:lang w:val="en-US"/>
            </w:rPr>
            <w:fldChar w:fldCharType="separate"/>
          </w:r>
          <w:r w:rsidR="00DF2527">
            <w:rPr>
              <w:rFonts w:ascii="Times New Roman" w:eastAsia="Calibri" w:hAnsi="Times New Roman" w:cs="Times New Roman"/>
              <w:iCs/>
              <w:color w:val="000000" w:themeColor="text1"/>
              <w:sz w:val="24"/>
              <w:szCs w:val="24"/>
              <w:lang w:val="en-US"/>
            </w:rPr>
            <w:t>(Kawahara et al., 2013; Kawahara et al., 2008)</w:t>
          </w:r>
          <w:r w:rsidR="007E0709" w:rsidRPr="00EB262D">
            <w:rPr>
              <w:rFonts w:ascii="Times New Roman" w:eastAsia="Calibri" w:hAnsi="Times New Roman" w:cs="Times New Roman"/>
              <w:iCs/>
              <w:color w:val="000000" w:themeColor="text1"/>
              <w:sz w:val="24"/>
              <w:szCs w:val="24"/>
              <w:lang w:val="en-US"/>
            </w:rPr>
            <w:fldChar w:fldCharType="end"/>
          </w:r>
        </w:sdtContent>
      </w:sdt>
      <w:r w:rsidR="007E0709"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w:t>
      </w:r>
      <w:r w:rsidR="007E0709" w:rsidRPr="00EB262D">
        <w:rPr>
          <w:rFonts w:ascii="Times New Roman" w:hAnsi="Times New Roman" w:cs="Times New Roman"/>
          <w:color w:val="000000" w:themeColor="text1"/>
          <w:sz w:val="24"/>
          <w:szCs w:val="24"/>
          <w:lang w:val="en-US"/>
        </w:rPr>
        <w:lastRenderedPageBreak/>
        <w:t>interest. After substantial preprocessing (e.g. manual mapping of time- and frequency anchors in each stimulus)</w:t>
      </w:r>
      <w:r w:rsidR="00484889" w:rsidRPr="00EB262D">
        <w:rPr>
          <w:rFonts w:ascii="Times New Roman" w:hAnsi="Times New Roman" w:cs="Times New Roman"/>
          <w:color w:val="000000" w:themeColor="text1"/>
          <w:sz w:val="24"/>
          <w:szCs w:val="24"/>
          <w:lang w:val="en-US"/>
        </w:rPr>
        <w:t xml:space="preserve">, 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timing, (3) spectrum-level, (4) aperiodicity, and (5) spectral frequency; the latter three are summarized as timbre. </w:t>
      </w:r>
    </w:p>
    <w:p w14:paraId="21CF5243" w14:textId="77943943"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range 620 to 967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 xml:space="preserve">, SD = 98 </w:t>
      </w:r>
      <w:proofErr w:type="spellStart"/>
      <w:r w:rsidR="00552EE1" w:rsidRPr="00EB262D">
        <w:rPr>
          <w:rFonts w:ascii="Times New Roman" w:hAnsi="Times New Roman" w:cs="Times New Roman"/>
          <w:sz w:val="24"/>
          <w:szCs w:val="24"/>
          <w:lang w:val="en-US"/>
        </w:rPr>
        <w:t>ms</w:t>
      </w:r>
      <w:proofErr w:type="spellEnd"/>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7F728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xNSwiUmVmZXJlbmNlSWQiOiI4YmNmNWQ1OS1mODgyLTQ4ODEtYmJjYi0wNzYwMzM2NmNlZT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F1bCIsIkxhc3ROYW1lIjoiQm9lcnNtYSIsIlByb3RlY3RlZCI6ZmFsc2UsIlNleCI6MiwiQ3JlYXRlZEJ5IjoiX0NocmlzdGluZSBOdXNzYmF1bSIsIkNyZWF0ZWRPbiI6IjIwMjAtMTAtMDdUMDg6MTc6MDUiLCJNb2RpZmllZEJ5IjoiX0NocmlzdGluZSBOdXNzYmF1bSIsIklkIjoiM2M1ZGQyMzAtNzcxYi00ZjE3LWI1ZjQtMzMzMzI1ZGFkNDA0IiwiTW9kaWZpZWRPbiI6IjIwMjAtMTAtMDdUMDg6MTc6MDUiLCJQcm9qZWN0Ijp7IiRpZCI6IjUiLCIkdHlwZSI6IlN3aXNzQWNhZGVtaWMuQ2l0YXZpLlByb2plY3QsIFN3aXNzQWNhZGVtaWMuQ2l0YXZpIn19XSwiQmliVGVYS2V5IjoiQm9lcnNtYV8yMDE4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Boersma, 2018)</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DC12BD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15" w:name="_Hlk94773441"/>
      <w:bookmarkEnd w:id="15"/>
      <w:r w:rsidRPr="00EB262D">
        <w:rPr>
          <w:rFonts w:ascii="Times New Roman" w:hAnsi="Times New Roman" w:cs="Times New Roman"/>
          <w:color w:val="000000" w:themeColor="text1"/>
          <w:sz w:val="24"/>
          <w:szCs w:val="24"/>
          <w:lang w:val="en-US"/>
        </w:rPr>
        <w:t xml:space="preserve">For a more detailed description of the stimulus creation, se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DgwMzM0NmItY2ExYy00NGU4LWFhMmUtNDcyZjRkN2EzNDY1IiwiVGV4dCI6Ik51c3NiYXVtIGV0IGFsLiIsIldBSVZlcnNpb24iOiI2LjExLjAuMCJ9}</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Nussbaum et al.</w:t>
          </w:r>
          <w:r w:rsidRPr="00EB262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38ea519d-53ef-446a-9788-e96bfbef32c3"/>
          <w:id w:val="1663278585"/>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Q4MDMzNDZiLWNhMWMtNDRlOC1hYTJlLTQ3MmY0ZDdhMzQ2NSIsIkVudHJpZXMiOlt7IiRpZCI6IjIiLCIkdHlwZSI6IlN3aXNzQWNhZGVtaWMuQ2l0YXZpLkNpdGF0aW9ucy5Xb3JkUGxhY2Vob2xkZXJFbnRyeSwgU3dpc3NBY2FkZW1pYy5DaXRhdmkiLCJJZCI6IjdjOWRlMzUxLTk2ODUtNDgwOC05YTU3LTUxNGZhNDRhNTY4M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zOGVhNTE5ZC01M2VmLTQ0NmEtOTc4OC1lOTZiZmJlZjMyYzMiLCJUZXh0IjoiKDIwMjQpIiwiV0FJVmVyc2lvbiI6IjYuMTEuMC4wIn0=}</w:instrText>
          </w:r>
          <w:r w:rsidRPr="00EB262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2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xNywiUmVmZXJlbmNlSWQiOiJjODc2MWQ5OC1jOWQ5LTQ5YmMtOThhZC01MDk4YjRiODA4MDM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5My9veGZvcmRoYi85NzgwMTk4NzQzMTg3LjAxMy4zMSIsIlVyaVN0cmluZyI6Imh0dHBzOi8vZG9pLm9yZy8xMC4xMDkzL294Zm9yZGhiLzk3ODAxOTg3NDMxODcuMDEzLjM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LYXdhaGFyYSBhbmQgU2t1ayJ9XX0sIlRhZyI6IkNpdGF2aVBsYWNlaG9sZGVyI2RjN2ViYmRkLTI4ODUtNGIwMy1hN2ZiLTY5MjhkNjQ3ODgwYyIsIlRleHQiOiJLYXdhaGFyYSBhbmQgU2t1ayIsIldBSVZlcnNpb24iOiI2LjExLjAuMCJ9}</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Kawahara and Skuk</w:t>
          </w:r>
          <w:r w:rsidR="001E135D">
            <w:rPr>
              <w:rFonts w:ascii="Times New Roman" w:hAnsi="Times New Roman" w:cs="Times New Roman"/>
              <w:color w:val="000000" w:themeColor="text1"/>
              <w:sz w:val="24"/>
              <w:szCs w:val="24"/>
              <w:lang w:val="en-US"/>
            </w:rPr>
            <w:fldChar w:fldCharType="end"/>
          </w:r>
        </w:sdtContent>
      </w:sdt>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612d0b43-d5f4-4eaa-b98f-57649b50e329"/>
          <w:id w:val="-1587065898"/>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55DAE">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2RjN2ViYmRkLTI4ODUtNGIwMy1hN2ZiLTY5MjhkNjQ3ODgwYyIsIkVudHJpZXMiOlt7IiRpZCI6IjIiLCIkdHlwZSI6IlN3aXNzQWNhZGVtaWMuQ2l0YXZpLkNpdGF0aW9ucy5Xb3JkUGxhY2Vob2xkZXJFbnRyeSwgU3dpc3NBY2FkZW1pYy5DaXRhdmkiLCJJZCI6IjAyMmQyMmY2LWEwYmEtNDFmNC1iYjUzLWY3ZWVjN2EwNDk2OCIsIlJhbmdlTGVuZ3RoIjo2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A2LTE2VDEwOjQ0OjMy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E4KSJ9XX0sIlRhZyI6IkNpdGF2aVBsYWNlaG9sZGVyIzYxMmQwYjQzLWQ1ZjQtNGVhYS1iOThmLTU3NjQ5YjUwZTMyOSIsIlRleHQiOiIoMjAxOCkiLCJXQUlWZXJzaW9uIjoiNi4xMS4wLjAifQ==}</w:instrText>
          </w:r>
          <w:r w:rsidR="001E135D">
            <w:rPr>
              <w:rFonts w:ascii="Times New Roman" w:hAnsi="Times New Roman" w:cs="Times New Roman"/>
              <w:color w:val="000000" w:themeColor="text1"/>
              <w:sz w:val="24"/>
              <w:szCs w:val="24"/>
              <w:lang w:val="en-US"/>
            </w:rPr>
            <w:fldChar w:fldCharType="separate"/>
          </w:r>
          <w:r w:rsidR="00DF2527">
            <w:rPr>
              <w:rFonts w:ascii="Times New Roman" w:hAnsi="Times New Roman" w:cs="Times New Roman"/>
              <w:color w:val="000000" w:themeColor="text1"/>
              <w:sz w:val="24"/>
              <w:szCs w:val="24"/>
              <w:lang w:val="en-US"/>
            </w:rPr>
            <w:t>(2018)</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142993CB" w:rsidR="00484889" w:rsidRPr="00EB262D" w:rsidRDefault="00484889" w:rsidP="00484889">
      <w:pPr>
        <w:spacing w:after="0" w:line="480" w:lineRule="auto"/>
        <w:ind w:firstLine="576"/>
        <w:rPr>
          <w:rFonts w:ascii="Times New Roman" w:hAnsi="Times New Roman" w:cs="Times New Roman"/>
          <w:sz w:val="24"/>
          <w:szCs w:val="24"/>
          <w:lang w:val="en-US"/>
        </w:rPr>
      </w:pPr>
    </w:p>
    <w:p w14:paraId="0BDB9EF8" w14:textId="125A17D5"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552EE1" w:rsidRPr="00EB262D">
        <w:rPr>
          <w:rFonts w:ascii="Times New Roman" w:hAnsi="Times New Roman" w:cs="Times New Roman"/>
          <w:b/>
          <w:i w:val="0"/>
          <w:color w:val="auto"/>
          <w:sz w:val="24"/>
          <w:szCs w:val="24"/>
          <w:lang w:val="en-US"/>
        </w:rPr>
        <w:t>1</w:t>
      </w:r>
    </w:p>
    <w:p w14:paraId="036E4C31" w14:textId="77777777" w:rsidR="00484889" w:rsidRPr="00EB262D" w:rsidRDefault="00484889" w:rsidP="00484889">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 xml:space="preserve">Morphing matrix for stimuli with </w:t>
      </w:r>
      <w:proofErr w:type="gramStart"/>
      <w:r w:rsidRPr="00EB262D">
        <w:rPr>
          <w:rFonts w:ascii="Times New Roman" w:hAnsi="Times New Roman" w:cs="Times New Roman"/>
          <w:i/>
          <w:iCs/>
          <w:sz w:val="24"/>
          <w:szCs w:val="24"/>
          <w:lang w:val="en-US"/>
        </w:rPr>
        <w:t>averaged</w:t>
      </w:r>
      <w:proofErr w:type="gramEnd"/>
      <w:r w:rsidRPr="00EB262D">
        <w:rPr>
          <w:rFonts w:ascii="Times New Roman" w:hAnsi="Times New Roman" w:cs="Times New Roman"/>
          <w:i/>
          <w:iCs/>
          <w:sz w:val="24"/>
          <w:szCs w:val="24"/>
          <w:lang w:val="en-US"/>
        </w:rPr>
        <w:t xml:space="preserve"> voices as reference</w:t>
      </w:r>
    </w:p>
    <w:p w14:paraId="396D9AD7" w14:textId="2C25D4DD" w:rsidR="00484889" w:rsidRPr="00EB262D" w:rsidRDefault="00484889" w:rsidP="00484889">
      <w:pPr>
        <w:spacing w:after="0" w:line="480" w:lineRule="auto"/>
        <w:rPr>
          <w:rFonts w:ascii="Times New Roman" w:hAnsi="Times New Roman" w:cs="Times New Roman"/>
          <w:b/>
          <w:bCs/>
          <w:i/>
          <w:iCs/>
          <w:sz w:val="24"/>
          <w:szCs w:val="24"/>
          <w:lang w:val="en-US"/>
        </w:rPr>
      </w:pPr>
      <w:r w:rsidRPr="00EB262D">
        <w:rPr>
          <w:rFonts w:ascii="Times New Roman" w:hAnsi="Times New Roman" w:cs="Times New Roman"/>
          <w:noProof/>
          <w:sz w:val="24"/>
          <w:szCs w:val="24"/>
        </w:rPr>
        <w:lastRenderedPageBreak/>
        <w:drawing>
          <wp:inline distT="0" distB="0" distL="0" distR="0" wp14:anchorId="2479DB59" wp14:editId="5FD64627">
            <wp:extent cx="6490336" cy="2430774"/>
            <wp:effectExtent l="0" t="0" r="5715" b="8255"/>
            <wp:docPr id="2"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3"/>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6511112" cy="2438555"/>
                    </a:xfrm>
                    <a:prstGeom prst="rect">
                      <a:avLst/>
                    </a:prstGeom>
                  </pic:spPr>
                </pic:pic>
              </a:graphicData>
            </a:graphic>
          </wp:inline>
        </w:drawing>
      </w:r>
    </w:p>
    <w:p w14:paraId="4263FA40" w14:textId="6875FF61" w:rsidR="00552EE1" w:rsidRPr="00753983" w:rsidRDefault="00552EE1" w:rsidP="00484889">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 xml:space="preserve">Note. Figure reprinted from </w:t>
      </w:r>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YmU1ZDQ3YTktMmQ4MC00OWI1LWFlNzQtNzFiNmYzM2NjNjg0IiwiVGV4dCI6Ik51c3NiYXVtIGV0IGFsLiIsIldBSVZlcnNpb24iOiI2LjExLjAuMCJ9}</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Nussbaum et al.</w:t>
          </w:r>
          <w:r w:rsidRPr="00753983">
            <w:rPr>
              <w:rFonts w:ascii="Times New Roman" w:hAnsi="Times New Roman" w:cs="Times New Roman"/>
              <w:bCs/>
              <w:i/>
              <w:iCs/>
              <w:sz w:val="24"/>
              <w:szCs w:val="24"/>
              <w:lang w:val="en-US"/>
            </w:rPr>
            <w:fldChar w:fldCharType="end"/>
          </w:r>
        </w:sdtContent>
      </w:sdt>
      <w:r w:rsidRPr="00753983">
        <w:rPr>
          <w:rFonts w:ascii="Times New Roman" w:hAnsi="Times New Roman" w:cs="Times New Roman"/>
          <w:bCs/>
          <w:i/>
          <w:iCs/>
          <w:sz w:val="24"/>
          <w:szCs w:val="24"/>
          <w:lang w:val="en-US"/>
        </w:rPr>
        <w:t xml:space="preserve"> </w:t>
      </w:r>
      <w:sdt>
        <w:sdtPr>
          <w:rPr>
            <w:rFonts w:ascii="Times New Roman" w:hAnsi="Times New Roman" w:cs="Times New Roman"/>
            <w:bCs/>
            <w:i/>
            <w:iCs/>
            <w:sz w:val="24"/>
            <w:szCs w:val="24"/>
            <w:lang w:val="en-US"/>
          </w:rPr>
          <w:alias w:val="To edit, see citavi.com/edit"/>
          <w:tag w:val="CitaviPlaceholder#407f0b94-8327-4451-b0b4-0c52fb38b57b"/>
          <w:id w:val="-2127992607"/>
          <w:placeholder>
            <w:docPart w:val="DefaultPlaceholder_-1854013440"/>
          </w:placeholder>
        </w:sdtPr>
        <w:sdtContent>
          <w:r w:rsidRPr="00753983">
            <w:rPr>
              <w:rFonts w:ascii="Times New Roman" w:hAnsi="Times New Roman" w:cs="Times New Roman"/>
              <w:bCs/>
              <w:i/>
              <w:iCs/>
              <w:sz w:val="24"/>
              <w:szCs w:val="24"/>
              <w:lang w:val="en-US"/>
            </w:rPr>
            <w:fldChar w:fldCharType="begin"/>
          </w:r>
          <w:r w:rsidR="00E55DAE">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2JlNWQ0N2E5LTJkODAtNDliNS1hZTc0LTcxYjZmMzNjYzY4NCIsIkVudHJpZXMiOlt7IiRpZCI6IjIiLCIkdHlwZSI6IlN3aXNzQWNhZGVtaWMuQ2l0YXZpLkNpdGF0aW9ucy5Xb3JkUGxhY2Vob2xkZXJFbnRyeSwgU3dpc3NBY2FkZW1pYy5DaXRhdmkiLCJJZCI6IjcwODU1NTBkLWUyMjUtNDk0Ni04OTRhLTJhNzE3OWNkYWRmYy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MDdmMGI5NC04MzI3LTQ0NTEtYjBiNC0wYzUyZmIzOGI1N2IiLCJUZXh0IjoiKDIwMjQpIiwiV0FJVmVyc2lvbiI6IjYuMTEuMC4wIn0=}</w:instrText>
          </w:r>
          <w:r w:rsidRPr="00753983">
            <w:rPr>
              <w:rFonts w:ascii="Times New Roman" w:hAnsi="Times New Roman" w:cs="Times New Roman"/>
              <w:bCs/>
              <w:i/>
              <w:iCs/>
              <w:sz w:val="24"/>
              <w:szCs w:val="24"/>
              <w:lang w:val="en-US"/>
            </w:rPr>
            <w:fldChar w:fldCharType="separate"/>
          </w:r>
          <w:r w:rsidR="00DF2527">
            <w:rPr>
              <w:rFonts w:ascii="Times New Roman" w:hAnsi="Times New Roman" w:cs="Times New Roman"/>
              <w:bCs/>
              <w:i/>
              <w:iCs/>
              <w:sz w:val="24"/>
              <w:szCs w:val="24"/>
              <w:lang w:val="en-US"/>
            </w:rPr>
            <w:t>(2024)</w:t>
          </w:r>
          <w:r w:rsidRPr="00753983">
            <w:rPr>
              <w:rFonts w:ascii="Times New Roman" w:hAnsi="Times New Roman" w:cs="Times New Roman"/>
              <w:bCs/>
              <w:i/>
              <w:iCs/>
              <w:sz w:val="24"/>
              <w:szCs w:val="24"/>
              <w:lang w:val="en-US"/>
            </w:rPr>
            <w:fldChar w:fldCharType="end"/>
          </w:r>
        </w:sdtContent>
      </w:sdt>
      <w:r w:rsidR="00753983">
        <w:rPr>
          <w:rFonts w:ascii="Times New Roman" w:hAnsi="Times New Roman" w:cs="Times New Roman"/>
          <w:bCs/>
          <w:i/>
          <w:iCs/>
          <w:sz w:val="24"/>
          <w:szCs w:val="24"/>
          <w:lang w:val="en-US"/>
        </w:rPr>
        <w:t>, Fig 2, page 6</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16" w:name="_Toc200448870"/>
      <w:bookmarkStart w:id="17" w:name="_Toc64538333"/>
      <w:bookmarkStart w:id="18" w:name="_Ref67901580"/>
      <w:r w:rsidRPr="00EB262D">
        <w:rPr>
          <w:rFonts w:ascii="Times New Roman" w:hAnsi="Times New Roman" w:cs="Times New Roman"/>
          <w:lang w:val="en-US"/>
        </w:rPr>
        <w:t>Design</w:t>
      </w:r>
      <w:bookmarkEnd w:id="16"/>
      <w:r w:rsidRPr="00EB262D">
        <w:rPr>
          <w:rFonts w:ascii="Times New Roman" w:hAnsi="Times New Roman" w:cs="Times New Roman"/>
          <w:lang w:val="en-US"/>
        </w:rPr>
        <w:t xml:space="preserve"> </w:t>
      </w:r>
      <w:bookmarkEnd w:id="17"/>
      <w:bookmarkEnd w:id="18"/>
    </w:p>
    <w:p w14:paraId="288D7CAA" w14:textId="7894ED2C"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w:t>
      </w:r>
      <w:proofErr w:type="spellStart"/>
      <w:r w:rsidRPr="00EB262D">
        <w:rPr>
          <w:rFonts w:ascii="Times New Roman" w:hAnsi="Times New Roman" w:cs="Times New Roman"/>
          <w:sz w:val="24"/>
          <w:szCs w:val="24"/>
          <w:lang w:val="en-US"/>
        </w:rPr>
        <w:t>PsyToolkit</w:t>
      </w:r>
      <w:proofErr w:type="spellEnd"/>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xMiwiUmVmZXJlbmNlSWQiOiI1Y2YzNzg0Yi1iOWY3LTQzNzAtOGJiYy05ZWY4YzdiMWI0ZD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M3NTgvQlJNLjQyLjQuMTA5NiIsIlVyaVN0cmluZyI6Imh0dHBzOi8vZG9pLm9yZy8xMC4zNzU4L0JSTS40Mi40LjEwOTY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E3Ny8wMDk4NjI4MzE2Njc3NjQzIiwiVXJpU3RyaW5nIjoiaHR0cHM6Ly9kb2kub3JnLzEwLjExNzcvMDA5ODYyODMxNjY3NzY0M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proofErr w:type="spellStart"/>
          <w:r w:rsidR="00DF2527">
            <w:rPr>
              <w:rFonts w:ascii="Times New Roman" w:hAnsi="Times New Roman" w:cs="Times New Roman"/>
              <w:sz w:val="24"/>
              <w:szCs w:val="24"/>
              <w:lang w:val="en-US"/>
            </w:rPr>
            <w:t>Stoet</w:t>
          </w:r>
          <w:proofErr w:type="spellEnd"/>
          <w:r w:rsidR="00DF2527">
            <w:rPr>
              <w:rFonts w:ascii="Times New Roman" w:hAnsi="Times New Roman" w:cs="Times New Roman"/>
              <w:sz w:val="24"/>
              <w:szCs w:val="24"/>
              <w:lang w:val="en-US"/>
            </w:rPr>
            <w:t>, 2010, 2017)</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602987D4"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As </w:t>
      </w:r>
      <w:proofErr w:type="gramStart"/>
      <w:r w:rsidRPr="00EB262D">
        <w:rPr>
          <w:rFonts w:ascii="Times New Roman" w:hAnsi="Times New Roman" w:cs="Times New Roman"/>
          <w:sz w:val="24"/>
          <w:szCs w:val="24"/>
          <w:lang w:val="en-US"/>
        </w:rPr>
        <w:t>browser</w:t>
      </w:r>
      <w:proofErr w:type="gramEnd"/>
      <w:r w:rsidRPr="00EB262D">
        <w:rPr>
          <w:rFonts w:ascii="Times New Roman" w:hAnsi="Times New Roman" w:cs="Times New Roman"/>
          <w:sz w:val="24"/>
          <w:szCs w:val="24"/>
          <w:lang w:val="en-US"/>
        </w:rPr>
        <w:t xml:space="preserve">, we recommended </w:t>
      </w:r>
      <w:proofErr w:type="gramStart"/>
      <w:r w:rsidRPr="00EB262D">
        <w:rPr>
          <w:rFonts w:ascii="Times New Roman" w:hAnsi="Times New Roman" w:cs="Times New Roman"/>
          <w:sz w:val="24"/>
          <w:szCs w:val="24"/>
          <w:lang w:val="en-US"/>
        </w:rPr>
        <w:t>Google Chrome, and</w:t>
      </w:r>
      <w:proofErr w:type="gramEnd"/>
      <w:r w:rsidRPr="00EB262D">
        <w:rPr>
          <w:rFonts w:ascii="Times New Roman" w:hAnsi="Times New Roman" w:cs="Times New Roman"/>
          <w:sz w:val="24"/>
          <w:szCs w:val="24"/>
          <w:lang w:val="en-US"/>
        </w:rPr>
        <w:t xml:space="preserve"> excluded Safari for technical reasons.</w:t>
      </w:r>
      <w:r w:rsidR="00EC7FCC" w:rsidRPr="00EB262D">
        <w:rPr>
          <w:rFonts w:ascii="Times New Roman" w:hAnsi="Times New Roman" w:cs="Times New Roman"/>
          <w:sz w:val="24"/>
          <w:szCs w:val="24"/>
          <w:lang w:val="en-US"/>
        </w:rPr>
        <w:t xml:space="preserve"> 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proofErr w:type="gramStart"/>
      <w:r w:rsidR="00BA3F76" w:rsidRPr="00EB262D">
        <w:rPr>
          <w:rFonts w:ascii="Times New Roman" w:hAnsi="Times New Roman" w:cs="Times New Roman"/>
          <w:sz w:val="24"/>
          <w:szCs w:val="24"/>
          <w:lang w:val="en-US"/>
        </w:rPr>
        <w:t>Mean</w:t>
      </w:r>
      <w:proofErr w:type="gramEnd"/>
      <w:r w:rsidR="00BA3F76" w:rsidRPr="00EB262D">
        <w:rPr>
          <w:rFonts w:ascii="Times New Roman" w:hAnsi="Times New Roman" w:cs="Times New Roman"/>
          <w:sz w:val="24"/>
          <w:szCs w:val="24"/>
          <w:lang w:val="en-US"/>
        </w:rPr>
        <w:t xml:space="preserve">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lastRenderedPageBreak/>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w:t>
      </w:r>
      <w:proofErr w:type="spellStart"/>
      <w:r w:rsidR="00484889" w:rsidRPr="00EB262D">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xml:space="preserve">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xml:space="preserve">, the final trial slide (500 </w:t>
      </w:r>
      <w:proofErr w:type="spellStart"/>
      <w:r w:rsidR="00484889" w:rsidRPr="0031788F">
        <w:rPr>
          <w:rFonts w:ascii="Times New Roman" w:hAnsi="Times New Roman" w:cs="Times New Roman"/>
          <w:color w:val="000000" w:themeColor="text1"/>
          <w:sz w:val="24"/>
          <w:szCs w:val="24"/>
          <w:lang w:val="en-US"/>
        </w:rPr>
        <w:t>ms</w:t>
      </w:r>
      <w:proofErr w:type="spellEnd"/>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 xml:space="preserve">Unfortunately, due to a software error, randomization was sampled with replacements, so that some stimuli were drawn repeatedly and others were omitted. This </w:t>
      </w:r>
      <w:proofErr w:type="gramStart"/>
      <w:r w:rsidR="00A252C9" w:rsidRPr="00A252C9">
        <w:rPr>
          <w:rFonts w:ascii="Times New Roman" w:hAnsi="Times New Roman" w:cs="Times New Roman"/>
          <w:sz w:val="24"/>
          <w:szCs w:val="24"/>
          <w:lang w:val="en-US"/>
        </w:rPr>
        <w:t>was in contrast to</w:t>
      </w:r>
      <w:proofErr w:type="gramEnd"/>
      <w:r w:rsidR="00A252C9" w:rsidRPr="00A252C9">
        <w:rPr>
          <w:rFonts w:ascii="Times New Roman" w:hAnsi="Times New Roman" w:cs="Times New Roman"/>
          <w:sz w:val="24"/>
          <w:szCs w:val="24"/>
          <w:lang w:val="en-US"/>
        </w:rPr>
        <w:t xml:space="preserve">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t>Profile of Music Perception Skills (PROMS)</w:t>
      </w:r>
    </w:p>
    <w:p w14:paraId="2D741500" w14:textId="00804B22"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MCwiUmVmZXJlbmNlSWQiOiIyZTAyYjkwMC02ZmYwLTQ1MzEtYWFmOS02Y2U0YjBkZGMyZ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seSIsIkxhc3ROYW1lIjoiTGF3IiwiTWlkZGxlTmFtZSI6Ik4uIEMuIiwiUHJvdGVjdGVkIjpmYWxzZSwiU2V4IjoxLCJDcmVhdGVkQnkiOiJfQ2hyaXN0aW5lIE51c3NiYXVtIiwiQ3JlYXRlZE9uIjoiMjAyMi0wNS0xMFQxMTozOTozNyIsIk1vZGlmaWVkQnkiOiJfQ2hyaXN0aW5lIE51c3NiYXVtIiwiSWQiOiJhYTJmMGQxZS00MGNmLTRhMzMtYmY1Ny1hZmFlMTQ0MGFiNTgiLCJNb2RpZmllZE9uIjoiMjAyMi0wNS0xMFQxMTozOTozNyIsIlByb2plY3QiOnsiJGlkIjoiNSIsIiR0eXBlIjoiU3dpc3NBY2FkZW1pYy5DaXRhdmkuUHJvamVjdCwgU3dpc3NBY2FkZW1pYy5DaXRhdmkifX0seyIkaWQiOiI2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MYXdfMjAxMiIsIkNpdGF0aW9uS2V5VXBkYXRlVHlwZSI6MCwiQ29sbGFib3JhdG9ycyI6W10sIkRhdGUyIjoiMjguMTIuMjAxMiIsIkRvaSI6IjEwLjEzNzEvam91cm5hbC5wb25lLjAwNTI1M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UtMTBUMTE6Mzk6MzciLCJNb2RpZmllZEJ5IjoiX0NocmlzdGluZSBOdXNzYmF1bSIsIklkIjoiOTNlMTBlZGEtNWM4YS00YjhiLTk5OWMtMzJmZTYyMmVhNWU2IiwiTW9kaWZpZWRPbiI6IjIwMjItMDUtMTBUMTE6Mzk6Mzc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zcxL2pvdXJuYWwucG9uZS4wMDUyNTA4IiwiVXJpU3RyaW5nIjoiaHR0cHM6Ly9kb2kub3JnLzEwLjEzNzEvam91cm5hbC5wb25lLjAwNTI1M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Mzk6MzciLCJNb2RpZmllZEJ5IjoiX0NocmlzdGluZSBOdXNzYmF1bSIsIklkIjoiNWUxNzVkMGYtNWFlNS00N2Y0LWFlMDUtNDFlOGExZTAyNzQ2IiwiTW9kaWZpZWRPbiI6IjIwMjItMDUtMTBUMTE6Mzk6Mzc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yMzI4NTA3MSIsIlVyaVN0cmluZyI6Imh0dHA6Ly93d3cubmNiaS5ubG0ubmloLmdvdi9wdWJtZWQvMjMyODUw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UtMTBUMTE6Mzk6MzciLCJNb2RpZmllZEJ5IjoiX0NocmlzdGluZSBOdXNzYmF1bSIsIklkIjoiZTY0ZjIxMjktNjgyMy00NDBlLWE0OGYtZjBhNDQ0YjgxMmMxIiwiTW9kaWZpZWRPbiI6IjIwMjItMDUtMTBUMTE6Mzk6MzciLCJQcm9qZWN0Ijp7IiRyZWYiOiI1In19XSwiTnVtYmVyIjoiMTIiLCJPcmdhbml6YXRpb25zIjpbXSwiT3RoZXJzSW52b2x2ZWQiOltdLCJQYWdlUmFuZ2UiOiI8c3A+XHJcbiAgPG5zPk9taXQ8L25zPlxyXG4gIDxvcz5lNTI1MDg8L29zPlxyXG4gIDxwcz5lNTI1MDg8L3BzPlxyXG48L3NwPlxyXG48b3M+ZTUyNTA4PC9vcz4iLCJQZXJpb2RpY2FsIjp7IiRpZCI6IjE2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tY0lkIjoiUE1DMzUzMjIxOSIsIlB1Ymxpc2hlcnMiOltdLCJQdWJNZWRJZCI6IjIzMjg1MDcxIiwiUXVvdGF0aW9ucyI6W10sIlJhdGluZyI6MC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DaHJpcyIsIklkIjoiMmUwMmI5MDAtNmZmMC00NTMxLWFhZjktNmNlNGIwZGRjMmZkIiwiTW9kaWZpZWRPbiI6IjIwMjUtMDYtMTZUMTA6NDQ6MzIiLCJQcm9qZWN0Ijp7IiRyZWYiOiI1In19LCJVc2VOdW1iZXJpbmdUeXBlT2ZQYXJlbnREb2N1bWVudCI6ZmFsc2V9LHsiJGlkIjoiMTciLCIkdHlwZSI6IlN3aXNzQWNhZGVtaWMuQ2l0YXZpLkNpdGF0aW9ucy5Xb3JkUGxhY2Vob2xkZXJFbnRyeSwgU3dpc3NBY2FkZW1pYy5DaXRhdmkiLCJJZCI6ImQxNjcwODI0LTgxMGEtNDVjMC1hMmU4LTkxY2Q1N2Q4ZDI0YyIsIlJhbmdlU3RhcnQiOjIwLCJSYW5nZUxlbmd0aCI6MjY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aw &amp; Zentner, 2012; Zentner &amp; Strauss, 201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 and „Rhythm“.</w:t>
      </w:r>
      <w:r w:rsidR="00EC7FCC" w:rsidRPr="00EB262D">
        <w:rPr>
          <w:rFonts w:ascii="Times New Roman" w:hAnsi="Times New Roman" w:cs="Times New Roman"/>
          <w:sz w:val="24"/>
          <w:szCs w:val="24"/>
          <w:lang w:val="en-US"/>
        </w:rPr>
        <w:t xml:space="preserve"> P</w:t>
      </w:r>
      <w:r w:rsidRPr="00EB262D">
        <w:rPr>
          <w:rFonts w:ascii="Times New Roman" w:hAnsi="Times New Roman" w:cs="Times New Roman"/>
          <w:sz w:val="24"/>
          <w:szCs w:val="24"/>
          <w:lang w:val="en-US"/>
        </w:rPr>
        <w:t>ar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lastRenderedPageBreak/>
        <w:t>Questionnaires</w:t>
      </w:r>
    </w:p>
    <w:p w14:paraId="62D93CA0" w14:textId="31DF99FA"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NSwiUmVmZXJlbmNlSWQiOiIzYzMxZWI0NC0xZmVhLTQ0NjctYTY1Mi0yMDFmYzZlZjBkZj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DYtMTZUMTA6NDQ6MzIiLCJQcm9qZWN0Ijp7IiRyZWYiOiI1In19LCJVc2VOdW1iZXJpbmdUeXBlT2ZQYXJlbnREb2N1bWVudCI6ZmFsc2V9LHsiJGlkIjoiMTEiLCIkdHlwZSI6IlN3aXNzQWNhZGVtaWMuQ2l0YXZpLkNpdGF0aW9ucy5Xb3JkUGxhY2Vob2xkZXJFbnRyeSwgU3dpc3NBY2FkZW1pYy5DaXRhdmkiLCJJZCI6IjMwZWViM2FkLTc5NTEtNDg3ZC1iYzEzLTliNGIxNmFmY2FmZCIsIlJhbmdlU3RhcnQiOjI1LCJSYW5nZUxlbmd0aCI6MjM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QmFyb24tQ29oZW4gZXQgYWwuLCAyMDAxOyBGcmVpdGFnIGV0IGFsLiwgMjAwNykifV19LCJUYWciOiJDaXRhdmlQbGFjZWhvbGRlciNjMmE0OTVjNi02NmE4LTQ3ZjMtOTA5NS1iNjM1NDBhYmU5Y2YiLCJUZXh0IjoiKEJhcm9uLUNvaGVuIGV0IGFsLiwgMjAwMTsgRnJlaXRhZyBldCBhbC4sIDIwMDc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aron-Cohen et al., 2001; Freitag et al., 200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NiZTBhNTAzYy1hOTk2LTQ0MWYtOTBmYS1mYTNlYjJiZjFjODQiLCJUZXh0IjoiKFJhbW1zdGVkdCBldCBhbC4sIDIwMTg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ammstedt et al., 201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MjBlMjhiZmMtNDRiMC00NWVjLTk2YmUtNTI0YjRhMWUzMmYzIiwiVGV4dCI6IihNw7xsbGVuc2llZmVuIGV0IGFsLiwgMjAxNCkiLCJXQUlWZXJzaW9uIjoiNi4xMS4wLjAifQ==}</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üllensiefen et al., 20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My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LHsiJGlkIjoiMTEiLCIkdHlwZSI6IlN3aXNzQWNhZGVtaWMuQ2l0YXZpLkNpdGF0aW9ucy5Xb3JkUGxhY2Vob2xkZXJFbnRyeSwgU3dpc3NBY2FkZW1pYy5DaXRhdmkiLCJJZCI6IjkzNDdjNGNhLWVhMzctNDk4MC05NDQ0LTE0NmEzMWM1ZjRhMyIsIlJhbmdlU3RhcnQiOjIzLCJSYW5nZUxlbmd0aCI6MjI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lzc24iOiIwMDIyLTM1MTQiLCJOYW1lIjoiSm91cm5hbCBvZiBQZXJzb25hbGl0eSBhbmQgU29jaWFsIFBzeWNob2xvZ3kiLCJQYWdpbmF0aW9uIjowLCJQcm90ZWN0ZWQiOmZhbHNlLCJTdGFuZGFyZEFiYnJldmlhdGlvbiI6IkogUGVycyBTb2MgUHN5Y2hvbCIsIkNyZWF0ZWRCeSI6Il9DaHJpc3RpbmUiLCJDcmVhdGVkT24iOiIyMDE5LTAyLTIxVDEyOjUwOjQ2IiwiTW9kaWZpZWRCeSI6Il9DaHJpc3RpbmUiLCJJZCI6ImE5MGUyNDBhLWI5ZjctNGVmMy05NDNmLWUxYmFkMGEyN2E2YyIsIk1vZGlmaWVkT24iOiIyMDE5LTAyLTIxVDEyOjUwOjQ4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reyer &amp; Bluemke, 2016; Watson et al., 198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19" w:name="_Toc200448871"/>
      <w:r w:rsidRPr="00EB262D">
        <w:rPr>
          <w:rFonts w:ascii="Times New Roman" w:hAnsi="Times New Roman" w:cs="Times New Roman"/>
          <w:lang w:val="en-US"/>
        </w:rPr>
        <w:t>Data analysis</w:t>
      </w:r>
      <w:bookmarkEnd w:id="19"/>
    </w:p>
    <w:p w14:paraId="35DE825A" w14:textId="343B8D9D" w:rsidR="00552EE1" w:rsidRPr="00EB262D" w:rsidRDefault="00552EE1" w:rsidP="00552EE1">
      <w:pPr>
        <w:rPr>
          <w:rFonts w:ascii="Times New Roman" w:hAnsi="Times New Roman" w:cs="Times New Roman"/>
          <w:sz w:val="24"/>
          <w:szCs w:val="24"/>
          <w:lang w:val="en-US"/>
        </w:rPr>
      </w:pPr>
    </w:p>
    <w:p w14:paraId="2601C118" w14:textId="2003ECCA"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xOSwiUmVmZXJlbmNlSWQiOiI3YjdkYjlhZS0yYzFiLTQ3ODAtYWFkZS03NjM4MjVlNjQ4Yj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SIENvcmUgVGVhbSIsIlByb3RlY3RlZCI6ZmFsc2UsIlNleCI6MCwiQ3JlYXRlZEJ5IjoiX0NocmlzdGluZSBOdXNzYmF1bSIsIkNyZWF0ZWRPbiI6IjIwMjAtMTAtMDVUMTA6MDM6MDQiLCJNb2RpZmllZEJ5IjoiX0NocmlzdGluZSBOdXNzYmF1bSIsIklkIjoiZmRlNzMyNTEtMzIwMC00ZmU1LTk5NTAtODBhMDRhMjYzZGJhIiwiTW9kaWZpZWRPbiI6IjIwMjAtMTAtMDVUMTA6MDM6MDQiLCJQcm9qZWN0Ijp7IiRpZCI6IjUiLCIkdHlwZSI6IlN3aXNzQWNhZGVtaWMuQ2l0YXZpLlByb2plY3QsIFN3aXNzQWNhZGVtaWMuQ2l0YXZpIn19XSwiQmliVGVYS2V5IjoiUkNvcmV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cuUi1wcm9qZWN0Lm9yZy8iLCJVcmlTdHJpbmciOiJodHRwczovL3d3dy5yLXByb2plY3Q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}</w:instrText>
              </w:r>
              <w:r w:rsidR="008E2C25" w:rsidRPr="008E2C25">
                <w:rPr>
                  <w:rFonts w:ascii="Times New Roman" w:hAnsi="Times New Roman" w:cs="Times New Roman"/>
                  <w:sz w:val="24"/>
                  <w:szCs w:val="24"/>
                </w:rPr>
                <w:fldChar w:fldCharType="separate"/>
              </w:r>
              <w:r w:rsidR="00DF2527">
                <w:rPr>
                  <w:rFonts w:ascii="Times New Roman" w:hAnsi="Times New Roman" w:cs="Times New Roman"/>
                  <w:sz w:val="24"/>
                  <w:szCs w:val="24"/>
                  <w:lang w:val="en-US"/>
                </w:rPr>
                <w:t>(R Core Team, 2025)</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E55DAE">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zRjNTE1MThiLTk3NGEtNGJkOC04MGVjLTJjZjY0ZjNiNmY5YyIsIlRleHQiOiIoQmVuamFtaW5pICYgSG9jaGJlcmcsIDE5OTUpIiwiV0FJVmVyc2lvbiI6IjYuMTEuMC4wIn0=}</w:instrText>
          </w:r>
          <w:r w:rsidRPr="00EB262D">
            <w:rPr>
              <w:rFonts w:ascii="Times New Roman" w:hAnsi="Times New Roman" w:cs="Times New Roman"/>
              <w:noProof/>
              <w:sz w:val="24"/>
              <w:szCs w:val="24"/>
              <w:lang w:val="en-US"/>
            </w:rPr>
            <w:fldChar w:fldCharType="separate"/>
          </w:r>
          <w:r w:rsidR="00DF2527">
            <w:rPr>
              <w:rFonts w:ascii="Times New Roman" w:hAnsi="Times New Roman" w:cs="Times New Roman"/>
              <w:noProof/>
              <w:sz w:val="24"/>
              <w:szCs w:val="24"/>
              <w:lang w:val="en-US"/>
            </w:rPr>
            <w:t>(Benjamini &amp; Hochberg, 1995)</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519FB2FC"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NSwiUmVmZXJlbmNlSWQiOiI5YjBmMTdiMC00YTAwLTRhMDUtYjMxZS1jMTI3NzViNjBlYT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zQ1OTkwMyIsIlVyaVN0cmluZyI6Imh0dHA6Ly93d3cubmNiaS5ubG0ubmloLmdvdi9wdWJtZWQvMzM0NTk5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OFQxMTowMDoxOCIsIk1vZGlmaWVkQnkiOiJfQ2hyaXN0aW5lIE51c3NiYXVtIiwiSWQiOiI4ZjU0MDVlZS04NmFiLTQ0MTAtOTZmNi0yMzQwMTE4MTg4YjUiLCJNb2RpZmllZE9uIjoiMjAyNS0wMS0wOFQxMTowMDoxO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DcvczEwNDg0LTAyMC0wOTUwMi15IiwiVXJpU3RyaW5nIjoiaHR0cHM6Ly9kb2kub3JnLzEwLjEwMDcvczEwNDg0LTAyMC0wOTUwMi1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m9zZW5mZWxkICYgT2xzb24sIDIwMjEpIn1dfSwiVGFnIjoiQ2l0YXZpUGxhY2Vob2xkZXIjMTdhN2IzNDQtNmM3ZC00YjNkLTk3MWUtZjk0ZWJhMzY0OWNlIiwiVGV4dCI6IihSb3NlbmZlbGQgJiBPbHNvbiwgMjAyMSkiLCJXQUlWZXJzaW9uIjoiNi4xMS4wLjAifQ==}</w:instrText>
          </w:r>
          <w:r w:rsidR="00984D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Rosenfeld &amp; Olson, 2021)</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xNywiUmVmZXJlbmNlSWQiOiI0NDMxMjJiYS1jOTg3LTQ1NjAtODg4YS0yZWYzNTZkODViZj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KQVNQIFRlYW0iLCJQcm90ZWN0ZWQiOmZhbHNlLCJTZXgiOjAsIkNyZWF0ZWRCeSI6Il9DaHJpc3RpbmUgTnVzc2JhdW0iLCJDcmVhdGVkT24iOiIyMDI1LTA2LTEwVDE1OjI1OjIzIiwiTW9kaWZpZWRCeSI6Il9DaHJpc3RpbmUgTnVzc2JhdW0iLCJJZCI6IjAwMWIwMWNjLTk0ZDgtNDM5Ny04NWQ3LTUwOGYzN2VlNzcyMCIsIk1vZGlmaWVkT24iOiIyMDI1LTA2LTEwVDE1OjI1OjIzIiwiUHJvamVjdCI6eyIkaWQiOiI1IiwiJHR5cGUiOiJTd2lzc0FjYWRlbWljLkNpdGF2aS5Qcm9qZWN0LCBTd2lzc0FjYWRlbWljLkNpdGF2aSJ9fV0sIkJpYlRlWEtleSI6IkpBU1BUZWFtXzIwMjUi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qYXNwLXN0YXRzLm9yZy8iLCJVcmlTdHJpbmciOiJodHRwczovL2phc3Atc3RhdHMub3Jn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}</w:instrText>
          </w:r>
          <w:r w:rsidR="0044453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SP Team, 202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Pr>
          <w:rFonts w:ascii="Times New Roman" w:hAnsi="Times New Roman" w:cs="Times New Roman"/>
          <w:sz w:val="24"/>
          <w:szCs w:val="24"/>
          <w:lang w:val="en-US"/>
        </w:rPr>
        <w:t>using default priors. We report the Bayes factor (BF</w:t>
      </w:r>
      <w:r w:rsidRPr="001B28AF">
        <w:rPr>
          <w:rFonts w:ascii="Times New Roman" w:hAnsi="Times New Roman" w:cs="Times New Roman"/>
          <w:sz w:val="24"/>
          <w:szCs w:val="24"/>
          <w:vertAlign w:val="subscript"/>
          <w:lang w:val="en-US"/>
        </w:rPr>
        <w:t>10</w:t>
      </w:r>
      <w:r>
        <w:rPr>
          <w:rFonts w:ascii="Times New Roman" w:hAnsi="Times New Roman" w:cs="Times New Roman"/>
          <w:sz w:val="24"/>
          <w:szCs w:val="24"/>
          <w:lang w:val="en-US"/>
        </w:rPr>
        <w:t xml:space="preserve">) as an indicator for the likelihood 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w:t>
      </w:r>
      <w:proofErr w:type="gramStart"/>
      <w:r w:rsidR="00565D5C">
        <w:rPr>
          <w:rFonts w:ascii="Times New Roman" w:hAnsi="Times New Roman" w:cs="Times New Roman"/>
          <w:sz w:val="24"/>
          <w:szCs w:val="24"/>
          <w:lang w:val="en-US"/>
        </w:rPr>
        <w:t>indicate</w:t>
      </w:r>
      <w:proofErr w:type="gramEnd"/>
      <w:r w:rsidR="00565D5C">
        <w:rPr>
          <w:rFonts w:ascii="Times New Roman" w:hAnsi="Times New Roman" w:cs="Times New Roman"/>
          <w:sz w:val="24"/>
          <w:szCs w:val="24"/>
          <w:lang w:val="en-US"/>
        </w:rPr>
        <w:t xml:space="preserv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proofErr w:type="gramStart"/>
      <w:r w:rsidR="00753983">
        <w:rPr>
          <w:rFonts w:ascii="Times New Roman" w:hAnsi="Times New Roman" w:cs="Times New Roman"/>
          <w:sz w:val="24"/>
          <w:szCs w:val="24"/>
          <w:lang w:val="en-US"/>
        </w:rPr>
        <w:t>indicate</w:t>
      </w:r>
      <w:proofErr w:type="gramEnd"/>
      <w:r w:rsidR="00753983">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w:t>
      </w:r>
      <w:r w:rsidR="00565D5C">
        <w:rPr>
          <w:rFonts w:ascii="Times New Roman" w:hAnsi="Times New Roman" w:cs="Times New Roman"/>
          <w:sz w:val="24"/>
          <w:szCs w:val="24"/>
          <w:lang w:val="en-US"/>
        </w:rPr>
        <w:lastRenderedPageBreak/>
        <w:t xml:space="preserve">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3 means that the null hypothesis is three times more likely than the alternative. Following the guidelines by </w:t>
      </w:r>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xNiwiUmVmZXJlbmNlSWQiOiJlNzI2MTFmZS04NTVkLTQ3NzItOTA1My03ZmY0MjRjMWIyZ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zc3MS8xOTMyLTYyNDYuMTE2NyIsIlVyaVN0cmluZyI6Imh0dHBzOi8vZG9pLm9yZy8xMC43NzcxLzE5MzItNjI0Ni4xMTY3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arosz and Wiley</w:t>
          </w:r>
          <w:r w:rsidR="00565D5C">
            <w:rPr>
              <w:rFonts w:ascii="Times New Roman" w:hAnsi="Times New Roman" w:cs="Times New Roman"/>
              <w:sz w:val="24"/>
              <w:szCs w:val="24"/>
              <w:lang w:val="en-US"/>
            </w:rPr>
            <w:fldChar w:fldCharType="end"/>
          </w:r>
        </w:sdtContent>
      </w:sdt>
      <w:r w:rsidR="00565D5C">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7ce3f2c-f2e0-4908-a5dc-f6255239d3c5"/>
          <w:id w:val="-1478212432"/>
          <w:placeholder>
            <w:docPart w:val="DefaultPlaceholder_-1854013440"/>
          </w:placeholder>
        </w:sdtPr>
        <w:sdtContent>
          <w:r w:rsidR="00565D5C">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RiN2RmZTJjLTNiZjQtNDAzNC05YWNjLTY0ZTAwMWY5MTc1YSIsIkVudHJpZXMiOlt7IiRpZCI6IjIiLCIkdHlwZSI6IlN3aXNzQWNhZGVtaWMuQ2l0YXZpLkNpdGF0aW9ucy5Xb3JkUGxhY2Vob2xkZXJFbnRyeSwgU3dpc3NBY2FkZW1pYy5DaXRhdmkiLCJJZCI6IjEyZjQzZDRjLWFiOTktNGIwMy1hMGRlLTFlN2Y0ZjY4OGVkNyIsIlJhbmdlTGVuZ3RoIjo2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OZXV0cmFsIjp0cnVlfSwiUmVhZGluZ09yZGVyIjoxLCJUZXh0IjoiKDIwMTQpIn1dfSwiVGFnIjoiQ2l0YXZpUGxhY2Vob2xkZXIjNjdjZTNmMmMtZjJlMC00OTA4LWE1ZGMtZjYyNTUyMzlkM2M1IiwiVGV4dCI6IigyMDE0KSIsIldBSVZlcnNpb24iOiI2LjExLjAuMCJ9}</w:instrText>
          </w:r>
          <w:r w:rsidR="00565D5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14)</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42C5D3AA" w:rsidR="00484889" w:rsidRPr="00EB262D" w:rsidRDefault="008C04FC" w:rsidP="001B28AF">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alignment with the approach by </w:t>
      </w:r>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jM1MmY0ZjYtZGY5Zi00YTkxLWI5MGQtMjY3ZjI3YjIwMDI5IiwiVGV4dCI6Ik51c3NiYXVtIGV0IGFsLiIsIldBSVZlcnNpb24iOiI2LjExLjAuMCJ9}</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fa629a5-a2e0-46b2-9c1f-60834742ddff"/>
          <w:id w:val="-202167122"/>
          <w:placeholder>
            <w:docPart w:val="DefaultPlaceholder_-1854013440"/>
          </w:placeholder>
        </w:sdtPr>
        <w:sdtContent>
          <w:r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zNTJmNGY2LWRmOWYtNGE5MS1iOTBkLTI2N2YyN2IyMDAyOSIsIkVudHJpZXMiOlt7IiRpZCI6IjIiLCIkdHlwZSI6IlN3aXNzQWNhZGVtaWMuQ2l0YXZpLkNpdGF0aW9ucy5Xb3JkUGxhY2Vob2xkZXJFbnRyeSwgU3dpc3NBY2FkZW1pYy5DaXRhdmkiLCJJZCI6Ijg1OGRiYTVkLTc3OTUtNGExZi1hYzlhLWY0YjZmOWE4NmM3O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mE2MjlhNS1hMmUwLTQ2YjItOWMxZi02MDgzNDc0MmRkZmYiLCJUZXh0IjoiKDIwMjQpIiwiV0FJVmVyc2lvbiI6IjYuMTEuMC4wIn0=}</w:instrText>
          </w:r>
          <w:r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e recoded responses in the PROMS </w:t>
      </w:r>
      <w:r w:rsidR="00484889" w:rsidRPr="00EB262D">
        <w:rPr>
          <w:rFonts w:ascii="Times New Roman" w:hAnsi="Times New Roman" w:cs="Times New Roman"/>
          <w:sz w:val="24"/>
          <w:szCs w:val="24"/>
          <w:lang w:val="en-US"/>
        </w:rPr>
        <w:t>from 0 to 1 in 0.25 steps starting with the “definitely” correct option down two the “definitely” incorrect option (thus, “don’t know” was always coded with 0.5) and subtracted 0.5 from the final measure. Th</w:t>
      </w:r>
      <w:r w:rsidR="00113F27">
        <w:rPr>
          <w:rFonts w:ascii="Times New Roman" w:hAnsi="Times New Roman" w:cs="Times New Roman"/>
          <w:sz w:val="24"/>
          <w:szCs w:val="24"/>
          <w:lang w:val="en-US"/>
        </w:rPr>
        <w:t>u</w:t>
      </w:r>
      <w:r w:rsidRPr="00EB262D">
        <w:rPr>
          <w:rFonts w:ascii="Times New Roman" w:hAnsi="Times New Roman" w:cs="Times New Roman"/>
          <w:sz w:val="24"/>
          <w:szCs w:val="24"/>
          <w:lang w:val="en-US"/>
        </w:rPr>
        <w:t>s</w:t>
      </w:r>
      <w:r w:rsidR="00484889" w:rsidRPr="00EB262D">
        <w:rPr>
          <w:rFonts w:ascii="Times New Roman" w:hAnsi="Times New Roman" w:cs="Times New Roman"/>
          <w:sz w:val="24"/>
          <w:szCs w:val="24"/>
          <w:lang w:val="en-US"/>
        </w:rPr>
        <w:t xml:space="preserve">, a positive score indicates that participants were more correct/confident, whereas a negative score indicates more incorrect/uncertain ratings. </w:t>
      </w:r>
      <w:r w:rsidRPr="00EB262D">
        <w:rPr>
          <w:rFonts w:ascii="Times New Roman" w:hAnsi="Times New Roman" w:cs="Times New Roman"/>
          <w:sz w:val="24"/>
          <w:szCs w:val="24"/>
          <w:lang w:val="en-US"/>
        </w:rPr>
        <w:t>For statistical analyses, we used the</w:t>
      </w:r>
      <w:r w:rsidR="00484889" w:rsidRPr="00EB262D">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color w:val="C00000"/>
          <w:sz w:val="24"/>
          <w:szCs w:val="24"/>
          <w:lang w:val="en-US"/>
        </w:rPr>
        <w:t xml:space="preserve"> </w:t>
      </w:r>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20" w:name="_Toc200448872"/>
      <w:r w:rsidRPr="00EB262D">
        <w:rPr>
          <w:rFonts w:ascii="Times New Roman" w:hAnsi="Times New Roman" w:cs="Times New Roman"/>
          <w:sz w:val="24"/>
          <w:szCs w:val="24"/>
          <w:lang w:val="en-US"/>
        </w:rPr>
        <w:t>Transparency and openness</w:t>
      </w:r>
      <w:bookmarkEnd w:id="20"/>
    </w:p>
    <w:p w14:paraId="3AC87A19" w14:textId="6E53C2EA" w:rsidR="00116E5E" w:rsidRPr="0031788F" w:rsidRDefault="00793392" w:rsidP="00116E5E">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in the associated preregistration (</w:t>
      </w:r>
      <w:hyperlink r:id="rId10" w:history="1">
        <w:r w:rsidR="00EF4161" w:rsidRPr="006758C8">
          <w:rPr>
            <w:rStyle w:val="Hyperlink"/>
            <w:rFonts w:ascii="Times New Roman" w:hAnsi="Times New Roman" w:cs="Times New Roman"/>
            <w:sz w:val="24"/>
            <w:szCs w:val="24"/>
            <w:lang w:val="en-US"/>
          </w:rPr>
          <w:t xml:space="preserve">https://doi.org/10.17605/OSF.IO/76PV5). </w:t>
        </w:r>
      </w:hyperlink>
      <w:r w:rsidR="00116E5E" w:rsidRPr="00EB262D">
        <w:rPr>
          <w:rFonts w:ascii="Times New Roman" w:hAnsi="Times New Roman" w:cs="Times New Roman"/>
          <w:sz w:val="24"/>
          <w:szCs w:val="24"/>
          <w:lang w:val="en-US"/>
        </w:rPr>
        <w:t xml:space="preserve"> </w:t>
      </w:r>
      <w:bookmarkStart w:id="21" w:name="_Hlk117866403"/>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2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22" w:name="_Toc200448873"/>
      <w:r w:rsidRPr="00EB262D">
        <w:rPr>
          <w:rFonts w:ascii="Times New Roman" w:hAnsi="Times New Roman" w:cs="Times New Roman"/>
          <w:sz w:val="24"/>
          <w:szCs w:val="24"/>
          <w:lang w:val="en-US"/>
        </w:rPr>
        <w:t>Results</w:t>
      </w:r>
      <w:bookmarkEnd w:id="2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2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23"/>
    </w:p>
    <w:p w14:paraId="08A61450" w14:textId="0B85BB7A" w:rsidR="005A0105" w:rsidRPr="00EB262D" w:rsidRDefault="00BB26FB" w:rsidP="00BB26FB">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ingers and instrumentalists did not differ significantly in the socioeconomic 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2, N = 88) = 1.06, </w:t>
      </w:r>
      <w:r w:rsidRPr="005772ED">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7, N = 88) = 9.06, p = .249, and </w:t>
      </w:r>
      <w:r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Further</w:t>
      </w:r>
      <w:r w:rsidRPr="00EB262D">
        <w:rPr>
          <w:rFonts w:ascii="Times New Roman" w:hAnsi="Times New Roman" w:cs="Times New Roman"/>
          <w:sz w:val="24"/>
          <w:szCs w:val="24"/>
          <w:lang w:val="en-US"/>
        </w:rPr>
        <w:t xml:space="preserve">, the groups did not differ in age or positive and negative </w:t>
      </w:r>
      <w:proofErr w:type="gramStart"/>
      <w:r w:rsidRPr="00EB262D">
        <w:rPr>
          <w:rFonts w:ascii="Times New Roman" w:hAnsi="Times New Roman" w:cs="Times New Roman"/>
          <w:sz w:val="24"/>
          <w:szCs w:val="24"/>
          <w:lang w:val="en-US"/>
        </w:rPr>
        <w:t>affect</w:t>
      </w:r>
      <w:proofErr w:type="gramEnd"/>
      <w:r w:rsidRPr="00EB262D">
        <w:rPr>
          <w:rFonts w:ascii="Times New Roman" w:hAnsi="Times New Roman" w:cs="Times New Roman"/>
          <w:sz w:val="24"/>
          <w:szCs w:val="24"/>
          <w:lang w:val="en-US"/>
        </w:rPr>
        <w:t xml:space="preserve"> </w:t>
      </w:r>
      <w:r w:rsidR="00654D96">
        <w:rPr>
          <w:rFonts w:ascii="Times New Roman" w:hAnsi="Times New Roman" w:cs="Times New Roman"/>
          <w:sz w:val="24"/>
          <w:szCs w:val="24"/>
          <w:lang w:val="en-US"/>
        </w:rPr>
        <w:t xml:space="preserve">(assessed with the PANAS) </w:t>
      </w:r>
      <w:r w:rsidRPr="00EB262D">
        <w:rPr>
          <w:rFonts w:ascii="Times New Roman" w:hAnsi="Times New Roman" w:cs="Times New Roman"/>
          <w:sz w:val="24"/>
          <w:szCs w:val="24"/>
          <w:lang w:val="en-US"/>
        </w:rPr>
        <w:t xml:space="preserve">and were comparable regarding Big Five personality traits and autistic traits. In the Gold-MSI, singers and instrumentalists scored comparatively on the </w:t>
      </w:r>
      <w:r w:rsidRPr="00EB262D">
        <w:rPr>
          <w:rFonts w:ascii="Times New Roman" w:hAnsi="Times New Roman" w:cs="Times New Roman"/>
          <w:sz w:val="24"/>
          <w:szCs w:val="24"/>
          <w:lang w:val="en-US"/>
        </w:rPr>
        <w:lastRenderedPageBreak/>
        <w:t>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Pr="00EB262D">
        <w:rPr>
          <w:rFonts w:ascii="Times New Roman" w:hAnsi="Times New Roman" w:cs="Times New Roman"/>
          <w:b/>
          <w:sz w:val="24"/>
          <w:szCs w:val="24"/>
          <w:lang w:val="en-US"/>
        </w:rPr>
        <w:t>Table 1</w:t>
      </w:r>
      <w:r w:rsidRPr="00EB262D">
        <w:rPr>
          <w:rFonts w:ascii="Times New Roman" w:hAnsi="Times New Roman" w:cs="Times New Roman"/>
          <w:sz w:val="24"/>
          <w:szCs w:val="24"/>
          <w:lang w:val="en-US"/>
        </w:rPr>
        <w:t>.</w:t>
      </w:r>
    </w:p>
    <w:p w14:paraId="2480ADD0" w14:textId="77777777" w:rsidR="00BB26FB" w:rsidRPr="00EB262D" w:rsidRDefault="00BB26FB" w:rsidP="00B613D5">
      <w:pPr>
        <w:spacing w:line="480" w:lineRule="auto"/>
        <w:rPr>
          <w:rFonts w:ascii="Times New Roman" w:hAnsi="Times New Roman" w:cs="Times New Roman"/>
          <w:sz w:val="24"/>
          <w:szCs w:val="24"/>
          <w:lang w:val="en-US"/>
        </w:rPr>
      </w:pPr>
    </w:p>
    <w:p w14:paraId="5C12EAD6" w14:textId="77777777"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5CC80901" w14:textId="5F5DD996" w:rsidR="00484889" w:rsidRPr="00EB262D" w:rsidRDefault="00484889" w:rsidP="00484889">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003F8B" w:rsidRPr="00EB262D" w14:paraId="3EE418D1" w14:textId="77777777" w:rsidTr="00003F8B">
        <w:trPr>
          <w:trHeight w:val="300"/>
        </w:trPr>
        <w:tc>
          <w:tcPr>
            <w:tcW w:w="2420" w:type="dxa"/>
            <w:tcBorders>
              <w:top w:val="single" w:sz="4" w:space="0" w:color="auto"/>
              <w:left w:val="nil"/>
              <w:bottom w:val="nil"/>
              <w:right w:val="nil"/>
            </w:tcBorders>
            <w:shd w:val="clear" w:color="auto" w:fill="auto"/>
            <w:noWrap/>
            <w:vAlign w:val="bottom"/>
            <w:hideMark/>
          </w:tcPr>
          <w:p w14:paraId="72418FC2"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shd w:val="clear" w:color="auto" w:fill="auto"/>
            <w:noWrap/>
            <w:vAlign w:val="bottom"/>
            <w:hideMark/>
          </w:tcPr>
          <w:p w14:paraId="5834F831" w14:textId="5E2ECE3B"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r w:rsidRPr="00EB262D">
              <w:rPr>
                <w:rFonts w:ascii="Times New Roman" w:eastAsia="Times New Roman" w:hAnsi="Times New Roman" w:cs="Times New Roman"/>
                <w:b/>
                <w:bCs/>
                <w:color w:val="000000"/>
                <w:sz w:val="24"/>
                <w:szCs w:val="24"/>
                <w:lang w:eastAsia="de-DE"/>
              </w:rPr>
              <w:t>Singers</w:t>
            </w:r>
          </w:p>
        </w:tc>
        <w:tc>
          <w:tcPr>
            <w:tcW w:w="1700" w:type="dxa"/>
            <w:tcBorders>
              <w:top w:val="single" w:sz="4" w:space="0" w:color="auto"/>
              <w:left w:val="nil"/>
              <w:bottom w:val="single" w:sz="4" w:space="0" w:color="auto"/>
              <w:right w:val="nil"/>
            </w:tcBorders>
            <w:shd w:val="clear" w:color="auto" w:fill="auto"/>
            <w:noWrap/>
            <w:vAlign w:val="bottom"/>
            <w:hideMark/>
          </w:tcPr>
          <w:p w14:paraId="03224D3E" w14:textId="48821E75" w:rsidR="00003F8B" w:rsidRPr="00EB262D" w:rsidRDefault="002765C5" w:rsidP="00003F8B">
            <w:pPr>
              <w:suppressAutoHyphens w:val="0"/>
              <w:spacing w:after="0" w:line="240" w:lineRule="auto"/>
              <w:jc w:val="center"/>
              <w:rPr>
                <w:rFonts w:ascii="Times New Roman" w:eastAsia="Times New Roman" w:hAnsi="Times New Roman" w:cs="Times New Roman"/>
                <w:b/>
                <w:bCs/>
                <w:color w:val="000000"/>
                <w:sz w:val="24"/>
                <w:szCs w:val="24"/>
                <w:lang w:eastAsia="de-DE"/>
              </w:rPr>
            </w:pPr>
            <w:proofErr w:type="spellStart"/>
            <w:r w:rsidRPr="00EB262D">
              <w:rPr>
                <w:rFonts w:ascii="Times New Roman" w:eastAsia="Times New Roman" w:hAnsi="Times New Roman" w:cs="Times New Roman"/>
                <w:b/>
                <w:bCs/>
                <w:color w:val="000000"/>
                <w:sz w:val="24"/>
                <w:szCs w:val="24"/>
                <w:lang w:eastAsia="de-DE"/>
              </w:rPr>
              <w:t>Instrumentalists</w:t>
            </w:r>
            <w:proofErr w:type="spellEnd"/>
          </w:p>
        </w:tc>
        <w:tc>
          <w:tcPr>
            <w:tcW w:w="1020" w:type="dxa"/>
            <w:tcBorders>
              <w:top w:val="single" w:sz="4" w:space="0" w:color="auto"/>
              <w:left w:val="nil"/>
              <w:bottom w:val="nil"/>
              <w:right w:val="nil"/>
            </w:tcBorders>
            <w:shd w:val="clear" w:color="auto" w:fill="auto"/>
            <w:noWrap/>
            <w:vAlign w:val="bottom"/>
            <w:hideMark/>
          </w:tcPr>
          <w:p w14:paraId="55F9E40B"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6EAE4D64"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020" w:type="dxa"/>
            <w:tcBorders>
              <w:top w:val="single" w:sz="4" w:space="0" w:color="auto"/>
              <w:left w:val="nil"/>
              <w:bottom w:val="nil"/>
              <w:right w:val="nil"/>
            </w:tcBorders>
            <w:shd w:val="clear" w:color="auto" w:fill="auto"/>
            <w:noWrap/>
            <w:vAlign w:val="bottom"/>
            <w:hideMark/>
          </w:tcPr>
          <w:p w14:paraId="2FDBEC8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60" w:type="dxa"/>
            <w:tcBorders>
              <w:top w:val="single" w:sz="4" w:space="0" w:color="auto"/>
              <w:left w:val="nil"/>
              <w:bottom w:val="nil"/>
              <w:right w:val="nil"/>
            </w:tcBorders>
            <w:shd w:val="clear" w:color="auto" w:fill="auto"/>
            <w:noWrap/>
            <w:vAlign w:val="bottom"/>
            <w:hideMark/>
          </w:tcPr>
          <w:p w14:paraId="230E43AD"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600" w:type="dxa"/>
            <w:tcBorders>
              <w:top w:val="single" w:sz="4" w:space="0" w:color="auto"/>
              <w:left w:val="nil"/>
              <w:bottom w:val="nil"/>
              <w:right w:val="nil"/>
            </w:tcBorders>
            <w:shd w:val="clear" w:color="auto" w:fill="auto"/>
            <w:noWrap/>
            <w:vAlign w:val="bottom"/>
            <w:hideMark/>
          </w:tcPr>
          <w:p w14:paraId="7546F9A5"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003F8B" w:rsidRPr="00EB262D" w14:paraId="17D02E4E" w14:textId="77777777" w:rsidTr="00003F8B">
        <w:trPr>
          <w:trHeight w:val="300"/>
        </w:trPr>
        <w:tc>
          <w:tcPr>
            <w:tcW w:w="2420" w:type="dxa"/>
            <w:tcBorders>
              <w:top w:val="nil"/>
              <w:left w:val="nil"/>
              <w:bottom w:val="single" w:sz="4" w:space="0" w:color="auto"/>
              <w:right w:val="nil"/>
            </w:tcBorders>
            <w:shd w:val="clear" w:color="auto" w:fill="auto"/>
            <w:noWrap/>
            <w:vAlign w:val="bottom"/>
            <w:hideMark/>
          </w:tcPr>
          <w:p w14:paraId="4F98D6BA"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700" w:type="dxa"/>
            <w:tcBorders>
              <w:top w:val="nil"/>
              <w:left w:val="nil"/>
              <w:bottom w:val="single" w:sz="4" w:space="0" w:color="auto"/>
              <w:right w:val="nil"/>
            </w:tcBorders>
            <w:shd w:val="clear" w:color="auto" w:fill="auto"/>
            <w:noWrap/>
            <w:vAlign w:val="bottom"/>
            <w:hideMark/>
          </w:tcPr>
          <w:p w14:paraId="35727E61"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700" w:type="dxa"/>
            <w:tcBorders>
              <w:top w:val="nil"/>
              <w:left w:val="nil"/>
              <w:bottom w:val="single" w:sz="4" w:space="0" w:color="auto"/>
              <w:right w:val="nil"/>
            </w:tcBorders>
            <w:shd w:val="clear" w:color="auto" w:fill="auto"/>
            <w:noWrap/>
            <w:vAlign w:val="bottom"/>
            <w:hideMark/>
          </w:tcPr>
          <w:p w14:paraId="04671CCB"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1020" w:type="dxa"/>
            <w:tcBorders>
              <w:top w:val="nil"/>
              <w:left w:val="nil"/>
              <w:bottom w:val="single" w:sz="4" w:space="0" w:color="auto"/>
              <w:right w:val="nil"/>
            </w:tcBorders>
            <w:shd w:val="clear" w:color="auto" w:fill="auto"/>
            <w:noWrap/>
            <w:vAlign w:val="bottom"/>
            <w:hideMark/>
          </w:tcPr>
          <w:p w14:paraId="02C84B27"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t</w:t>
            </w:r>
          </w:p>
        </w:tc>
        <w:tc>
          <w:tcPr>
            <w:tcW w:w="1020" w:type="dxa"/>
            <w:tcBorders>
              <w:top w:val="nil"/>
              <w:left w:val="nil"/>
              <w:bottom w:val="single" w:sz="4" w:space="0" w:color="auto"/>
              <w:right w:val="nil"/>
            </w:tcBorders>
            <w:shd w:val="clear" w:color="auto" w:fill="auto"/>
            <w:noWrap/>
            <w:vAlign w:val="bottom"/>
            <w:hideMark/>
          </w:tcPr>
          <w:p w14:paraId="58F7BB82" w14:textId="7A167B3A"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df</w:t>
            </w:r>
            <w:r w:rsidR="00745500" w:rsidRPr="00EB262D">
              <w:rPr>
                <w:rFonts w:ascii="Times New Roman" w:eastAsia="Times New Roman" w:hAnsi="Times New Roman" w:cs="Times New Roman"/>
                <w:color w:val="000000"/>
                <w:sz w:val="24"/>
                <w:szCs w:val="24"/>
                <w:vertAlign w:val="superscript"/>
                <w:lang w:eastAsia="de-DE"/>
              </w:rPr>
              <w:t>a</w:t>
            </w:r>
            <w:proofErr w:type="spellEnd"/>
          </w:p>
        </w:tc>
        <w:tc>
          <w:tcPr>
            <w:tcW w:w="1020" w:type="dxa"/>
            <w:tcBorders>
              <w:top w:val="nil"/>
              <w:left w:val="nil"/>
              <w:bottom w:val="single" w:sz="4" w:space="0" w:color="auto"/>
              <w:right w:val="nil"/>
            </w:tcBorders>
            <w:shd w:val="clear" w:color="auto" w:fill="auto"/>
            <w:noWrap/>
            <w:vAlign w:val="bottom"/>
            <w:hideMark/>
          </w:tcPr>
          <w:p w14:paraId="32E147BE" w14:textId="77777777"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p</w:t>
            </w:r>
          </w:p>
        </w:tc>
        <w:tc>
          <w:tcPr>
            <w:tcW w:w="1860" w:type="dxa"/>
            <w:tcBorders>
              <w:top w:val="nil"/>
              <w:left w:val="nil"/>
              <w:bottom w:val="single" w:sz="4" w:space="0" w:color="auto"/>
              <w:right w:val="nil"/>
            </w:tcBorders>
            <w:shd w:val="clear" w:color="auto" w:fill="auto"/>
            <w:noWrap/>
            <w:vAlign w:val="bottom"/>
            <w:hideMark/>
          </w:tcPr>
          <w:p w14:paraId="078A0284" w14:textId="2C67D442" w:rsidR="00003F8B" w:rsidRPr="00EB262D" w:rsidRDefault="00003F8B" w:rsidP="00003F8B">
            <w:pPr>
              <w:suppressAutoHyphens w:val="0"/>
              <w:spacing w:after="0" w:line="240" w:lineRule="auto"/>
              <w:jc w:val="center"/>
              <w:rPr>
                <w:rFonts w:ascii="Times New Roman" w:eastAsia="Times New Roman" w:hAnsi="Times New Roman" w:cs="Times New Roman"/>
                <w:color w:val="000000"/>
                <w:sz w:val="24"/>
                <w:szCs w:val="24"/>
                <w:lang w:eastAsia="de-DE"/>
              </w:rPr>
            </w:pPr>
            <w:proofErr w:type="spellStart"/>
            <w:r w:rsidRPr="00EB262D">
              <w:rPr>
                <w:rFonts w:ascii="Times New Roman" w:eastAsia="Times New Roman" w:hAnsi="Times New Roman" w:cs="Times New Roman"/>
                <w:color w:val="000000"/>
                <w:sz w:val="24"/>
                <w:szCs w:val="24"/>
                <w:lang w:eastAsia="de-DE"/>
              </w:rPr>
              <w:t>Cohen</w:t>
            </w:r>
            <w:r w:rsidR="00EF4161">
              <w:rPr>
                <w:rFonts w:ascii="Times New Roman" w:eastAsia="Times New Roman" w:hAnsi="Times New Roman" w:cs="Times New Roman"/>
                <w:color w:val="000000"/>
                <w:sz w:val="24"/>
                <w:szCs w:val="24"/>
                <w:lang w:eastAsia="de-DE"/>
              </w:rPr>
              <w:t>‘</w:t>
            </w:r>
            <w:r w:rsidRPr="00EB262D">
              <w:rPr>
                <w:rFonts w:ascii="Times New Roman" w:eastAsia="Times New Roman" w:hAnsi="Times New Roman" w:cs="Times New Roman"/>
                <w:color w:val="000000"/>
                <w:sz w:val="24"/>
                <w:szCs w:val="24"/>
                <w:lang w:eastAsia="de-DE"/>
              </w:rPr>
              <w:t>s</w:t>
            </w:r>
            <w:proofErr w:type="spellEnd"/>
            <w:r w:rsidRPr="00EB262D">
              <w:rPr>
                <w:rFonts w:ascii="Times New Roman" w:eastAsia="Times New Roman" w:hAnsi="Times New Roman" w:cs="Times New Roman"/>
                <w:color w:val="000000"/>
                <w:sz w:val="24"/>
                <w:szCs w:val="24"/>
                <w:lang w:eastAsia="de-DE"/>
              </w:rPr>
              <w:t xml:space="preserve"> d</w:t>
            </w:r>
          </w:p>
        </w:tc>
        <w:tc>
          <w:tcPr>
            <w:tcW w:w="600" w:type="dxa"/>
            <w:tcBorders>
              <w:top w:val="nil"/>
              <w:left w:val="nil"/>
              <w:bottom w:val="single" w:sz="4" w:space="0" w:color="auto"/>
              <w:right w:val="nil"/>
            </w:tcBorders>
            <w:shd w:val="clear" w:color="auto" w:fill="auto"/>
            <w:noWrap/>
            <w:vAlign w:val="bottom"/>
            <w:hideMark/>
          </w:tcPr>
          <w:p w14:paraId="548F4829" w14:textId="77777777" w:rsidR="00003F8B" w:rsidRPr="00EB262D" w:rsidRDefault="00003F8B" w:rsidP="00003F8B">
            <w:pPr>
              <w:suppressAutoHyphens w:val="0"/>
              <w:spacing w:after="0" w:line="240" w:lineRule="auto"/>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r>
      <w:tr w:rsidR="00B857D2" w:rsidRPr="00EB262D" w14:paraId="1E8C8A7E" w14:textId="77777777" w:rsidTr="0075381D">
        <w:trPr>
          <w:trHeight w:val="360"/>
        </w:trPr>
        <w:tc>
          <w:tcPr>
            <w:tcW w:w="2420" w:type="dxa"/>
            <w:tcBorders>
              <w:top w:val="nil"/>
              <w:left w:val="nil"/>
              <w:bottom w:val="nil"/>
              <w:right w:val="nil"/>
            </w:tcBorders>
            <w:shd w:val="clear" w:color="auto" w:fill="auto"/>
            <w:noWrap/>
            <w:hideMark/>
          </w:tcPr>
          <w:p w14:paraId="288D1EE9" w14:textId="5243C1CD"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e</w:t>
            </w:r>
          </w:p>
        </w:tc>
        <w:tc>
          <w:tcPr>
            <w:tcW w:w="1700" w:type="dxa"/>
            <w:tcBorders>
              <w:top w:val="nil"/>
              <w:left w:val="nil"/>
              <w:bottom w:val="nil"/>
              <w:right w:val="nil"/>
            </w:tcBorders>
            <w:shd w:val="clear" w:color="auto" w:fill="auto"/>
            <w:noWrap/>
            <w:hideMark/>
          </w:tcPr>
          <w:p w14:paraId="48E78971" w14:textId="0FF1A3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7.02 (8.2)</w:t>
            </w:r>
          </w:p>
        </w:tc>
        <w:tc>
          <w:tcPr>
            <w:tcW w:w="1700" w:type="dxa"/>
            <w:tcBorders>
              <w:top w:val="nil"/>
              <w:left w:val="nil"/>
              <w:bottom w:val="nil"/>
              <w:right w:val="nil"/>
            </w:tcBorders>
            <w:shd w:val="clear" w:color="auto" w:fill="auto"/>
            <w:noWrap/>
            <w:hideMark/>
          </w:tcPr>
          <w:p w14:paraId="759081C0" w14:textId="59E3683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1 (10.6)</w:t>
            </w:r>
          </w:p>
        </w:tc>
        <w:tc>
          <w:tcPr>
            <w:tcW w:w="1020" w:type="dxa"/>
            <w:tcBorders>
              <w:top w:val="nil"/>
              <w:left w:val="nil"/>
              <w:bottom w:val="nil"/>
              <w:right w:val="nil"/>
            </w:tcBorders>
            <w:shd w:val="clear" w:color="auto" w:fill="auto"/>
            <w:noWrap/>
            <w:hideMark/>
          </w:tcPr>
          <w:p w14:paraId="43CE8A73" w14:textId="279EF2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w:t>
            </w:r>
          </w:p>
        </w:tc>
        <w:tc>
          <w:tcPr>
            <w:tcW w:w="1020" w:type="dxa"/>
            <w:tcBorders>
              <w:top w:val="nil"/>
              <w:left w:val="nil"/>
              <w:bottom w:val="nil"/>
              <w:right w:val="nil"/>
            </w:tcBorders>
            <w:shd w:val="clear" w:color="auto" w:fill="auto"/>
            <w:noWrap/>
            <w:hideMark/>
          </w:tcPr>
          <w:p w14:paraId="65A2469A" w14:textId="7CA155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93</w:t>
            </w:r>
          </w:p>
        </w:tc>
        <w:tc>
          <w:tcPr>
            <w:tcW w:w="1020" w:type="dxa"/>
            <w:tcBorders>
              <w:top w:val="nil"/>
              <w:left w:val="nil"/>
              <w:bottom w:val="nil"/>
              <w:right w:val="nil"/>
            </w:tcBorders>
            <w:shd w:val="clear" w:color="auto" w:fill="auto"/>
            <w:noWrap/>
            <w:hideMark/>
          </w:tcPr>
          <w:p w14:paraId="1D7B6035" w14:textId="7F2DBB6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65</w:t>
            </w:r>
          </w:p>
        </w:tc>
        <w:tc>
          <w:tcPr>
            <w:tcW w:w="1860" w:type="dxa"/>
            <w:tcBorders>
              <w:top w:val="nil"/>
              <w:left w:val="nil"/>
              <w:bottom w:val="nil"/>
              <w:right w:val="nil"/>
            </w:tcBorders>
            <w:shd w:val="clear" w:color="auto" w:fill="auto"/>
            <w:noWrap/>
            <w:hideMark/>
          </w:tcPr>
          <w:p w14:paraId="21269810" w14:textId="5647A2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1, 0.28]</w:t>
            </w:r>
          </w:p>
        </w:tc>
        <w:tc>
          <w:tcPr>
            <w:tcW w:w="600" w:type="dxa"/>
            <w:tcBorders>
              <w:top w:val="nil"/>
              <w:left w:val="nil"/>
              <w:bottom w:val="nil"/>
              <w:right w:val="nil"/>
            </w:tcBorders>
            <w:shd w:val="clear" w:color="auto" w:fill="auto"/>
            <w:noWrap/>
            <w:hideMark/>
          </w:tcPr>
          <w:p w14:paraId="60A46A3D"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6156A09" w14:textId="77777777" w:rsidTr="0075381D">
        <w:trPr>
          <w:trHeight w:val="300"/>
        </w:trPr>
        <w:tc>
          <w:tcPr>
            <w:tcW w:w="2420" w:type="dxa"/>
            <w:tcBorders>
              <w:top w:val="nil"/>
              <w:left w:val="nil"/>
              <w:bottom w:val="nil"/>
              <w:right w:val="nil"/>
            </w:tcBorders>
            <w:shd w:val="clear" w:color="auto" w:fill="auto"/>
            <w:noWrap/>
            <w:hideMark/>
          </w:tcPr>
          <w:p w14:paraId="10A9BF9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B26F59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00A797F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87E965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5B0BE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E4A95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45410B0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4FF9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EBEBC76" w14:textId="77777777" w:rsidTr="0075381D">
        <w:trPr>
          <w:trHeight w:val="300"/>
        </w:trPr>
        <w:tc>
          <w:tcPr>
            <w:tcW w:w="2420" w:type="dxa"/>
            <w:tcBorders>
              <w:top w:val="nil"/>
              <w:left w:val="nil"/>
              <w:bottom w:val="nil"/>
              <w:right w:val="nil"/>
            </w:tcBorders>
            <w:shd w:val="clear" w:color="auto" w:fill="auto"/>
            <w:noWrap/>
            <w:hideMark/>
          </w:tcPr>
          <w:p w14:paraId="2E91CFA2" w14:textId="4E21C374"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700" w:type="dxa"/>
            <w:tcBorders>
              <w:top w:val="nil"/>
              <w:left w:val="nil"/>
              <w:bottom w:val="nil"/>
              <w:right w:val="nil"/>
            </w:tcBorders>
            <w:shd w:val="clear" w:color="auto" w:fill="auto"/>
            <w:noWrap/>
            <w:hideMark/>
          </w:tcPr>
          <w:p w14:paraId="2AD7572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236B90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64F6D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45D8F6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528C2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DD87190"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73898BA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926F88" w14:textId="77777777" w:rsidTr="0075381D">
        <w:trPr>
          <w:trHeight w:val="300"/>
        </w:trPr>
        <w:tc>
          <w:tcPr>
            <w:tcW w:w="2420" w:type="dxa"/>
            <w:tcBorders>
              <w:top w:val="nil"/>
              <w:left w:val="nil"/>
              <w:bottom w:val="nil"/>
              <w:right w:val="nil"/>
            </w:tcBorders>
            <w:shd w:val="clear" w:color="auto" w:fill="auto"/>
            <w:noWrap/>
            <w:hideMark/>
          </w:tcPr>
          <w:p w14:paraId="7650E962" w14:textId="37E130E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191651CF" w14:textId="6AA38F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68)</w:t>
            </w:r>
          </w:p>
        </w:tc>
        <w:tc>
          <w:tcPr>
            <w:tcW w:w="1700" w:type="dxa"/>
            <w:tcBorders>
              <w:top w:val="nil"/>
              <w:left w:val="nil"/>
              <w:bottom w:val="nil"/>
              <w:right w:val="nil"/>
            </w:tcBorders>
            <w:shd w:val="clear" w:color="auto" w:fill="auto"/>
            <w:noWrap/>
            <w:hideMark/>
          </w:tcPr>
          <w:p w14:paraId="084D39C2" w14:textId="22FA087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11 (0.57)</w:t>
            </w:r>
          </w:p>
        </w:tc>
        <w:tc>
          <w:tcPr>
            <w:tcW w:w="1020" w:type="dxa"/>
            <w:tcBorders>
              <w:top w:val="nil"/>
              <w:left w:val="nil"/>
              <w:bottom w:val="nil"/>
              <w:right w:val="nil"/>
            </w:tcBorders>
            <w:shd w:val="clear" w:color="auto" w:fill="auto"/>
            <w:noWrap/>
            <w:hideMark/>
          </w:tcPr>
          <w:p w14:paraId="15AD8CDD" w14:textId="15BE71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7</w:t>
            </w:r>
          </w:p>
        </w:tc>
        <w:tc>
          <w:tcPr>
            <w:tcW w:w="1020" w:type="dxa"/>
            <w:tcBorders>
              <w:top w:val="nil"/>
              <w:left w:val="nil"/>
              <w:bottom w:val="nil"/>
              <w:right w:val="nil"/>
            </w:tcBorders>
            <w:shd w:val="clear" w:color="auto" w:fill="auto"/>
            <w:noWrap/>
            <w:hideMark/>
          </w:tcPr>
          <w:p w14:paraId="3E01B567" w14:textId="4A5A6D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78</w:t>
            </w:r>
          </w:p>
        </w:tc>
        <w:tc>
          <w:tcPr>
            <w:tcW w:w="1020" w:type="dxa"/>
            <w:tcBorders>
              <w:top w:val="nil"/>
              <w:left w:val="nil"/>
              <w:bottom w:val="nil"/>
              <w:right w:val="nil"/>
            </w:tcBorders>
            <w:shd w:val="clear" w:color="auto" w:fill="auto"/>
            <w:noWrap/>
            <w:hideMark/>
          </w:tcPr>
          <w:p w14:paraId="62991652" w14:textId="1CC9930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46</w:t>
            </w:r>
          </w:p>
        </w:tc>
        <w:tc>
          <w:tcPr>
            <w:tcW w:w="1860" w:type="dxa"/>
            <w:tcBorders>
              <w:top w:val="nil"/>
              <w:left w:val="nil"/>
              <w:bottom w:val="nil"/>
              <w:right w:val="nil"/>
            </w:tcBorders>
            <w:shd w:val="clear" w:color="auto" w:fill="auto"/>
            <w:noWrap/>
            <w:hideMark/>
          </w:tcPr>
          <w:p w14:paraId="25FA22D4" w14:textId="392BBD4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59, 0.26]</w:t>
            </w:r>
          </w:p>
        </w:tc>
        <w:tc>
          <w:tcPr>
            <w:tcW w:w="600" w:type="dxa"/>
            <w:tcBorders>
              <w:top w:val="nil"/>
              <w:left w:val="nil"/>
              <w:bottom w:val="nil"/>
              <w:right w:val="nil"/>
            </w:tcBorders>
            <w:shd w:val="clear" w:color="auto" w:fill="auto"/>
            <w:noWrap/>
            <w:hideMark/>
          </w:tcPr>
          <w:p w14:paraId="0816ED1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9281697" w14:textId="77777777" w:rsidTr="0075381D">
        <w:trPr>
          <w:trHeight w:val="300"/>
        </w:trPr>
        <w:tc>
          <w:tcPr>
            <w:tcW w:w="2420" w:type="dxa"/>
            <w:tcBorders>
              <w:top w:val="nil"/>
              <w:left w:val="nil"/>
              <w:bottom w:val="nil"/>
              <w:right w:val="nil"/>
            </w:tcBorders>
            <w:shd w:val="clear" w:color="auto" w:fill="auto"/>
            <w:noWrap/>
            <w:hideMark/>
          </w:tcPr>
          <w:p w14:paraId="76CDAEFC" w14:textId="231E43D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700" w:type="dxa"/>
            <w:tcBorders>
              <w:top w:val="nil"/>
              <w:left w:val="nil"/>
              <w:bottom w:val="nil"/>
              <w:right w:val="nil"/>
            </w:tcBorders>
            <w:shd w:val="clear" w:color="auto" w:fill="auto"/>
            <w:noWrap/>
            <w:hideMark/>
          </w:tcPr>
          <w:p w14:paraId="4BBF000B" w14:textId="35F3831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3 (0.47)</w:t>
            </w:r>
          </w:p>
        </w:tc>
        <w:tc>
          <w:tcPr>
            <w:tcW w:w="1700" w:type="dxa"/>
            <w:tcBorders>
              <w:top w:val="nil"/>
              <w:left w:val="nil"/>
              <w:bottom w:val="nil"/>
              <w:right w:val="nil"/>
            </w:tcBorders>
            <w:shd w:val="clear" w:color="auto" w:fill="auto"/>
            <w:noWrap/>
            <w:hideMark/>
          </w:tcPr>
          <w:p w14:paraId="797181A1" w14:textId="535DBBE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0 (0.35)</w:t>
            </w:r>
          </w:p>
        </w:tc>
        <w:tc>
          <w:tcPr>
            <w:tcW w:w="1020" w:type="dxa"/>
            <w:tcBorders>
              <w:top w:val="nil"/>
              <w:left w:val="nil"/>
              <w:bottom w:val="nil"/>
              <w:right w:val="nil"/>
            </w:tcBorders>
            <w:shd w:val="clear" w:color="auto" w:fill="auto"/>
            <w:noWrap/>
            <w:hideMark/>
          </w:tcPr>
          <w:p w14:paraId="12870350" w14:textId="3B055E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9</w:t>
            </w:r>
          </w:p>
        </w:tc>
        <w:tc>
          <w:tcPr>
            <w:tcW w:w="1020" w:type="dxa"/>
            <w:tcBorders>
              <w:top w:val="nil"/>
              <w:left w:val="nil"/>
              <w:bottom w:val="nil"/>
              <w:right w:val="nil"/>
            </w:tcBorders>
            <w:shd w:val="clear" w:color="auto" w:fill="auto"/>
            <w:noWrap/>
            <w:hideMark/>
          </w:tcPr>
          <w:p w14:paraId="6096D76C" w14:textId="4616713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61</w:t>
            </w:r>
          </w:p>
        </w:tc>
        <w:tc>
          <w:tcPr>
            <w:tcW w:w="1020" w:type="dxa"/>
            <w:tcBorders>
              <w:top w:val="nil"/>
              <w:left w:val="nil"/>
              <w:bottom w:val="nil"/>
              <w:right w:val="nil"/>
            </w:tcBorders>
            <w:shd w:val="clear" w:color="auto" w:fill="auto"/>
            <w:noWrap/>
            <w:hideMark/>
          </w:tcPr>
          <w:p w14:paraId="15D32F64" w14:textId="52D96FC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1</w:t>
            </w:r>
          </w:p>
        </w:tc>
        <w:tc>
          <w:tcPr>
            <w:tcW w:w="1860" w:type="dxa"/>
            <w:tcBorders>
              <w:top w:val="nil"/>
              <w:left w:val="nil"/>
              <w:bottom w:val="nil"/>
              <w:right w:val="nil"/>
            </w:tcBorders>
            <w:shd w:val="clear" w:color="auto" w:fill="auto"/>
            <w:noWrap/>
            <w:hideMark/>
          </w:tcPr>
          <w:p w14:paraId="61CDCB0B" w14:textId="4A5189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3 [-0.11, 0.77]</w:t>
            </w:r>
          </w:p>
        </w:tc>
        <w:tc>
          <w:tcPr>
            <w:tcW w:w="600" w:type="dxa"/>
            <w:tcBorders>
              <w:top w:val="nil"/>
              <w:left w:val="nil"/>
              <w:bottom w:val="nil"/>
              <w:right w:val="nil"/>
            </w:tcBorders>
            <w:shd w:val="clear" w:color="auto" w:fill="auto"/>
            <w:noWrap/>
            <w:hideMark/>
          </w:tcPr>
          <w:p w14:paraId="2EF35C49"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9F0D605" w14:textId="77777777" w:rsidTr="0075381D">
        <w:trPr>
          <w:trHeight w:val="300"/>
        </w:trPr>
        <w:tc>
          <w:tcPr>
            <w:tcW w:w="2420" w:type="dxa"/>
            <w:tcBorders>
              <w:top w:val="nil"/>
              <w:left w:val="nil"/>
              <w:bottom w:val="nil"/>
              <w:right w:val="nil"/>
            </w:tcBorders>
            <w:shd w:val="clear" w:color="auto" w:fill="auto"/>
            <w:noWrap/>
            <w:hideMark/>
          </w:tcPr>
          <w:p w14:paraId="21F76F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C8DC578"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DD556C"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722FF5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AB07D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58D5B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B0C9F8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E51FA0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6899413C" w14:textId="77777777" w:rsidTr="0075381D">
        <w:trPr>
          <w:trHeight w:val="300"/>
        </w:trPr>
        <w:tc>
          <w:tcPr>
            <w:tcW w:w="2420" w:type="dxa"/>
            <w:tcBorders>
              <w:top w:val="nil"/>
              <w:left w:val="nil"/>
              <w:bottom w:val="nil"/>
              <w:right w:val="nil"/>
            </w:tcBorders>
            <w:shd w:val="clear" w:color="auto" w:fill="auto"/>
            <w:noWrap/>
            <w:hideMark/>
          </w:tcPr>
          <w:p w14:paraId="274F7FF8" w14:textId="0A4A9E2A"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700" w:type="dxa"/>
            <w:tcBorders>
              <w:top w:val="nil"/>
              <w:left w:val="nil"/>
              <w:bottom w:val="nil"/>
              <w:right w:val="nil"/>
            </w:tcBorders>
            <w:shd w:val="clear" w:color="auto" w:fill="auto"/>
            <w:noWrap/>
            <w:hideMark/>
          </w:tcPr>
          <w:p w14:paraId="2FED1434"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352CD0D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35428D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1EB0639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FE8EE9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56152DA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05855EF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1BE6123" w14:textId="77777777" w:rsidTr="0075381D">
        <w:trPr>
          <w:trHeight w:val="300"/>
        </w:trPr>
        <w:tc>
          <w:tcPr>
            <w:tcW w:w="2420" w:type="dxa"/>
            <w:tcBorders>
              <w:top w:val="nil"/>
              <w:left w:val="nil"/>
              <w:bottom w:val="nil"/>
              <w:right w:val="nil"/>
            </w:tcBorders>
            <w:shd w:val="clear" w:color="auto" w:fill="auto"/>
            <w:noWrap/>
            <w:hideMark/>
          </w:tcPr>
          <w:p w14:paraId="5A687F46" w14:textId="50838C05"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700" w:type="dxa"/>
            <w:tcBorders>
              <w:top w:val="nil"/>
              <w:left w:val="nil"/>
              <w:bottom w:val="nil"/>
              <w:right w:val="nil"/>
            </w:tcBorders>
            <w:shd w:val="clear" w:color="auto" w:fill="auto"/>
            <w:noWrap/>
            <w:hideMark/>
          </w:tcPr>
          <w:p w14:paraId="75E79085" w14:textId="3DB67C9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04 (0.55)</w:t>
            </w:r>
          </w:p>
        </w:tc>
        <w:tc>
          <w:tcPr>
            <w:tcW w:w="1700" w:type="dxa"/>
            <w:tcBorders>
              <w:top w:val="nil"/>
              <w:left w:val="nil"/>
              <w:bottom w:val="nil"/>
              <w:right w:val="nil"/>
            </w:tcBorders>
            <w:shd w:val="clear" w:color="auto" w:fill="auto"/>
            <w:noWrap/>
            <w:hideMark/>
          </w:tcPr>
          <w:p w14:paraId="4FA03454" w14:textId="7AD54CB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99 (0.51)</w:t>
            </w:r>
          </w:p>
        </w:tc>
        <w:tc>
          <w:tcPr>
            <w:tcW w:w="1020" w:type="dxa"/>
            <w:tcBorders>
              <w:top w:val="nil"/>
              <w:left w:val="nil"/>
              <w:bottom w:val="nil"/>
              <w:right w:val="nil"/>
            </w:tcBorders>
            <w:shd w:val="clear" w:color="auto" w:fill="auto"/>
            <w:noWrap/>
            <w:hideMark/>
          </w:tcPr>
          <w:p w14:paraId="500457A7" w14:textId="4229875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6</w:t>
            </w:r>
          </w:p>
        </w:tc>
        <w:tc>
          <w:tcPr>
            <w:tcW w:w="1020" w:type="dxa"/>
            <w:tcBorders>
              <w:top w:val="nil"/>
              <w:left w:val="nil"/>
              <w:bottom w:val="nil"/>
              <w:right w:val="nil"/>
            </w:tcBorders>
            <w:shd w:val="clear" w:color="auto" w:fill="auto"/>
            <w:noWrap/>
            <w:hideMark/>
          </w:tcPr>
          <w:p w14:paraId="51A3730A" w14:textId="45124C3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6</w:t>
            </w:r>
          </w:p>
        </w:tc>
        <w:tc>
          <w:tcPr>
            <w:tcW w:w="1020" w:type="dxa"/>
            <w:tcBorders>
              <w:top w:val="nil"/>
              <w:left w:val="nil"/>
              <w:bottom w:val="nil"/>
              <w:right w:val="nil"/>
            </w:tcBorders>
            <w:shd w:val="clear" w:color="auto" w:fill="auto"/>
            <w:noWrap/>
            <w:hideMark/>
          </w:tcPr>
          <w:p w14:paraId="06812A84" w14:textId="1E4A8A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47</w:t>
            </w:r>
          </w:p>
        </w:tc>
        <w:tc>
          <w:tcPr>
            <w:tcW w:w="1860" w:type="dxa"/>
            <w:tcBorders>
              <w:top w:val="nil"/>
              <w:left w:val="nil"/>
              <w:bottom w:val="nil"/>
              <w:right w:val="nil"/>
            </w:tcBorders>
            <w:shd w:val="clear" w:color="auto" w:fill="auto"/>
            <w:noWrap/>
            <w:hideMark/>
          </w:tcPr>
          <w:p w14:paraId="2448C24D" w14:textId="68922C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32, 0.52]</w:t>
            </w:r>
          </w:p>
        </w:tc>
        <w:tc>
          <w:tcPr>
            <w:tcW w:w="600" w:type="dxa"/>
            <w:tcBorders>
              <w:top w:val="nil"/>
              <w:left w:val="nil"/>
              <w:bottom w:val="nil"/>
              <w:right w:val="nil"/>
            </w:tcBorders>
            <w:shd w:val="clear" w:color="auto" w:fill="auto"/>
            <w:noWrap/>
            <w:hideMark/>
          </w:tcPr>
          <w:p w14:paraId="1652CE3B" w14:textId="4ABE36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5930220D" w14:textId="77777777" w:rsidTr="0075381D">
        <w:trPr>
          <w:trHeight w:val="300"/>
        </w:trPr>
        <w:tc>
          <w:tcPr>
            <w:tcW w:w="2420" w:type="dxa"/>
            <w:tcBorders>
              <w:top w:val="nil"/>
              <w:left w:val="nil"/>
              <w:bottom w:val="nil"/>
              <w:right w:val="nil"/>
            </w:tcBorders>
            <w:shd w:val="clear" w:color="auto" w:fill="auto"/>
            <w:noWrap/>
            <w:hideMark/>
          </w:tcPr>
          <w:p w14:paraId="7FA13BED" w14:textId="3BDC577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700" w:type="dxa"/>
            <w:tcBorders>
              <w:top w:val="nil"/>
              <w:left w:val="nil"/>
              <w:bottom w:val="nil"/>
              <w:right w:val="nil"/>
            </w:tcBorders>
            <w:shd w:val="clear" w:color="auto" w:fill="auto"/>
            <w:noWrap/>
            <w:hideMark/>
          </w:tcPr>
          <w:p w14:paraId="6784E67D" w14:textId="05C6BCE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47 (0.69)</w:t>
            </w:r>
          </w:p>
        </w:tc>
        <w:tc>
          <w:tcPr>
            <w:tcW w:w="1700" w:type="dxa"/>
            <w:tcBorders>
              <w:top w:val="nil"/>
              <w:left w:val="nil"/>
              <w:bottom w:val="nil"/>
              <w:right w:val="nil"/>
            </w:tcBorders>
            <w:shd w:val="clear" w:color="auto" w:fill="auto"/>
            <w:noWrap/>
            <w:hideMark/>
          </w:tcPr>
          <w:p w14:paraId="708B2FD6" w14:textId="7D6EAD5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76 (0.70)</w:t>
            </w:r>
          </w:p>
        </w:tc>
        <w:tc>
          <w:tcPr>
            <w:tcW w:w="1020" w:type="dxa"/>
            <w:tcBorders>
              <w:top w:val="nil"/>
              <w:left w:val="nil"/>
              <w:bottom w:val="nil"/>
              <w:right w:val="nil"/>
            </w:tcBorders>
            <w:shd w:val="clear" w:color="auto" w:fill="auto"/>
            <w:noWrap/>
            <w:hideMark/>
          </w:tcPr>
          <w:p w14:paraId="26B70A32" w14:textId="2CABE70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1</w:t>
            </w:r>
          </w:p>
        </w:tc>
        <w:tc>
          <w:tcPr>
            <w:tcW w:w="1020" w:type="dxa"/>
            <w:tcBorders>
              <w:top w:val="nil"/>
              <w:left w:val="nil"/>
              <w:bottom w:val="nil"/>
              <w:right w:val="nil"/>
            </w:tcBorders>
            <w:shd w:val="clear" w:color="auto" w:fill="auto"/>
            <w:noWrap/>
            <w:hideMark/>
          </w:tcPr>
          <w:p w14:paraId="570EF7E7" w14:textId="7916EC6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62</w:t>
            </w:r>
          </w:p>
        </w:tc>
        <w:tc>
          <w:tcPr>
            <w:tcW w:w="1020" w:type="dxa"/>
            <w:tcBorders>
              <w:top w:val="nil"/>
              <w:left w:val="nil"/>
              <w:bottom w:val="nil"/>
              <w:right w:val="nil"/>
            </w:tcBorders>
            <w:shd w:val="clear" w:color="auto" w:fill="auto"/>
            <w:noWrap/>
            <w:hideMark/>
          </w:tcPr>
          <w:p w14:paraId="74494DA7" w14:textId="56A621A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860" w:type="dxa"/>
            <w:tcBorders>
              <w:top w:val="nil"/>
              <w:left w:val="nil"/>
              <w:bottom w:val="nil"/>
              <w:right w:val="nil"/>
            </w:tcBorders>
            <w:shd w:val="clear" w:color="auto" w:fill="auto"/>
            <w:noWrap/>
            <w:hideMark/>
          </w:tcPr>
          <w:p w14:paraId="3B34FFB9" w14:textId="6529134F"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4, 0.02]</w:t>
            </w:r>
          </w:p>
        </w:tc>
        <w:tc>
          <w:tcPr>
            <w:tcW w:w="600" w:type="dxa"/>
            <w:tcBorders>
              <w:top w:val="nil"/>
              <w:left w:val="nil"/>
              <w:bottom w:val="nil"/>
              <w:right w:val="nil"/>
            </w:tcBorders>
            <w:shd w:val="clear" w:color="auto" w:fill="auto"/>
            <w:noWrap/>
            <w:hideMark/>
          </w:tcPr>
          <w:p w14:paraId="7B432004"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FBB1F8" w14:textId="77777777" w:rsidTr="0075381D">
        <w:trPr>
          <w:trHeight w:val="300"/>
        </w:trPr>
        <w:tc>
          <w:tcPr>
            <w:tcW w:w="2420" w:type="dxa"/>
            <w:tcBorders>
              <w:top w:val="nil"/>
              <w:left w:val="nil"/>
              <w:bottom w:val="nil"/>
              <w:right w:val="nil"/>
            </w:tcBorders>
            <w:shd w:val="clear" w:color="auto" w:fill="auto"/>
            <w:noWrap/>
            <w:hideMark/>
          </w:tcPr>
          <w:p w14:paraId="26973C71" w14:textId="0F54633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700" w:type="dxa"/>
            <w:tcBorders>
              <w:top w:val="nil"/>
              <w:left w:val="nil"/>
              <w:bottom w:val="nil"/>
              <w:right w:val="nil"/>
            </w:tcBorders>
            <w:shd w:val="clear" w:color="auto" w:fill="auto"/>
            <w:noWrap/>
            <w:hideMark/>
          </w:tcPr>
          <w:p w14:paraId="12F68E39" w14:textId="28AEB8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1 (0.70)</w:t>
            </w:r>
          </w:p>
        </w:tc>
        <w:tc>
          <w:tcPr>
            <w:tcW w:w="1700" w:type="dxa"/>
            <w:tcBorders>
              <w:top w:val="nil"/>
              <w:left w:val="nil"/>
              <w:bottom w:val="nil"/>
              <w:right w:val="nil"/>
            </w:tcBorders>
            <w:shd w:val="clear" w:color="auto" w:fill="auto"/>
            <w:noWrap/>
            <w:hideMark/>
          </w:tcPr>
          <w:p w14:paraId="17BAEC03" w14:textId="57DFF98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00 (0.73)</w:t>
            </w:r>
          </w:p>
        </w:tc>
        <w:tc>
          <w:tcPr>
            <w:tcW w:w="1020" w:type="dxa"/>
            <w:tcBorders>
              <w:top w:val="nil"/>
              <w:left w:val="nil"/>
              <w:bottom w:val="nil"/>
              <w:right w:val="nil"/>
            </w:tcBorders>
            <w:shd w:val="clear" w:color="auto" w:fill="auto"/>
            <w:noWrap/>
            <w:hideMark/>
          </w:tcPr>
          <w:p w14:paraId="78FCF79E" w14:textId="06A2A6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44</w:t>
            </w:r>
          </w:p>
        </w:tc>
        <w:tc>
          <w:tcPr>
            <w:tcW w:w="1020" w:type="dxa"/>
            <w:tcBorders>
              <w:top w:val="nil"/>
              <w:left w:val="nil"/>
              <w:bottom w:val="nil"/>
              <w:right w:val="nil"/>
            </w:tcBorders>
            <w:shd w:val="clear" w:color="auto" w:fill="auto"/>
            <w:noWrap/>
            <w:hideMark/>
          </w:tcPr>
          <w:p w14:paraId="1BB46202" w14:textId="477FB77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3</w:t>
            </w:r>
          </w:p>
        </w:tc>
        <w:tc>
          <w:tcPr>
            <w:tcW w:w="1020" w:type="dxa"/>
            <w:tcBorders>
              <w:top w:val="nil"/>
              <w:left w:val="nil"/>
              <w:bottom w:val="nil"/>
              <w:right w:val="nil"/>
            </w:tcBorders>
            <w:shd w:val="clear" w:color="auto" w:fill="auto"/>
            <w:noWrap/>
            <w:hideMark/>
          </w:tcPr>
          <w:p w14:paraId="7220B912" w14:textId="17636EB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55</w:t>
            </w:r>
          </w:p>
        </w:tc>
        <w:tc>
          <w:tcPr>
            <w:tcW w:w="1860" w:type="dxa"/>
            <w:tcBorders>
              <w:top w:val="nil"/>
              <w:left w:val="nil"/>
              <w:bottom w:val="nil"/>
              <w:right w:val="nil"/>
            </w:tcBorders>
            <w:shd w:val="clear" w:color="auto" w:fill="auto"/>
            <w:noWrap/>
            <w:hideMark/>
          </w:tcPr>
          <w:p w14:paraId="6C68D947" w14:textId="5408388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12, 0.74]</w:t>
            </w:r>
          </w:p>
        </w:tc>
        <w:tc>
          <w:tcPr>
            <w:tcW w:w="600" w:type="dxa"/>
            <w:tcBorders>
              <w:top w:val="nil"/>
              <w:left w:val="nil"/>
              <w:bottom w:val="nil"/>
              <w:right w:val="nil"/>
            </w:tcBorders>
            <w:shd w:val="clear" w:color="auto" w:fill="auto"/>
            <w:noWrap/>
            <w:hideMark/>
          </w:tcPr>
          <w:p w14:paraId="0D646ECF"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4F02341" w14:textId="77777777" w:rsidTr="0075381D">
        <w:trPr>
          <w:trHeight w:val="300"/>
        </w:trPr>
        <w:tc>
          <w:tcPr>
            <w:tcW w:w="2420" w:type="dxa"/>
            <w:tcBorders>
              <w:top w:val="nil"/>
              <w:left w:val="nil"/>
              <w:bottom w:val="nil"/>
              <w:right w:val="nil"/>
            </w:tcBorders>
            <w:shd w:val="clear" w:color="auto" w:fill="auto"/>
            <w:noWrap/>
            <w:hideMark/>
          </w:tcPr>
          <w:p w14:paraId="32E76ED5" w14:textId="09B0472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700" w:type="dxa"/>
            <w:tcBorders>
              <w:top w:val="nil"/>
              <w:left w:val="nil"/>
              <w:bottom w:val="nil"/>
              <w:right w:val="nil"/>
            </w:tcBorders>
            <w:shd w:val="clear" w:color="auto" w:fill="auto"/>
            <w:noWrap/>
            <w:hideMark/>
          </w:tcPr>
          <w:p w14:paraId="73939EE4" w14:textId="11D742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shd w:val="clear" w:color="auto" w:fill="auto"/>
            <w:noWrap/>
            <w:hideMark/>
          </w:tcPr>
          <w:p w14:paraId="014395E8" w14:textId="37D2FE2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shd w:val="clear" w:color="auto" w:fill="auto"/>
            <w:noWrap/>
            <w:hideMark/>
          </w:tcPr>
          <w:p w14:paraId="18DA892D" w14:textId="576CC89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shd w:val="clear" w:color="auto" w:fill="auto"/>
            <w:noWrap/>
            <w:hideMark/>
          </w:tcPr>
          <w:p w14:paraId="12CD370D" w14:textId="0F3C8B6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shd w:val="clear" w:color="auto" w:fill="auto"/>
            <w:noWrap/>
            <w:hideMark/>
          </w:tcPr>
          <w:p w14:paraId="65C5B970" w14:textId="1D238BB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shd w:val="clear" w:color="auto" w:fill="auto"/>
            <w:noWrap/>
            <w:hideMark/>
          </w:tcPr>
          <w:p w14:paraId="6D67D95C" w14:textId="66164259"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shd w:val="clear" w:color="auto" w:fill="auto"/>
            <w:noWrap/>
            <w:hideMark/>
          </w:tcPr>
          <w:p w14:paraId="440A9482"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FF764B1" w14:textId="77777777" w:rsidTr="0075381D">
        <w:trPr>
          <w:trHeight w:val="300"/>
        </w:trPr>
        <w:tc>
          <w:tcPr>
            <w:tcW w:w="2420" w:type="dxa"/>
            <w:tcBorders>
              <w:top w:val="nil"/>
              <w:left w:val="nil"/>
              <w:bottom w:val="nil"/>
              <w:right w:val="nil"/>
            </w:tcBorders>
            <w:shd w:val="clear" w:color="auto" w:fill="auto"/>
            <w:noWrap/>
            <w:hideMark/>
          </w:tcPr>
          <w:p w14:paraId="6B856142" w14:textId="2C211DB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700" w:type="dxa"/>
            <w:tcBorders>
              <w:top w:val="nil"/>
              <w:left w:val="nil"/>
              <w:bottom w:val="nil"/>
              <w:right w:val="nil"/>
            </w:tcBorders>
            <w:shd w:val="clear" w:color="auto" w:fill="auto"/>
            <w:noWrap/>
            <w:hideMark/>
          </w:tcPr>
          <w:p w14:paraId="76F10959" w14:textId="0888041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shd w:val="clear" w:color="auto" w:fill="auto"/>
            <w:noWrap/>
            <w:hideMark/>
          </w:tcPr>
          <w:p w14:paraId="18009C96" w14:textId="036C2A0B"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shd w:val="clear" w:color="auto" w:fill="auto"/>
            <w:noWrap/>
            <w:hideMark/>
          </w:tcPr>
          <w:p w14:paraId="6A83E6B4" w14:textId="730CB08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shd w:val="clear" w:color="auto" w:fill="auto"/>
            <w:noWrap/>
            <w:hideMark/>
          </w:tcPr>
          <w:p w14:paraId="61367AC7" w14:textId="5C06A96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shd w:val="clear" w:color="auto" w:fill="auto"/>
            <w:noWrap/>
            <w:hideMark/>
          </w:tcPr>
          <w:p w14:paraId="02111A02" w14:textId="0C7AC0D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shd w:val="clear" w:color="auto" w:fill="auto"/>
            <w:noWrap/>
            <w:hideMark/>
          </w:tcPr>
          <w:p w14:paraId="651F7FEA" w14:textId="34E3ADF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shd w:val="clear" w:color="auto" w:fill="auto"/>
            <w:noWrap/>
            <w:hideMark/>
          </w:tcPr>
          <w:p w14:paraId="047B0EE7" w14:textId="1D94922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49D61BA" w14:textId="77777777" w:rsidTr="0075381D">
        <w:trPr>
          <w:trHeight w:val="300"/>
        </w:trPr>
        <w:tc>
          <w:tcPr>
            <w:tcW w:w="2420" w:type="dxa"/>
            <w:tcBorders>
              <w:top w:val="nil"/>
              <w:left w:val="nil"/>
              <w:bottom w:val="nil"/>
              <w:right w:val="nil"/>
            </w:tcBorders>
            <w:shd w:val="clear" w:color="auto" w:fill="auto"/>
            <w:noWrap/>
            <w:hideMark/>
          </w:tcPr>
          <w:p w14:paraId="50DEE405"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shd w:val="clear" w:color="auto" w:fill="auto"/>
            <w:noWrap/>
            <w:hideMark/>
          </w:tcPr>
          <w:p w14:paraId="11DE6844"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1C52A10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8F7E5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932114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0CDDA4A"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43C0846"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E1632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5D164955" w14:textId="77777777" w:rsidTr="0075381D">
        <w:trPr>
          <w:trHeight w:val="300"/>
        </w:trPr>
        <w:tc>
          <w:tcPr>
            <w:tcW w:w="2420" w:type="dxa"/>
            <w:tcBorders>
              <w:top w:val="nil"/>
              <w:left w:val="nil"/>
              <w:bottom w:val="nil"/>
              <w:right w:val="nil"/>
            </w:tcBorders>
            <w:shd w:val="clear" w:color="auto" w:fill="auto"/>
            <w:noWrap/>
            <w:hideMark/>
          </w:tcPr>
          <w:p w14:paraId="74BAD9A2" w14:textId="6590443F"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shd w:val="clear" w:color="auto" w:fill="auto"/>
            <w:noWrap/>
            <w:hideMark/>
          </w:tcPr>
          <w:p w14:paraId="3F3C1D7A"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0043B47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06E858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6B057F8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F982E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1B20C3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52E9595E"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72A5F9AC" w14:textId="77777777" w:rsidTr="0075381D">
        <w:trPr>
          <w:trHeight w:val="300"/>
        </w:trPr>
        <w:tc>
          <w:tcPr>
            <w:tcW w:w="2420" w:type="dxa"/>
            <w:tcBorders>
              <w:top w:val="nil"/>
              <w:left w:val="nil"/>
              <w:bottom w:val="nil"/>
              <w:right w:val="nil"/>
            </w:tcBorders>
            <w:shd w:val="clear" w:color="auto" w:fill="auto"/>
            <w:noWrap/>
            <w:hideMark/>
          </w:tcPr>
          <w:p w14:paraId="3B082815" w14:textId="410F90B4"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shd w:val="clear" w:color="auto" w:fill="auto"/>
            <w:noWrap/>
            <w:hideMark/>
          </w:tcPr>
          <w:p w14:paraId="42F67E2D" w14:textId="6444E1A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shd w:val="clear" w:color="auto" w:fill="auto"/>
            <w:noWrap/>
            <w:hideMark/>
          </w:tcPr>
          <w:p w14:paraId="0553684E" w14:textId="11AC415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shd w:val="clear" w:color="auto" w:fill="auto"/>
            <w:noWrap/>
            <w:hideMark/>
          </w:tcPr>
          <w:p w14:paraId="6BD537A6" w14:textId="382DC3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shd w:val="clear" w:color="auto" w:fill="auto"/>
            <w:noWrap/>
            <w:hideMark/>
          </w:tcPr>
          <w:p w14:paraId="6DC4C7CC" w14:textId="06712B2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shd w:val="clear" w:color="auto" w:fill="auto"/>
            <w:noWrap/>
            <w:hideMark/>
          </w:tcPr>
          <w:p w14:paraId="3131DDEA" w14:textId="7F88FAC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shd w:val="clear" w:color="auto" w:fill="auto"/>
            <w:noWrap/>
            <w:hideMark/>
          </w:tcPr>
          <w:p w14:paraId="611B16C6" w14:textId="1B57CC2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shd w:val="clear" w:color="auto" w:fill="auto"/>
            <w:noWrap/>
            <w:hideMark/>
          </w:tcPr>
          <w:p w14:paraId="67458FAE"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169D9E" w14:textId="77777777" w:rsidTr="0075381D">
        <w:trPr>
          <w:trHeight w:val="300"/>
        </w:trPr>
        <w:tc>
          <w:tcPr>
            <w:tcW w:w="2420" w:type="dxa"/>
            <w:tcBorders>
              <w:top w:val="nil"/>
              <w:left w:val="nil"/>
              <w:bottom w:val="nil"/>
              <w:right w:val="nil"/>
            </w:tcBorders>
            <w:shd w:val="clear" w:color="auto" w:fill="auto"/>
            <w:noWrap/>
            <w:hideMark/>
          </w:tcPr>
          <w:p w14:paraId="6468382A" w14:textId="2B12C487"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700" w:type="dxa"/>
            <w:tcBorders>
              <w:top w:val="nil"/>
              <w:left w:val="nil"/>
              <w:bottom w:val="nil"/>
              <w:right w:val="nil"/>
            </w:tcBorders>
            <w:shd w:val="clear" w:color="auto" w:fill="auto"/>
            <w:noWrap/>
            <w:hideMark/>
          </w:tcPr>
          <w:p w14:paraId="0D3F86B1" w14:textId="429031D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shd w:val="clear" w:color="auto" w:fill="auto"/>
            <w:noWrap/>
            <w:hideMark/>
          </w:tcPr>
          <w:p w14:paraId="591EE933" w14:textId="72BE8C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shd w:val="clear" w:color="auto" w:fill="auto"/>
            <w:noWrap/>
            <w:hideMark/>
          </w:tcPr>
          <w:p w14:paraId="11E52C83" w14:textId="26A80D6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shd w:val="clear" w:color="auto" w:fill="auto"/>
            <w:noWrap/>
            <w:hideMark/>
          </w:tcPr>
          <w:p w14:paraId="1FE94F0B" w14:textId="32546F4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shd w:val="clear" w:color="auto" w:fill="auto"/>
            <w:noWrap/>
            <w:hideMark/>
          </w:tcPr>
          <w:p w14:paraId="548A2E57" w14:textId="7660284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shd w:val="clear" w:color="auto" w:fill="auto"/>
            <w:noWrap/>
            <w:hideMark/>
          </w:tcPr>
          <w:p w14:paraId="5420952C" w14:textId="608682D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shd w:val="clear" w:color="auto" w:fill="auto"/>
            <w:noWrap/>
            <w:hideMark/>
          </w:tcPr>
          <w:p w14:paraId="0107A376" w14:textId="23555F6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3881BFC1" w14:textId="77777777" w:rsidTr="0075381D">
        <w:trPr>
          <w:trHeight w:val="300"/>
        </w:trPr>
        <w:tc>
          <w:tcPr>
            <w:tcW w:w="2420" w:type="dxa"/>
            <w:tcBorders>
              <w:top w:val="nil"/>
              <w:left w:val="nil"/>
              <w:bottom w:val="nil"/>
              <w:right w:val="nil"/>
            </w:tcBorders>
            <w:shd w:val="clear" w:color="auto" w:fill="auto"/>
            <w:noWrap/>
            <w:hideMark/>
          </w:tcPr>
          <w:p w14:paraId="07A96F46" w14:textId="43DDFF0F"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700" w:type="dxa"/>
            <w:tcBorders>
              <w:top w:val="nil"/>
              <w:left w:val="nil"/>
              <w:bottom w:val="nil"/>
              <w:right w:val="nil"/>
            </w:tcBorders>
            <w:shd w:val="clear" w:color="auto" w:fill="auto"/>
            <w:noWrap/>
            <w:hideMark/>
          </w:tcPr>
          <w:p w14:paraId="0A1E8A3E" w14:textId="1C16BD5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shd w:val="clear" w:color="auto" w:fill="auto"/>
            <w:noWrap/>
            <w:hideMark/>
          </w:tcPr>
          <w:p w14:paraId="50AA1206" w14:textId="32C96B4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shd w:val="clear" w:color="auto" w:fill="auto"/>
            <w:noWrap/>
            <w:hideMark/>
          </w:tcPr>
          <w:p w14:paraId="278259CB" w14:textId="3AE8D7E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shd w:val="clear" w:color="auto" w:fill="auto"/>
            <w:noWrap/>
            <w:hideMark/>
          </w:tcPr>
          <w:p w14:paraId="4EBB883A" w14:textId="6E9C467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shd w:val="clear" w:color="auto" w:fill="auto"/>
            <w:noWrap/>
            <w:hideMark/>
          </w:tcPr>
          <w:p w14:paraId="0B65FDDA" w14:textId="5A8084F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shd w:val="clear" w:color="auto" w:fill="auto"/>
            <w:noWrap/>
            <w:hideMark/>
          </w:tcPr>
          <w:p w14:paraId="62C8536F" w14:textId="4A001E0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shd w:val="clear" w:color="auto" w:fill="auto"/>
            <w:noWrap/>
            <w:hideMark/>
          </w:tcPr>
          <w:p w14:paraId="3A35AEDA" w14:textId="018D83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70BE522B" w14:textId="77777777" w:rsidTr="0075381D">
        <w:trPr>
          <w:trHeight w:val="300"/>
        </w:trPr>
        <w:tc>
          <w:tcPr>
            <w:tcW w:w="2420" w:type="dxa"/>
            <w:tcBorders>
              <w:top w:val="nil"/>
              <w:left w:val="nil"/>
              <w:bottom w:val="nil"/>
              <w:right w:val="nil"/>
            </w:tcBorders>
            <w:shd w:val="clear" w:color="auto" w:fill="auto"/>
            <w:noWrap/>
            <w:hideMark/>
          </w:tcPr>
          <w:p w14:paraId="64A631CB" w14:textId="6C507D40"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B857D2" w:rsidRPr="00EB262D">
              <w:rPr>
                <w:rFonts w:ascii="Times New Roman" w:hAnsi="Times New Roman" w:cs="Times New Roman"/>
              </w:rPr>
              <w:t>Social</w:t>
            </w:r>
            <w:proofErr w:type="spellEnd"/>
            <w:r w:rsidR="00B857D2" w:rsidRPr="00EB262D">
              <w:rPr>
                <w:rFonts w:ascii="Times New Roman" w:hAnsi="Times New Roman" w:cs="Times New Roman"/>
              </w:rPr>
              <w:t xml:space="preserve"> Skills</w:t>
            </w:r>
          </w:p>
        </w:tc>
        <w:tc>
          <w:tcPr>
            <w:tcW w:w="1700" w:type="dxa"/>
            <w:tcBorders>
              <w:top w:val="nil"/>
              <w:left w:val="nil"/>
              <w:bottom w:val="nil"/>
              <w:right w:val="nil"/>
            </w:tcBorders>
            <w:shd w:val="clear" w:color="auto" w:fill="auto"/>
            <w:noWrap/>
            <w:hideMark/>
          </w:tcPr>
          <w:p w14:paraId="56D11B0D" w14:textId="2680913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shd w:val="clear" w:color="auto" w:fill="auto"/>
            <w:noWrap/>
            <w:hideMark/>
          </w:tcPr>
          <w:p w14:paraId="2F07A78D" w14:textId="0EB962C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shd w:val="clear" w:color="auto" w:fill="auto"/>
            <w:noWrap/>
            <w:hideMark/>
          </w:tcPr>
          <w:p w14:paraId="53B3A04B" w14:textId="422BCA95"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shd w:val="clear" w:color="auto" w:fill="auto"/>
            <w:noWrap/>
            <w:hideMark/>
          </w:tcPr>
          <w:p w14:paraId="2D192F72" w14:textId="2E6FEBA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shd w:val="clear" w:color="auto" w:fill="auto"/>
            <w:noWrap/>
            <w:hideMark/>
          </w:tcPr>
          <w:p w14:paraId="3A3DE5DB" w14:textId="105C505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shd w:val="clear" w:color="auto" w:fill="auto"/>
            <w:noWrap/>
            <w:hideMark/>
          </w:tcPr>
          <w:p w14:paraId="73A7DA4C" w14:textId="4F3CA35A"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shd w:val="clear" w:color="auto" w:fill="auto"/>
            <w:noWrap/>
            <w:hideMark/>
          </w:tcPr>
          <w:p w14:paraId="096E8A5A" w14:textId="64539B2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46D9EE02" w14:textId="77777777" w:rsidTr="0075381D">
        <w:trPr>
          <w:trHeight w:val="300"/>
        </w:trPr>
        <w:tc>
          <w:tcPr>
            <w:tcW w:w="2420" w:type="dxa"/>
            <w:tcBorders>
              <w:top w:val="nil"/>
              <w:left w:val="nil"/>
              <w:bottom w:val="nil"/>
              <w:right w:val="nil"/>
            </w:tcBorders>
            <w:shd w:val="clear" w:color="auto" w:fill="auto"/>
            <w:noWrap/>
            <w:hideMark/>
          </w:tcPr>
          <w:p w14:paraId="506333A8" w14:textId="14124FE4"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Communication</w:t>
            </w:r>
          </w:p>
        </w:tc>
        <w:tc>
          <w:tcPr>
            <w:tcW w:w="1700" w:type="dxa"/>
            <w:tcBorders>
              <w:top w:val="nil"/>
              <w:left w:val="nil"/>
              <w:bottom w:val="nil"/>
              <w:right w:val="nil"/>
            </w:tcBorders>
            <w:shd w:val="clear" w:color="auto" w:fill="auto"/>
            <w:noWrap/>
            <w:hideMark/>
          </w:tcPr>
          <w:p w14:paraId="08C18D93" w14:textId="2A78F7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shd w:val="clear" w:color="auto" w:fill="auto"/>
            <w:noWrap/>
            <w:hideMark/>
          </w:tcPr>
          <w:p w14:paraId="0460F634" w14:textId="1691315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sidR="00EF4161">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shd w:val="clear" w:color="auto" w:fill="auto"/>
            <w:noWrap/>
            <w:hideMark/>
          </w:tcPr>
          <w:p w14:paraId="16D1EC67" w14:textId="7607E90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shd w:val="clear" w:color="auto" w:fill="auto"/>
            <w:noWrap/>
            <w:hideMark/>
          </w:tcPr>
          <w:p w14:paraId="0E66F826" w14:textId="3FF5C6E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shd w:val="clear" w:color="auto" w:fill="auto"/>
            <w:noWrap/>
            <w:hideMark/>
          </w:tcPr>
          <w:p w14:paraId="1F4A7D48" w14:textId="6630FA9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shd w:val="clear" w:color="auto" w:fill="auto"/>
            <w:noWrap/>
            <w:hideMark/>
          </w:tcPr>
          <w:p w14:paraId="07B504D5" w14:textId="2FCC8B8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shd w:val="clear" w:color="auto" w:fill="auto"/>
            <w:noWrap/>
            <w:hideMark/>
          </w:tcPr>
          <w:p w14:paraId="46871268"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1D2FD446" w14:textId="77777777" w:rsidTr="0075381D">
        <w:trPr>
          <w:trHeight w:val="300"/>
        </w:trPr>
        <w:tc>
          <w:tcPr>
            <w:tcW w:w="2420" w:type="dxa"/>
            <w:tcBorders>
              <w:top w:val="nil"/>
              <w:left w:val="nil"/>
              <w:bottom w:val="nil"/>
              <w:right w:val="nil"/>
            </w:tcBorders>
            <w:shd w:val="clear" w:color="auto" w:fill="auto"/>
            <w:noWrap/>
            <w:hideMark/>
          </w:tcPr>
          <w:p w14:paraId="318C8E7B" w14:textId="0CC5D06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Imagination</w:t>
            </w:r>
          </w:p>
        </w:tc>
        <w:tc>
          <w:tcPr>
            <w:tcW w:w="1700" w:type="dxa"/>
            <w:tcBorders>
              <w:top w:val="nil"/>
              <w:left w:val="nil"/>
              <w:bottom w:val="nil"/>
              <w:right w:val="nil"/>
            </w:tcBorders>
            <w:shd w:val="clear" w:color="auto" w:fill="auto"/>
            <w:noWrap/>
            <w:hideMark/>
          </w:tcPr>
          <w:p w14:paraId="7842D0A8" w14:textId="0E98F0DE"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shd w:val="clear" w:color="auto" w:fill="auto"/>
            <w:noWrap/>
            <w:hideMark/>
          </w:tcPr>
          <w:p w14:paraId="364BC447" w14:textId="3DD33A0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shd w:val="clear" w:color="auto" w:fill="auto"/>
            <w:noWrap/>
            <w:hideMark/>
          </w:tcPr>
          <w:p w14:paraId="13B5AC64" w14:textId="5CA745D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shd w:val="clear" w:color="auto" w:fill="auto"/>
            <w:noWrap/>
            <w:hideMark/>
          </w:tcPr>
          <w:p w14:paraId="3BA32E94" w14:textId="0995375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shd w:val="clear" w:color="auto" w:fill="auto"/>
            <w:noWrap/>
            <w:hideMark/>
          </w:tcPr>
          <w:p w14:paraId="7E3EAAB8" w14:textId="22966C8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shd w:val="clear" w:color="auto" w:fill="auto"/>
            <w:noWrap/>
            <w:hideMark/>
          </w:tcPr>
          <w:p w14:paraId="45285592" w14:textId="40E6A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shd w:val="clear" w:color="auto" w:fill="auto"/>
            <w:noWrap/>
            <w:hideMark/>
          </w:tcPr>
          <w:p w14:paraId="37679E47" w14:textId="6C771FCC"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3A1BED52" w14:textId="77777777" w:rsidTr="0075381D">
        <w:trPr>
          <w:trHeight w:val="300"/>
        </w:trPr>
        <w:tc>
          <w:tcPr>
            <w:tcW w:w="2420" w:type="dxa"/>
            <w:tcBorders>
              <w:top w:val="nil"/>
              <w:left w:val="nil"/>
              <w:bottom w:val="nil"/>
              <w:right w:val="nil"/>
            </w:tcBorders>
            <w:shd w:val="clear" w:color="auto" w:fill="auto"/>
            <w:noWrap/>
            <w:hideMark/>
          </w:tcPr>
          <w:p w14:paraId="4EEF4A09" w14:textId="3F02EB06" w:rsidR="00B857D2" w:rsidRPr="00EB262D" w:rsidRDefault="00D55F31" w:rsidP="00B857D2">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00B857D2" w:rsidRPr="00EB262D">
              <w:rPr>
                <w:rFonts w:ascii="Times New Roman" w:hAnsi="Times New Roman" w:cs="Times New Roman"/>
              </w:rPr>
              <w:t xml:space="preserve">Attention </w:t>
            </w:r>
            <w:proofErr w:type="spellStart"/>
            <w:r w:rsidR="00B857D2" w:rsidRPr="00EB262D">
              <w:rPr>
                <w:rFonts w:ascii="Times New Roman" w:hAnsi="Times New Roman" w:cs="Times New Roman"/>
              </w:rPr>
              <w:t>Switching</w:t>
            </w:r>
            <w:proofErr w:type="spellEnd"/>
          </w:p>
        </w:tc>
        <w:tc>
          <w:tcPr>
            <w:tcW w:w="1700" w:type="dxa"/>
            <w:tcBorders>
              <w:top w:val="nil"/>
              <w:left w:val="nil"/>
              <w:bottom w:val="nil"/>
              <w:right w:val="nil"/>
            </w:tcBorders>
            <w:shd w:val="clear" w:color="auto" w:fill="auto"/>
            <w:noWrap/>
            <w:hideMark/>
          </w:tcPr>
          <w:p w14:paraId="4CF8157C" w14:textId="6C66598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shd w:val="clear" w:color="auto" w:fill="auto"/>
            <w:noWrap/>
            <w:hideMark/>
          </w:tcPr>
          <w:p w14:paraId="645D0432" w14:textId="673DB36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shd w:val="clear" w:color="auto" w:fill="auto"/>
            <w:noWrap/>
            <w:hideMark/>
          </w:tcPr>
          <w:p w14:paraId="5F76DD4F" w14:textId="34F0268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shd w:val="clear" w:color="auto" w:fill="auto"/>
            <w:noWrap/>
            <w:hideMark/>
          </w:tcPr>
          <w:p w14:paraId="6E151629" w14:textId="762B15D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shd w:val="clear" w:color="auto" w:fill="auto"/>
            <w:noWrap/>
            <w:hideMark/>
          </w:tcPr>
          <w:p w14:paraId="3A000367" w14:textId="16FFC81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sidR="00EF4161">
              <w:rPr>
                <w:rFonts w:ascii="Times New Roman" w:hAnsi="Times New Roman" w:cs="Times New Roman"/>
              </w:rPr>
              <w:t>5</w:t>
            </w:r>
          </w:p>
        </w:tc>
        <w:tc>
          <w:tcPr>
            <w:tcW w:w="1860" w:type="dxa"/>
            <w:tcBorders>
              <w:top w:val="nil"/>
              <w:left w:val="nil"/>
              <w:bottom w:val="nil"/>
              <w:right w:val="nil"/>
            </w:tcBorders>
            <w:shd w:val="clear" w:color="auto" w:fill="auto"/>
            <w:noWrap/>
            <w:hideMark/>
          </w:tcPr>
          <w:p w14:paraId="2D8F5E76" w14:textId="375DDC91"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shd w:val="clear" w:color="auto" w:fill="auto"/>
            <w:noWrap/>
            <w:hideMark/>
          </w:tcPr>
          <w:p w14:paraId="702798C0" w14:textId="77777777"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p>
        </w:tc>
      </w:tr>
      <w:tr w:rsidR="00B857D2" w:rsidRPr="00EB262D" w14:paraId="60CFE013" w14:textId="77777777" w:rsidTr="0075381D">
        <w:trPr>
          <w:trHeight w:val="300"/>
        </w:trPr>
        <w:tc>
          <w:tcPr>
            <w:tcW w:w="2420" w:type="dxa"/>
            <w:tcBorders>
              <w:top w:val="nil"/>
              <w:left w:val="nil"/>
              <w:bottom w:val="nil"/>
              <w:right w:val="nil"/>
            </w:tcBorders>
            <w:shd w:val="clear" w:color="auto" w:fill="auto"/>
            <w:noWrap/>
            <w:hideMark/>
          </w:tcPr>
          <w:p w14:paraId="5C6C281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3C4B219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2954AE3E"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0AD5B3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590120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10B5B2"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331719A6"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83FC0B0"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44477BC7" w14:textId="77777777" w:rsidTr="0075381D">
        <w:trPr>
          <w:trHeight w:val="300"/>
        </w:trPr>
        <w:tc>
          <w:tcPr>
            <w:tcW w:w="2420" w:type="dxa"/>
            <w:tcBorders>
              <w:top w:val="nil"/>
              <w:left w:val="nil"/>
              <w:bottom w:val="nil"/>
              <w:right w:val="nil"/>
            </w:tcBorders>
            <w:shd w:val="clear" w:color="auto" w:fill="auto"/>
            <w:noWrap/>
            <w:hideMark/>
          </w:tcPr>
          <w:p w14:paraId="21D42553" w14:textId="7E2577E2"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shd w:val="clear" w:color="auto" w:fill="auto"/>
            <w:noWrap/>
            <w:hideMark/>
          </w:tcPr>
          <w:p w14:paraId="62A8B49F"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7D261EEF"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3A7DBB99"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492B15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AA9A7B4"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2993631B"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164DDDE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31FD4607" w14:textId="77777777" w:rsidTr="0075381D">
        <w:trPr>
          <w:trHeight w:val="300"/>
        </w:trPr>
        <w:tc>
          <w:tcPr>
            <w:tcW w:w="2420" w:type="dxa"/>
            <w:tcBorders>
              <w:top w:val="nil"/>
              <w:left w:val="nil"/>
              <w:bottom w:val="nil"/>
              <w:right w:val="nil"/>
            </w:tcBorders>
            <w:shd w:val="clear" w:color="auto" w:fill="auto"/>
            <w:noWrap/>
            <w:hideMark/>
          </w:tcPr>
          <w:p w14:paraId="0564615B" w14:textId="6E108ECE"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shd w:val="clear" w:color="auto" w:fill="auto"/>
            <w:noWrap/>
            <w:hideMark/>
          </w:tcPr>
          <w:p w14:paraId="76F78E49" w14:textId="0EE300F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shd w:val="clear" w:color="auto" w:fill="auto"/>
            <w:noWrap/>
            <w:hideMark/>
          </w:tcPr>
          <w:p w14:paraId="121A897F" w14:textId="0121F5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shd w:val="clear" w:color="auto" w:fill="auto"/>
            <w:noWrap/>
            <w:hideMark/>
          </w:tcPr>
          <w:p w14:paraId="1F199419" w14:textId="259C1DD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sidR="00EF4161">
              <w:rPr>
                <w:rFonts w:ascii="Times New Roman" w:hAnsi="Times New Roman" w:cs="Times New Roman"/>
              </w:rPr>
              <w:t>7</w:t>
            </w:r>
          </w:p>
        </w:tc>
        <w:tc>
          <w:tcPr>
            <w:tcW w:w="1020" w:type="dxa"/>
            <w:tcBorders>
              <w:top w:val="nil"/>
              <w:left w:val="nil"/>
              <w:bottom w:val="nil"/>
              <w:right w:val="nil"/>
            </w:tcBorders>
            <w:shd w:val="clear" w:color="auto" w:fill="auto"/>
            <w:noWrap/>
            <w:hideMark/>
          </w:tcPr>
          <w:p w14:paraId="33533715" w14:textId="3A59AD3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1A74FCB8" w14:textId="2701DC4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shd w:val="clear" w:color="auto" w:fill="auto"/>
            <w:noWrap/>
            <w:hideMark/>
          </w:tcPr>
          <w:p w14:paraId="150FDB64" w14:textId="2E5AC3C8"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shd w:val="clear" w:color="auto" w:fill="auto"/>
            <w:noWrap/>
            <w:hideMark/>
          </w:tcPr>
          <w:p w14:paraId="1C6035D1" w14:textId="6B1591D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6FFF8DE" w14:textId="77777777" w:rsidTr="0075381D">
        <w:trPr>
          <w:trHeight w:val="300"/>
        </w:trPr>
        <w:tc>
          <w:tcPr>
            <w:tcW w:w="2420" w:type="dxa"/>
            <w:tcBorders>
              <w:top w:val="nil"/>
              <w:left w:val="nil"/>
              <w:bottom w:val="nil"/>
              <w:right w:val="nil"/>
            </w:tcBorders>
            <w:shd w:val="clear" w:color="auto" w:fill="auto"/>
            <w:noWrap/>
            <w:hideMark/>
          </w:tcPr>
          <w:p w14:paraId="5C744FBC" w14:textId="39CFAF4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700" w:type="dxa"/>
            <w:tcBorders>
              <w:top w:val="nil"/>
              <w:left w:val="nil"/>
              <w:bottom w:val="nil"/>
              <w:right w:val="nil"/>
            </w:tcBorders>
            <w:shd w:val="clear" w:color="auto" w:fill="auto"/>
            <w:noWrap/>
            <w:hideMark/>
          </w:tcPr>
          <w:p w14:paraId="7523CD4A" w14:textId="4998C38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shd w:val="clear" w:color="auto" w:fill="auto"/>
            <w:noWrap/>
            <w:hideMark/>
          </w:tcPr>
          <w:p w14:paraId="79878298" w14:textId="1D4A237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shd w:val="clear" w:color="auto" w:fill="auto"/>
            <w:noWrap/>
            <w:hideMark/>
          </w:tcPr>
          <w:p w14:paraId="5EAA0504" w14:textId="429EADB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shd w:val="clear" w:color="auto" w:fill="auto"/>
            <w:noWrap/>
            <w:hideMark/>
          </w:tcPr>
          <w:p w14:paraId="3B8F57C6" w14:textId="5A8F8D7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shd w:val="clear" w:color="auto" w:fill="auto"/>
            <w:noWrap/>
            <w:hideMark/>
          </w:tcPr>
          <w:p w14:paraId="0527214C" w14:textId="6DA1C8C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shd w:val="clear" w:color="auto" w:fill="auto"/>
            <w:noWrap/>
            <w:hideMark/>
          </w:tcPr>
          <w:p w14:paraId="49351655" w14:textId="646A738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shd w:val="clear" w:color="auto" w:fill="auto"/>
            <w:noWrap/>
            <w:hideMark/>
          </w:tcPr>
          <w:p w14:paraId="14A69DCA" w14:textId="62DE60D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50A6041F" w14:textId="77777777" w:rsidTr="0075381D">
        <w:trPr>
          <w:trHeight w:val="300"/>
        </w:trPr>
        <w:tc>
          <w:tcPr>
            <w:tcW w:w="2420" w:type="dxa"/>
            <w:tcBorders>
              <w:top w:val="nil"/>
              <w:left w:val="nil"/>
              <w:bottom w:val="nil"/>
              <w:right w:val="nil"/>
            </w:tcBorders>
            <w:shd w:val="clear" w:color="auto" w:fill="auto"/>
            <w:noWrap/>
            <w:hideMark/>
          </w:tcPr>
          <w:p w14:paraId="34FB361D" w14:textId="271FDADA"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shd w:val="clear" w:color="auto" w:fill="auto"/>
            <w:noWrap/>
            <w:hideMark/>
          </w:tcPr>
          <w:p w14:paraId="2457CBBB" w14:textId="1C585C51"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shd w:val="clear" w:color="auto" w:fill="auto"/>
            <w:noWrap/>
            <w:hideMark/>
          </w:tcPr>
          <w:p w14:paraId="572F8C90" w14:textId="478FA3B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shd w:val="clear" w:color="auto" w:fill="auto"/>
            <w:noWrap/>
            <w:hideMark/>
          </w:tcPr>
          <w:p w14:paraId="56306307" w14:textId="3171CD8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shd w:val="clear" w:color="auto" w:fill="auto"/>
            <w:noWrap/>
            <w:hideMark/>
          </w:tcPr>
          <w:p w14:paraId="1953E0E8" w14:textId="219CFC52"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shd w:val="clear" w:color="auto" w:fill="auto"/>
            <w:noWrap/>
            <w:hideMark/>
          </w:tcPr>
          <w:p w14:paraId="41E7E432" w14:textId="793A2E0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shd w:val="clear" w:color="auto" w:fill="auto"/>
            <w:noWrap/>
            <w:hideMark/>
          </w:tcPr>
          <w:p w14:paraId="782A29AD" w14:textId="738E71BE"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shd w:val="clear" w:color="auto" w:fill="auto"/>
            <w:noWrap/>
            <w:hideMark/>
          </w:tcPr>
          <w:p w14:paraId="048DD80C" w14:textId="535A9C8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49BD8DB5" w14:textId="77777777" w:rsidTr="0075381D">
        <w:trPr>
          <w:trHeight w:val="300"/>
        </w:trPr>
        <w:tc>
          <w:tcPr>
            <w:tcW w:w="2420" w:type="dxa"/>
            <w:tcBorders>
              <w:top w:val="nil"/>
              <w:left w:val="nil"/>
              <w:bottom w:val="nil"/>
              <w:right w:val="nil"/>
            </w:tcBorders>
            <w:shd w:val="clear" w:color="auto" w:fill="auto"/>
            <w:noWrap/>
            <w:hideMark/>
          </w:tcPr>
          <w:p w14:paraId="0BF90935" w14:textId="0220A849"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shd w:val="clear" w:color="auto" w:fill="auto"/>
            <w:noWrap/>
            <w:hideMark/>
          </w:tcPr>
          <w:p w14:paraId="6BE2F7F7" w14:textId="5BD5781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sidR="000F6662">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shd w:val="clear" w:color="auto" w:fill="auto"/>
            <w:noWrap/>
            <w:hideMark/>
          </w:tcPr>
          <w:p w14:paraId="7D4FA408" w14:textId="418D167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shd w:val="clear" w:color="auto" w:fill="auto"/>
            <w:noWrap/>
            <w:hideMark/>
          </w:tcPr>
          <w:p w14:paraId="7354B6EC" w14:textId="0468CDFD"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shd w:val="clear" w:color="auto" w:fill="auto"/>
            <w:noWrap/>
            <w:hideMark/>
          </w:tcPr>
          <w:p w14:paraId="13FA6ADB" w14:textId="467A7C2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shd w:val="clear" w:color="auto" w:fill="auto"/>
            <w:noWrap/>
            <w:hideMark/>
          </w:tcPr>
          <w:p w14:paraId="08E2156D" w14:textId="6BE48040"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shd w:val="clear" w:color="auto" w:fill="auto"/>
            <w:noWrap/>
            <w:hideMark/>
          </w:tcPr>
          <w:p w14:paraId="645C9D1C" w14:textId="3360E903"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shd w:val="clear" w:color="auto" w:fill="auto"/>
            <w:noWrap/>
            <w:hideMark/>
          </w:tcPr>
          <w:p w14:paraId="500422F2" w14:textId="27D7ECE9"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70BEB01D" w14:textId="77777777" w:rsidTr="0075381D">
        <w:trPr>
          <w:trHeight w:val="300"/>
        </w:trPr>
        <w:tc>
          <w:tcPr>
            <w:tcW w:w="2420" w:type="dxa"/>
            <w:tcBorders>
              <w:top w:val="nil"/>
              <w:left w:val="nil"/>
              <w:bottom w:val="nil"/>
              <w:right w:val="nil"/>
            </w:tcBorders>
            <w:shd w:val="clear" w:color="auto" w:fill="auto"/>
            <w:noWrap/>
            <w:hideMark/>
          </w:tcPr>
          <w:p w14:paraId="07F232E5" w14:textId="5622801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700" w:type="dxa"/>
            <w:tcBorders>
              <w:top w:val="nil"/>
              <w:left w:val="nil"/>
              <w:bottom w:val="nil"/>
              <w:right w:val="nil"/>
            </w:tcBorders>
            <w:shd w:val="clear" w:color="auto" w:fill="auto"/>
            <w:noWrap/>
            <w:hideMark/>
          </w:tcPr>
          <w:p w14:paraId="7197425F" w14:textId="529F364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shd w:val="clear" w:color="auto" w:fill="auto"/>
            <w:noWrap/>
            <w:hideMark/>
          </w:tcPr>
          <w:p w14:paraId="52DA25C8" w14:textId="26B2BE2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shd w:val="clear" w:color="auto" w:fill="auto"/>
            <w:noWrap/>
            <w:hideMark/>
          </w:tcPr>
          <w:p w14:paraId="15E83975" w14:textId="3E6896A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shd w:val="clear" w:color="auto" w:fill="auto"/>
            <w:noWrap/>
            <w:hideMark/>
          </w:tcPr>
          <w:p w14:paraId="08F10224" w14:textId="33BA240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shd w:val="clear" w:color="auto" w:fill="auto"/>
            <w:noWrap/>
            <w:hideMark/>
          </w:tcPr>
          <w:p w14:paraId="20EBE13E" w14:textId="7AEB9716"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shd w:val="clear" w:color="auto" w:fill="auto"/>
            <w:noWrap/>
            <w:hideMark/>
          </w:tcPr>
          <w:p w14:paraId="142CC9EA" w14:textId="72F39AF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shd w:val="clear" w:color="auto" w:fill="auto"/>
            <w:noWrap/>
            <w:hideMark/>
          </w:tcPr>
          <w:p w14:paraId="154AC6F0" w14:textId="7EABC754"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B857D2" w:rsidRPr="00EB262D" w14:paraId="716E7D68" w14:textId="77777777" w:rsidTr="0075381D">
        <w:trPr>
          <w:trHeight w:val="300"/>
        </w:trPr>
        <w:tc>
          <w:tcPr>
            <w:tcW w:w="2420" w:type="dxa"/>
            <w:tcBorders>
              <w:top w:val="nil"/>
              <w:left w:val="nil"/>
              <w:bottom w:val="nil"/>
              <w:right w:val="nil"/>
            </w:tcBorders>
            <w:shd w:val="clear" w:color="auto" w:fill="auto"/>
            <w:noWrap/>
            <w:hideMark/>
          </w:tcPr>
          <w:p w14:paraId="5E773AF3" w14:textId="7E31D0CB"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700" w:type="dxa"/>
            <w:tcBorders>
              <w:top w:val="nil"/>
              <w:left w:val="nil"/>
              <w:bottom w:val="nil"/>
              <w:right w:val="nil"/>
            </w:tcBorders>
            <w:shd w:val="clear" w:color="auto" w:fill="auto"/>
            <w:noWrap/>
            <w:hideMark/>
          </w:tcPr>
          <w:p w14:paraId="1F1D6435" w14:textId="770F906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shd w:val="clear" w:color="auto" w:fill="auto"/>
            <w:noWrap/>
            <w:hideMark/>
          </w:tcPr>
          <w:p w14:paraId="4599F642" w14:textId="0E53FAF8"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shd w:val="clear" w:color="auto" w:fill="auto"/>
            <w:noWrap/>
            <w:hideMark/>
          </w:tcPr>
          <w:p w14:paraId="3E8913E0" w14:textId="274A745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shd w:val="clear" w:color="auto" w:fill="auto"/>
            <w:noWrap/>
            <w:hideMark/>
          </w:tcPr>
          <w:p w14:paraId="2BCC404F" w14:textId="120C528B"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shd w:val="clear" w:color="auto" w:fill="auto"/>
            <w:noWrap/>
            <w:hideMark/>
          </w:tcPr>
          <w:p w14:paraId="55CBD88F" w14:textId="62AC0E9C"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shd w:val="clear" w:color="auto" w:fill="auto"/>
            <w:noWrap/>
            <w:hideMark/>
          </w:tcPr>
          <w:p w14:paraId="083FD931" w14:textId="4C8E5E04" w:rsidR="00B857D2" w:rsidRPr="00EB262D" w:rsidRDefault="00B857D2" w:rsidP="00B857D2">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shd w:val="clear" w:color="auto" w:fill="auto"/>
            <w:noWrap/>
            <w:hideMark/>
          </w:tcPr>
          <w:p w14:paraId="147BEE37" w14:textId="0CB99B65"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r>
      <w:tr w:rsidR="00B857D2" w:rsidRPr="00EB262D" w14:paraId="0ADC0507" w14:textId="77777777" w:rsidTr="0075381D">
        <w:trPr>
          <w:trHeight w:val="300"/>
        </w:trPr>
        <w:tc>
          <w:tcPr>
            <w:tcW w:w="2420" w:type="dxa"/>
            <w:tcBorders>
              <w:top w:val="nil"/>
              <w:left w:val="nil"/>
              <w:bottom w:val="nil"/>
              <w:right w:val="nil"/>
            </w:tcBorders>
            <w:shd w:val="clear" w:color="auto" w:fill="auto"/>
            <w:noWrap/>
            <w:hideMark/>
          </w:tcPr>
          <w:p w14:paraId="36CDFF49" w14:textId="777777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shd w:val="clear" w:color="auto" w:fill="auto"/>
            <w:noWrap/>
            <w:hideMark/>
          </w:tcPr>
          <w:p w14:paraId="17C75AC7"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shd w:val="clear" w:color="auto" w:fill="auto"/>
            <w:noWrap/>
            <w:hideMark/>
          </w:tcPr>
          <w:p w14:paraId="55F2542A"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4C93C139"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B688C1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54D3F74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62C2F261"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6BD94FEC" w14:textId="77777777" w:rsidR="00B857D2" w:rsidRPr="00EB262D" w:rsidRDefault="00B857D2" w:rsidP="00B857D2">
            <w:pPr>
              <w:suppressAutoHyphens w:val="0"/>
              <w:spacing w:after="0" w:line="240" w:lineRule="auto"/>
              <w:rPr>
                <w:rFonts w:ascii="Times New Roman" w:eastAsia="Times New Roman" w:hAnsi="Times New Roman" w:cs="Times New Roman"/>
                <w:lang w:eastAsia="de-DE"/>
              </w:rPr>
            </w:pPr>
          </w:p>
        </w:tc>
      </w:tr>
      <w:tr w:rsidR="00B857D2" w:rsidRPr="00EB262D" w14:paraId="5A33204E" w14:textId="77777777" w:rsidTr="0075381D">
        <w:trPr>
          <w:trHeight w:val="300"/>
        </w:trPr>
        <w:tc>
          <w:tcPr>
            <w:tcW w:w="2420" w:type="dxa"/>
            <w:tcBorders>
              <w:top w:val="nil"/>
              <w:left w:val="nil"/>
              <w:bottom w:val="nil"/>
              <w:right w:val="nil"/>
            </w:tcBorders>
            <w:shd w:val="clear" w:color="auto" w:fill="auto"/>
            <w:noWrap/>
            <w:hideMark/>
          </w:tcPr>
          <w:p w14:paraId="35B98D6C" w14:textId="3F62DCB3"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lastRenderedPageBreak/>
              <w:t>PROMS</w:t>
            </w:r>
          </w:p>
        </w:tc>
        <w:tc>
          <w:tcPr>
            <w:tcW w:w="1700" w:type="dxa"/>
            <w:tcBorders>
              <w:top w:val="nil"/>
              <w:left w:val="nil"/>
              <w:bottom w:val="nil"/>
              <w:right w:val="nil"/>
            </w:tcBorders>
            <w:shd w:val="clear" w:color="auto" w:fill="auto"/>
            <w:noWrap/>
            <w:hideMark/>
          </w:tcPr>
          <w:p w14:paraId="2A7344B3" w14:textId="77777777" w:rsidR="00B857D2" w:rsidRPr="00EB262D" w:rsidRDefault="00B857D2" w:rsidP="00B857D2">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shd w:val="clear" w:color="auto" w:fill="auto"/>
            <w:noWrap/>
            <w:hideMark/>
          </w:tcPr>
          <w:p w14:paraId="231F400D"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0E8EEF8"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03245512"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shd w:val="clear" w:color="auto" w:fill="auto"/>
            <w:noWrap/>
            <w:hideMark/>
          </w:tcPr>
          <w:p w14:paraId="23E0572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shd w:val="clear" w:color="auto" w:fill="auto"/>
            <w:noWrap/>
            <w:hideMark/>
          </w:tcPr>
          <w:p w14:paraId="707B45D1"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shd w:val="clear" w:color="auto" w:fill="auto"/>
            <w:noWrap/>
            <w:hideMark/>
          </w:tcPr>
          <w:p w14:paraId="443256A7" w14:textId="77777777"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0DF76CB9" w14:textId="77777777" w:rsidTr="0075381D">
        <w:trPr>
          <w:trHeight w:val="300"/>
        </w:trPr>
        <w:tc>
          <w:tcPr>
            <w:tcW w:w="2420" w:type="dxa"/>
            <w:tcBorders>
              <w:top w:val="nil"/>
              <w:left w:val="nil"/>
              <w:bottom w:val="nil"/>
              <w:right w:val="nil"/>
            </w:tcBorders>
            <w:shd w:val="clear" w:color="auto" w:fill="auto"/>
            <w:noWrap/>
            <w:hideMark/>
          </w:tcPr>
          <w:p w14:paraId="766B2FCB" w14:textId="40FF3043"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shd w:val="clear" w:color="auto" w:fill="auto"/>
            <w:noWrap/>
            <w:hideMark/>
          </w:tcPr>
          <w:p w14:paraId="09156853" w14:textId="14BBF4E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shd w:val="clear" w:color="auto" w:fill="auto"/>
            <w:noWrap/>
            <w:hideMark/>
          </w:tcPr>
          <w:p w14:paraId="154FE915" w14:textId="125796EF"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shd w:val="clear" w:color="auto" w:fill="auto"/>
            <w:noWrap/>
            <w:hideMark/>
          </w:tcPr>
          <w:p w14:paraId="35AD958F" w14:textId="2C6B17C6"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shd w:val="clear" w:color="auto" w:fill="auto"/>
            <w:noWrap/>
            <w:hideMark/>
          </w:tcPr>
          <w:p w14:paraId="5F4F5B00" w14:textId="5DAACDF1"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shd w:val="clear" w:color="auto" w:fill="auto"/>
            <w:noWrap/>
            <w:hideMark/>
          </w:tcPr>
          <w:p w14:paraId="0262F6DB" w14:textId="5A7901AD"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shd w:val="clear" w:color="auto" w:fill="auto"/>
            <w:noWrap/>
            <w:hideMark/>
          </w:tcPr>
          <w:p w14:paraId="29A4D998" w14:textId="5A0C09D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shd w:val="clear" w:color="auto" w:fill="auto"/>
            <w:noWrap/>
            <w:hideMark/>
          </w:tcPr>
          <w:p w14:paraId="343C723D" w14:textId="1AE1F40B" w:rsidR="00B857D2" w:rsidRPr="00EB262D" w:rsidRDefault="00B857D2" w:rsidP="00B857D2">
            <w:pPr>
              <w:suppressAutoHyphens w:val="0"/>
              <w:spacing w:after="0" w:line="240" w:lineRule="auto"/>
              <w:jc w:val="center"/>
              <w:rPr>
                <w:rFonts w:ascii="Times New Roman" w:eastAsia="Times New Roman" w:hAnsi="Times New Roman" w:cs="Times New Roman"/>
                <w:b/>
                <w:bCs/>
                <w:lang w:eastAsia="de-DE"/>
              </w:rPr>
            </w:pPr>
          </w:p>
        </w:tc>
      </w:tr>
      <w:tr w:rsidR="00B857D2" w:rsidRPr="00EB262D" w14:paraId="1A91F126" w14:textId="77777777" w:rsidTr="0075381D">
        <w:trPr>
          <w:trHeight w:val="300"/>
        </w:trPr>
        <w:tc>
          <w:tcPr>
            <w:tcW w:w="2420" w:type="dxa"/>
            <w:tcBorders>
              <w:top w:val="nil"/>
              <w:left w:val="nil"/>
              <w:bottom w:val="nil"/>
              <w:right w:val="nil"/>
            </w:tcBorders>
            <w:shd w:val="clear" w:color="auto" w:fill="auto"/>
            <w:noWrap/>
            <w:hideMark/>
          </w:tcPr>
          <w:p w14:paraId="6812B186" w14:textId="09377B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shd w:val="clear" w:color="auto" w:fill="auto"/>
            <w:noWrap/>
            <w:hideMark/>
          </w:tcPr>
          <w:p w14:paraId="303143FD" w14:textId="078386C2"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sidR="000F6662">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shd w:val="clear" w:color="auto" w:fill="auto"/>
            <w:noWrap/>
            <w:hideMark/>
          </w:tcPr>
          <w:p w14:paraId="6D0A005F" w14:textId="134D5A26"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shd w:val="clear" w:color="auto" w:fill="auto"/>
            <w:noWrap/>
            <w:hideMark/>
          </w:tcPr>
          <w:p w14:paraId="33BD36F2" w14:textId="156D914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shd w:val="clear" w:color="auto" w:fill="auto"/>
            <w:noWrap/>
            <w:hideMark/>
          </w:tcPr>
          <w:p w14:paraId="7CF1B442" w14:textId="462F68BA"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shd w:val="clear" w:color="auto" w:fill="auto"/>
            <w:noWrap/>
            <w:hideMark/>
          </w:tcPr>
          <w:p w14:paraId="5F9D39B7" w14:textId="358F9FA4"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shd w:val="clear" w:color="auto" w:fill="auto"/>
            <w:noWrap/>
            <w:hideMark/>
          </w:tcPr>
          <w:p w14:paraId="2DBC177E" w14:textId="38EB5A0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shd w:val="clear" w:color="auto" w:fill="auto"/>
            <w:noWrap/>
            <w:hideMark/>
          </w:tcPr>
          <w:p w14:paraId="23DE19D6" w14:textId="37E8C20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1B1E4BA7" w14:textId="77777777" w:rsidTr="0075381D">
        <w:trPr>
          <w:trHeight w:val="300"/>
        </w:trPr>
        <w:tc>
          <w:tcPr>
            <w:tcW w:w="2420" w:type="dxa"/>
            <w:tcBorders>
              <w:top w:val="nil"/>
              <w:left w:val="nil"/>
              <w:bottom w:val="nil"/>
              <w:right w:val="nil"/>
            </w:tcBorders>
            <w:shd w:val="clear" w:color="auto" w:fill="auto"/>
            <w:noWrap/>
            <w:hideMark/>
          </w:tcPr>
          <w:p w14:paraId="6BDD0071" w14:textId="63EE22A1"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shd w:val="clear" w:color="auto" w:fill="auto"/>
            <w:noWrap/>
            <w:hideMark/>
          </w:tcPr>
          <w:p w14:paraId="1866CD63" w14:textId="1C123A0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shd w:val="clear" w:color="auto" w:fill="auto"/>
            <w:noWrap/>
            <w:hideMark/>
          </w:tcPr>
          <w:p w14:paraId="3AE21CD1" w14:textId="29750FEA"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shd w:val="clear" w:color="auto" w:fill="auto"/>
            <w:noWrap/>
            <w:hideMark/>
          </w:tcPr>
          <w:p w14:paraId="0F784D34" w14:textId="42643579"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shd w:val="clear" w:color="auto" w:fill="auto"/>
            <w:noWrap/>
            <w:hideMark/>
          </w:tcPr>
          <w:p w14:paraId="15367E1D" w14:textId="34DF16E5"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shd w:val="clear" w:color="auto" w:fill="auto"/>
            <w:noWrap/>
            <w:hideMark/>
          </w:tcPr>
          <w:p w14:paraId="6690D72E" w14:textId="1B60906F"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shd w:val="clear" w:color="auto" w:fill="auto"/>
            <w:noWrap/>
            <w:hideMark/>
          </w:tcPr>
          <w:p w14:paraId="5D9BE5D6" w14:textId="0C808DE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shd w:val="clear" w:color="auto" w:fill="auto"/>
            <w:noWrap/>
            <w:hideMark/>
          </w:tcPr>
          <w:p w14:paraId="40CD32AF" w14:textId="3ACFD990"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r w:rsidR="00B857D2" w:rsidRPr="00EB262D" w14:paraId="459DC3EB" w14:textId="77777777" w:rsidTr="0075381D">
        <w:trPr>
          <w:trHeight w:val="255"/>
        </w:trPr>
        <w:tc>
          <w:tcPr>
            <w:tcW w:w="2420" w:type="dxa"/>
            <w:tcBorders>
              <w:top w:val="nil"/>
              <w:left w:val="nil"/>
              <w:bottom w:val="single" w:sz="4" w:space="0" w:color="auto"/>
              <w:right w:val="nil"/>
            </w:tcBorders>
            <w:shd w:val="clear" w:color="auto" w:fill="auto"/>
            <w:noWrap/>
            <w:hideMark/>
          </w:tcPr>
          <w:p w14:paraId="7449049B" w14:textId="1AF89936" w:rsidR="00B857D2" w:rsidRPr="00EB262D" w:rsidRDefault="00B857D2" w:rsidP="00B857D2">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shd w:val="clear" w:color="auto" w:fill="auto"/>
            <w:noWrap/>
            <w:hideMark/>
          </w:tcPr>
          <w:p w14:paraId="30429E54" w14:textId="68A27F53"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shd w:val="clear" w:color="auto" w:fill="auto"/>
            <w:noWrap/>
            <w:hideMark/>
          </w:tcPr>
          <w:p w14:paraId="06C0C546" w14:textId="47BFBC77" w:rsidR="00B857D2" w:rsidRPr="00EB262D" w:rsidRDefault="00B857D2" w:rsidP="00B857D2">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sidR="00EF4161">
              <w:rPr>
                <w:rFonts w:ascii="Times New Roman" w:hAnsi="Times New Roman" w:cs="Times New Roman"/>
              </w:rPr>
              <w:t>2</w:t>
            </w:r>
            <w:r w:rsidRPr="00EB262D">
              <w:rPr>
                <w:rFonts w:ascii="Times New Roman" w:hAnsi="Times New Roman" w:cs="Times New Roman"/>
              </w:rPr>
              <w:t xml:space="preserve"> (0.0</w:t>
            </w:r>
            <w:r w:rsidR="00EF4161">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shd w:val="clear" w:color="auto" w:fill="auto"/>
            <w:noWrap/>
            <w:hideMark/>
          </w:tcPr>
          <w:p w14:paraId="2C5CD038" w14:textId="1FAD9312"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shd w:val="clear" w:color="auto" w:fill="auto"/>
            <w:noWrap/>
            <w:hideMark/>
          </w:tcPr>
          <w:p w14:paraId="7FACBA40" w14:textId="6D2846A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shd w:val="clear" w:color="auto" w:fill="auto"/>
            <w:noWrap/>
            <w:hideMark/>
          </w:tcPr>
          <w:p w14:paraId="20721526" w14:textId="2D4ACAFC"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shd w:val="clear" w:color="auto" w:fill="auto"/>
            <w:noWrap/>
            <w:hideMark/>
          </w:tcPr>
          <w:p w14:paraId="53A21BDC" w14:textId="7BFDB243"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shd w:val="clear" w:color="auto" w:fill="auto"/>
            <w:noWrap/>
            <w:hideMark/>
          </w:tcPr>
          <w:p w14:paraId="0D13A496" w14:textId="4EACC10E" w:rsidR="00B857D2" w:rsidRPr="00EB262D" w:rsidRDefault="00B857D2" w:rsidP="00B857D2">
            <w:pPr>
              <w:suppressAutoHyphens w:val="0"/>
              <w:spacing w:after="0" w:line="240" w:lineRule="auto"/>
              <w:jc w:val="center"/>
              <w:rPr>
                <w:rFonts w:ascii="Times New Roman" w:eastAsia="Times New Roman" w:hAnsi="Times New Roman" w:cs="Times New Roman"/>
                <w:lang w:eastAsia="de-DE"/>
              </w:rPr>
            </w:pPr>
          </w:p>
        </w:tc>
      </w:tr>
    </w:tbl>
    <w:p w14:paraId="4032EC41" w14:textId="46F3EAB7" w:rsidR="00003F8B" w:rsidRPr="00EB262D" w:rsidRDefault="00003F8B" w:rsidP="00484889">
      <w:pPr>
        <w:rPr>
          <w:rFonts w:ascii="Times New Roman" w:hAnsi="Times New Roman" w:cs="Times New Roman"/>
          <w:iCs/>
          <w:sz w:val="24"/>
          <w:szCs w:val="24"/>
          <w:lang w:val="en-US"/>
        </w:rPr>
      </w:pPr>
    </w:p>
    <w:p w14:paraId="4CE6C8C2" w14:textId="2A26AD9F" w:rsidR="00484889" w:rsidRPr="00EB262D" w:rsidRDefault="00484889"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Q1OWQwYmJiLTRkZDItNDg0Zi05ZjZmLTQ0YjBiNDUyNGQ3NCIsIlRleHQiOiIoQnJleWVyICYgQmx1ZW1rZSwgMjAxNi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5ODgzNzFkMS01ZjY4LTRiZDEtYmE3Yi1iZmVhZmFmZGFjOTUiLCJUZXh0IjoiKFJhbW1zdGVkdCBldCBhbC4sIDIwMT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0CE1231F70FB447EB26DE08EFC89AE6C"/>
          </w:placeholder>
        </w:sdtPr>
        <w:sdtContent>
          <w:r w:rsidRPr="00EB262D">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NWQxNTUzNDItMmRjMy00M2NhLWFjYjUtMzUzYzZlNjI4OGQxIiwiVGV4dCI6IihNw7xsbGVuc2llZmVuIGV0IGFsLiwgMjAxNCkiLCJXQUlWZXJzaW9uIjoiNi4xMS4wLjAifQ==}</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MjI2NTg3ZGMtNDMxYi00Y2VlLTk0MTEtNWU3MGY0ZTZmYTNlIiwiVGV4dCI6IkhvZWtzdHJhIGV0IGFsLiIsIldBSVZlcnNpb24iOiI2LjExLjAuMCJ9}</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0CE1231F70FB447EB26DE08EFC89AE6C"/>
          </w:placeholder>
        </w:sdtPr>
        <w:sdtContent>
          <w:r w:rsidRPr="00EB262D">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3YzBjMjIxNS0wYjhiLTQxMGEtYTdhZi1iMGE0NmFlOGNiY2QiLCJUZXh0IjoiKDIwMDgpIiwiV0FJVmVyc2lvbiI6IjYuMTEuMC4wIn0=}</w:instrText>
          </w:r>
          <w:r w:rsidRPr="00EB262D">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0ZThjNzU0My0wYzNhLTRmNjItOGJkYy1mZDA4OWI1MjgxZWEiLCJUZXh0IjoiQmFyb24tQ29oZW4gZXQgYWwuIiwiV0FJVmVyc2lvbiI6IjYuMTEuMC4wIn0=}</w:instrText>
          </w:r>
          <w:r w:rsidRPr="00EB262D">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0CE1231F70FB447EB26DE08EFC89AE6C"/>
          </w:placeholder>
        </w:sdtPr>
        <w:sdtContent>
          <w:r w:rsidRPr="00EB262D">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2VmNzVjY2NmLTExYjItNDg1Ny1iNjI5LTUzY2U3NmNiYjU5NiIsIlRleHQiOiIoMjAwMSkiLCJXQUlWZXJzaW9uIjoiNi4xMS4wLjAifQ==}</w:instrText>
          </w:r>
          <w:r w:rsidRPr="00EB262D">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6DAD962" w14:textId="6B03DDC1" w:rsidR="00586E04" w:rsidRPr="00EB262D" w:rsidRDefault="00745500" w:rsidP="00484889">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00586E04" w:rsidRPr="00EB262D">
        <w:rPr>
          <w:rFonts w:ascii="Times New Roman" w:hAnsi="Times New Roman" w:cs="Times New Roman"/>
          <w:i/>
          <w:sz w:val="24"/>
          <w:szCs w:val="24"/>
          <w:lang w:val="en-US"/>
        </w:rPr>
        <w:t xml:space="preserve"> Note that original d</w:t>
      </w:r>
      <w:r w:rsidR="00003F8B" w:rsidRPr="00EB262D">
        <w:rPr>
          <w:rFonts w:ascii="Times New Roman" w:hAnsi="Times New Roman" w:cs="Times New Roman"/>
          <w:i/>
          <w:sz w:val="24"/>
          <w:szCs w:val="24"/>
          <w:lang w:val="en-US"/>
        </w:rPr>
        <w:t>egrees of freedom</w:t>
      </w:r>
      <w:r w:rsidR="00586E04" w:rsidRPr="00EB262D">
        <w:rPr>
          <w:rFonts w:ascii="Times New Roman" w:hAnsi="Times New Roman" w:cs="Times New Roman"/>
          <w:i/>
          <w:sz w:val="24"/>
          <w:szCs w:val="24"/>
          <w:lang w:val="en-US"/>
        </w:rPr>
        <w:t xml:space="preserve"> were </w:t>
      </w:r>
      <w:r w:rsidR="00C360C7" w:rsidRPr="00EB262D">
        <w:rPr>
          <w:rFonts w:ascii="Times New Roman" w:hAnsi="Times New Roman" w:cs="Times New Roman"/>
          <w:i/>
          <w:sz w:val="24"/>
          <w:szCs w:val="24"/>
          <w:lang w:val="en-US"/>
        </w:rPr>
        <w:t>86</w:t>
      </w:r>
      <w:r w:rsidR="00586E04" w:rsidRPr="00EB262D">
        <w:rPr>
          <w:rFonts w:ascii="Times New Roman" w:hAnsi="Times New Roman" w:cs="Times New Roman"/>
          <w:i/>
          <w:sz w:val="24"/>
          <w:szCs w:val="24"/>
          <w:lang w:val="en-US"/>
        </w:rPr>
        <w:t xml:space="preserve"> but were corrected due to unequal variance</w:t>
      </w:r>
      <w:r w:rsidR="00967C23" w:rsidRPr="00EB262D">
        <w:rPr>
          <w:rFonts w:ascii="Times New Roman" w:hAnsi="Times New Roman" w:cs="Times New Roman"/>
          <w:i/>
          <w:sz w:val="24"/>
          <w:szCs w:val="24"/>
          <w:lang w:val="en-US"/>
        </w:rPr>
        <w:t>.</w:t>
      </w: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24" w:name="_Toc200448875"/>
      <w:r w:rsidRPr="00EB262D">
        <w:rPr>
          <w:rFonts w:ascii="Times New Roman" w:hAnsi="Times New Roman" w:cs="Times New Roman"/>
          <w:lang w:val="en-US"/>
        </w:rPr>
        <w:t>Emotion classification performance</w:t>
      </w:r>
      <w:bookmarkEnd w:id="24"/>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BEE6081" w:rsidR="007238A3" w:rsidRPr="00EB262D"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results revealed </w:t>
      </w:r>
      <w:proofErr w:type="gramStart"/>
      <w:r w:rsidRPr="00EB262D">
        <w:rPr>
          <w:rFonts w:ascii="Times New Roman" w:hAnsi="Times New Roman" w:cs="Times New Roman"/>
          <w:sz w:val="24"/>
          <w:szCs w:val="24"/>
          <w:lang w:val="en-US"/>
        </w:rPr>
        <w:t>main</w:t>
      </w:r>
      <w:proofErr w:type="gramEnd"/>
      <w:r w:rsidRPr="00EB262D">
        <w:rPr>
          <w:rFonts w:ascii="Times New Roman" w:hAnsi="Times New Roman" w:cs="Times New Roman"/>
          <w:sz w:val="24"/>
          <w:szCs w:val="24"/>
          <w:lang w:val="en-US"/>
        </w:rPr>
        <w:t xml:space="preserve">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373D1B53" w14:textId="74B1DF87" w:rsidR="005D275B" w:rsidRDefault="005D275B" w:rsidP="005D275B">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0A403F">
        <w:rPr>
          <w:rFonts w:ascii="Times New Roman" w:hAnsi="Times New Roman" w:cs="Times New Roman"/>
          <w:b/>
          <w:i w:val="0"/>
          <w:color w:val="auto"/>
          <w:sz w:val="24"/>
          <w:szCs w:val="24"/>
          <w:lang w:val="en-US"/>
        </w:rPr>
        <w:t>2</w:t>
      </w:r>
    </w:p>
    <w:p w14:paraId="70FD6C2C" w14:textId="0953E861" w:rsidR="005D275B" w:rsidRPr="008728CB" w:rsidRDefault="0004103C" w:rsidP="005D275B">
      <w:pPr>
        <w:rPr>
          <w:i/>
          <w:lang w:val="en-US"/>
        </w:rPr>
      </w:pPr>
      <w:r w:rsidRPr="008728CB">
        <w:rPr>
          <w:i/>
          <w:lang w:val="en-US"/>
        </w:rPr>
        <w:t xml:space="preserve">Results of the 4 × 3 × 2 mixed-effects ANOVA </w:t>
      </w:r>
      <w:bookmarkStart w:id="25" w:name="_Hlk200467899"/>
      <w:r w:rsidRPr="008728CB">
        <w:rPr>
          <w:i/>
          <w:lang w:val="en-US"/>
        </w:rPr>
        <w:t xml:space="preserve">on </w:t>
      </w:r>
      <w:r w:rsidR="002D287B">
        <w:rPr>
          <w:i/>
          <w:lang w:val="en-US"/>
        </w:rPr>
        <w:t xml:space="preserve">the </w:t>
      </w:r>
      <w:r w:rsidR="008728CB" w:rsidRPr="008728CB">
        <w:rPr>
          <w:i/>
          <w:lang w:val="en-US"/>
        </w:rPr>
        <w:t>mean proportion of correct responses</w:t>
      </w:r>
      <w:bookmarkEnd w:id="25"/>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5D275B" w:rsidRPr="005D275B" w14:paraId="6979FCC2" w14:textId="77777777" w:rsidTr="005D275B">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30D734AB" w14:textId="77777777" w:rsidR="005D275B" w:rsidRPr="005D275B" w:rsidRDefault="005D275B" w:rsidP="005D275B">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B0C5232"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32BA2C58"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2B44003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AC81191"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1856E99B" w14:textId="77777777" w:rsidR="005D275B" w:rsidRPr="005D275B" w:rsidRDefault="005D275B" w:rsidP="005D275B">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594C9196" w14:textId="0783F528" w:rsidR="005D275B" w:rsidRPr="005D275B" w:rsidRDefault="002D287B" w:rsidP="005D275B">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5D275B" w:rsidRPr="005D275B" w14:paraId="58F6AC75" w14:textId="77777777" w:rsidTr="005D275B">
        <w:trPr>
          <w:trHeight w:val="300"/>
        </w:trPr>
        <w:tc>
          <w:tcPr>
            <w:tcW w:w="3060" w:type="dxa"/>
            <w:tcBorders>
              <w:top w:val="nil"/>
              <w:left w:val="nil"/>
              <w:bottom w:val="nil"/>
              <w:right w:val="nil"/>
            </w:tcBorders>
            <w:shd w:val="clear" w:color="auto" w:fill="auto"/>
            <w:noWrap/>
            <w:vAlign w:val="bottom"/>
            <w:hideMark/>
          </w:tcPr>
          <w:p w14:paraId="07E29372"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1A3F1E4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shd w:val="clear" w:color="auto" w:fill="auto"/>
            <w:noWrap/>
            <w:vAlign w:val="bottom"/>
            <w:hideMark/>
          </w:tcPr>
          <w:p w14:paraId="02798DE5"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shd w:val="clear" w:color="auto" w:fill="auto"/>
            <w:noWrap/>
            <w:vAlign w:val="bottom"/>
            <w:hideMark/>
          </w:tcPr>
          <w:p w14:paraId="0C45469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shd w:val="clear" w:color="auto" w:fill="auto"/>
            <w:noWrap/>
            <w:vAlign w:val="bottom"/>
            <w:hideMark/>
          </w:tcPr>
          <w:p w14:paraId="58B1AB6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shd w:val="clear" w:color="auto" w:fill="auto"/>
            <w:noWrap/>
            <w:vAlign w:val="bottom"/>
            <w:hideMark/>
          </w:tcPr>
          <w:p w14:paraId="3309871F" w14:textId="49DFD662"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0F916C5C" w14:textId="0806F671"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62F01AA2" w14:textId="77777777" w:rsidTr="005D275B">
        <w:trPr>
          <w:trHeight w:val="300"/>
        </w:trPr>
        <w:tc>
          <w:tcPr>
            <w:tcW w:w="3060" w:type="dxa"/>
            <w:tcBorders>
              <w:top w:val="nil"/>
              <w:left w:val="nil"/>
              <w:bottom w:val="nil"/>
              <w:right w:val="nil"/>
            </w:tcBorders>
            <w:shd w:val="clear" w:color="auto" w:fill="auto"/>
            <w:noWrap/>
            <w:vAlign w:val="bottom"/>
            <w:hideMark/>
          </w:tcPr>
          <w:p w14:paraId="0A42F6B3"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45FEDD9C"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D8886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599A253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shd w:val="clear" w:color="auto" w:fill="auto"/>
            <w:noWrap/>
            <w:vAlign w:val="bottom"/>
            <w:hideMark/>
          </w:tcPr>
          <w:p w14:paraId="0992A77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5A2F5D11" w14:textId="484E6B2D"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61231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45445178" w14:textId="77777777" w:rsidTr="005D275B">
        <w:trPr>
          <w:trHeight w:val="300"/>
        </w:trPr>
        <w:tc>
          <w:tcPr>
            <w:tcW w:w="3060" w:type="dxa"/>
            <w:tcBorders>
              <w:top w:val="nil"/>
              <w:left w:val="nil"/>
              <w:bottom w:val="nil"/>
              <w:right w:val="nil"/>
            </w:tcBorders>
            <w:shd w:val="clear" w:color="auto" w:fill="auto"/>
            <w:noWrap/>
            <w:vAlign w:val="bottom"/>
            <w:hideMark/>
          </w:tcPr>
          <w:p w14:paraId="303A961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529BBC2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3B8E03E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52397A2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shd w:val="clear" w:color="auto" w:fill="auto"/>
            <w:noWrap/>
            <w:vAlign w:val="bottom"/>
            <w:hideMark/>
          </w:tcPr>
          <w:p w14:paraId="021123D0"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69781A8" w14:textId="5A7B50C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sidR="00EF4161">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D55F27B" w14:textId="588CCF9E" w:rsidR="005D275B" w:rsidRPr="005D275B" w:rsidRDefault="002D287B" w:rsidP="005D275B">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5D275B" w:rsidRPr="005D275B" w14:paraId="0F4ABF3F" w14:textId="77777777" w:rsidTr="005D275B">
        <w:trPr>
          <w:trHeight w:val="300"/>
        </w:trPr>
        <w:tc>
          <w:tcPr>
            <w:tcW w:w="3060" w:type="dxa"/>
            <w:tcBorders>
              <w:top w:val="nil"/>
              <w:left w:val="nil"/>
              <w:bottom w:val="nil"/>
              <w:right w:val="nil"/>
            </w:tcBorders>
            <w:shd w:val="clear" w:color="auto" w:fill="auto"/>
            <w:noWrap/>
            <w:vAlign w:val="bottom"/>
            <w:hideMark/>
          </w:tcPr>
          <w:p w14:paraId="68F63AF0"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493FFAE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368A4BF6"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shd w:val="clear" w:color="auto" w:fill="auto"/>
            <w:noWrap/>
            <w:vAlign w:val="bottom"/>
            <w:hideMark/>
          </w:tcPr>
          <w:p w14:paraId="7290EB7D"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3CA7136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shd w:val="clear" w:color="auto" w:fill="auto"/>
            <w:noWrap/>
            <w:vAlign w:val="bottom"/>
            <w:hideMark/>
          </w:tcPr>
          <w:p w14:paraId="70A0D732" w14:textId="69B6F6D4"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shd w:val="clear" w:color="auto" w:fill="auto"/>
            <w:noWrap/>
            <w:vAlign w:val="bottom"/>
            <w:hideMark/>
          </w:tcPr>
          <w:p w14:paraId="656C8582"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503E7963" w14:textId="77777777" w:rsidTr="005D275B">
        <w:trPr>
          <w:trHeight w:val="300"/>
        </w:trPr>
        <w:tc>
          <w:tcPr>
            <w:tcW w:w="3060" w:type="dxa"/>
            <w:tcBorders>
              <w:top w:val="nil"/>
              <w:left w:val="nil"/>
              <w:bottom w:val="nil"/>
              <w:right w:val="nil"/>
            </w:tcBorders>
            <w:shd w:val="clear" w:color="auto" w:fill="auto"/>
            <w:noWrap/>
            <w:vAlign w:val="bottom"/>
            <w:hideMark/>
          </w:tcPr>
          <w:p w14:paraId="41978065" w14:textId="77777777"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6C25787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748C060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shd w:val="clear" w:color="auto" w:fill="auto"/>
            <w:noWrap/>
            <w:vAlign w:val="bottom"/>
            <w:hideMark/>
          </w:tcPr>
          <w:p w14:paraId="3AD1658F"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shd w:val="clear" w:color="auto" w:fill="auto"/>
            <w:noWrap/>
            <w:vAlign w:val="bottom"/>
            <w:hideMark/>
          </w:tcPr>
          <w:p w14:paraId="0E31FF6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shd w:val="clear" w:color="auto" w:fill="auto"/>
            <w:noWrap/>
            <w:vAlign w:val="bottom"/>
            <w:hideMark/>
          </w:tcPr>
          <w:p w14:paraId="2F1F23AD" w14:textId="2B281A3A"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EF4161">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shd w:val="clear" w:color="auto" w:fill="auto"/>
            <w:noWrap/>
            <w:vAlign w:val="bottom"/>
            <w:hideMark/>
          </w:tcPr>
          <w:p w14:paraId="58A86BDA"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r w:rsidR="005D275B" w:rsidRPr="005D275B" w14:paraId="0DDCF1D7" w14:textId="77777777" w:rsidTr="005D275B">
        <w:trPr>
          <w:trHeight w:val="300"/>
        </w:trPr>
        <w:tc>
          <w:tcPr>
            <w:tcW w:w="3060" w:type="dxa"/>
            <w:tcBorders>
              <w:top w:val="nil"/>
              <w:left w:val="nil"/>
              <w:right w:val="nil"/>
            </w:tcBorders>
            <w:shd w:val="clear" w:color="auto" w:fill="auto"/>
            <w:noWrap/>
            <w:vAlign w:val="bottom"/>
            <w:hideMark/>
          </w:tcPr>
          <w:p w14:paraId="07C3BA16" w14:textId="306CDF50" w:rsidR="005D275B" w:rsidRPr="005D275B" w:rsidRDefault="005D275B" w:rsidP="005D275B">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lastRenderedPageBreak/>
              <w:t>Emo</w:t>
            </w:r>
            <w:r w:rsidR="002D287B">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sidR="002D287B">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7AC69FC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30EC8191"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shd w:val="clear" w:color="auto" w:fill="auto"/>
            <w:noWrap/>
            <w:vAlign w:val="bottom"/>
            <w:hideMark/>
          </w:tcPr>
          <w:p w14:paraId="7C335D48"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shd w:val="clear" w:color="auto" w:fill="auto"/>
            <w:noWrap/>
            <w:vAlign w:val="bottom"/>
            <w:hideMark/>
          </w:tcPr>
          <w:p w14:paraId="598E898B"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4C3F730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shd w:val="clear" w:color="auto" w:fill="auto"/>
            <w:noWrap/>
            <w:vAlign w:val="bottom"/>
            <w:hideMark/>
          </w:tcPr>
          <w:p w14:paraId="392CFC6F" w14:textId="47D72C4D" w:rsidR="005D275B" w:rsidRPr="005D275B" w:rsidRDefault="00EF4161" w:rsidP="005D275B">
            <w:pPr>
              <w:suppressAutoHyphens w:val="0"/>
              <w:spacing w:after="0" w:line="240" w:lineRule="auto"/>
              <w:jc w:val="center"/>
              <w:rPr>
                <w:rFonts w:ascii="Calibri" w:eastAsia="Times New Roman" w:hAnsi="Calibri" w:cs="Calibri"/>
                <w:color w:val="000000"/>
                <w:lang w:eastAsia="de-DE"/>
              </w:rPr>
            </w:pPr>
            <w:r>
              <w:rPr>
                <w:sz w:val="23"/>
                <w:szCs w:val="23"/>
              </w:rPr>
              <w:t>.</w:t>
            </w:r>
            <w:r w:rsidR="002D287B">
              <w:rPr>
                <w:sz w:val="23"/>
                <w:szCs w:val="23"/>
              </w:rPr>
              <w:t>827</w:t>
            </w:r>
          </w:p>
        </w:tc>
      </w:tr>
      <w:tr w:rsidR="005D275B" w:rsidRPr="005D275B" w14:paraId="046DF15D" w14:textId="77777777" w:rsidTr="005D275B">
        <w:trPr>
          <w:trHeight w:val="300"/>
        </w:trPr>
        <w:tc>
          <w:tcPr>
            <w:tcW w:w="3060" w:type="dxa"/>
            <w:tcBorders>
              <w:top w:val="nil"/>
              <w:left w:val="nil"/>
              <w:bottom w:val="single" w:sz="4" w:space="0" w:color="auto"/>
              <w:right w:val="nil"/>
            </w:tcBorders>
            <w:shd w:val="clear" w:color="auto" w:fill="auto"/>
            <w:noWrap/>
            <w:vAlign w:val="bottom"/>
            <w:hideMark/>
          </w:tcPr>
          <w:p w14:paraId="70366B77" w14:textId="77777777" w:rsidR="005D275B" w:rsidRPr="005D275B" w:rsidRDefault="005D275B" w:rsidP="005D275B">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72C5B46E"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shd w:val="clear" w:color="auto" w:fill="auto"/>
            <w:noWrap/>
            <w:vAlign w:val="bottom"/>
            <w:hideMark/>
          </w:tcPr>
          <w:p w14:paraId="25A7D813"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shd w:val="clear" w:color="auto" w:fill="auto"/>
            <w:noWrap/>
            <w:vAlign w:val="bottom"/>
            <w:hideMark/>
          </w:tcPr>
          <w:p w14:paraId="33190AF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shd w:val="clear" w:color="auto" w:fill="auto"/>
            <w:noWrap/>
            <w:vAlign w:val="bottom"/>
            <w:hideMark/>
          </w:tcPr>
          <w:p w14:paraId="62C6C38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shd w:val="clear" w:color="auto" w:fill="auto"/>
            <w:noWrap/>
            <w:vAlign w:val="bottom"/>
            <w:hideMark/>
          </w:tcPr>
          <w:p w14:paraId="7E480069"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shd w:val="clear" w:color="auto" w:fill="auto"/>
            <w:noWrap/>
            <w:vAlign w:val="bottom"/>
            <w:hideMark/>
          </w:tcPr>
          <w:p w14:paraId="2B44AB57" w14:textId="77777777" w:rsidR="005D275B" w:rsidRPr="005D275B" w:rsidRDefault="005D275B" w:rsidP="005D275B">
            <w:pPr>
              <w:suppressAutoHyphens w:val="0"/>
              <w:spacing w:after="0" w:line="240" w:lineRule="auto"/>
              <w:jc w:val="center"/>
              <w:rPr>
                <w:rFonts w:ascii="Calibri" w:eastAsia="Times New Roman" w:hAnsi="Calibri" w:cs="Calibri"/>
                <w:color w:val="000000"/>
                <w:lang w:eastAsia="de-DE"/>
              </w:rPr>
            </w:pPr>
          </w:p>
        </w:tc>
      </w:tr>
    </w:tbl>
    <w:p w14:paraId="2C5EA762" w14:textId="77777777" w:rsidR="005D275B" w:rsidRPr="00EB262D" w:rsidRDefault="005D275B" w:rsidP="00F009E6">
      <w:pPr>
        <w:spacing w:line="480" w:lineRule="auto"/>
        <w:contextualSpacing/>
        <w:rPr>
          <w:rFonts w:ascii="Times New Roman" w:hAnsi="Times New Roman" w:cs="Times New Roman"/>
          <w:color w:val="C00000"/>
          <w:sz w:val="24"/>
          <w:szCs w:val="24"/>
          <w:lang w:val="en-US"/>
        </w:rPr>
      </w:pPr>
    </w:p>
    <w:p w14:paraId="20B88857" w14:textId="533CB6B9" w:rsidR="003817B4" w:rsidRPr="00EB262D" w:rsidRDefault="003817B4" w:rsidP="003817B4">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E40A0A">
        <w:rPr>
          <w:rFonts w:ascii="Times New Roman" w:hAnsi="Times New Roman" w:cs="Times New Roman"/>
          <w:b/>
          <w:i w:val="0"/>
          <w:color w:val="auto"/>
          <w:sz w:val="24"/>
          <w:szCs w:val="24"/>
          <w:lang w:val="en-US"/>
        </w:rPr>
        <w:t>2</w:t>
      </w:r>
    </w:p>
    <w:p w14:paraId="625329CD" w14:textId="18873B89" w:rsidR="003817B4" w:rsidRPr="00EB262D" w:rsidRDefault="00D12216" w:rsidP="003817B4">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003817B4" w:rsidRPr="00EB262D">
        <w:rPr>
          <w:rStyle w:val="Hervorhebung"/>
          <w:rFonts w:ascii="Times New Roman" w:hAnsi="Times New Roman" w:cs="Times New Roman"/>
          <w:sz w:val="24"/>
          <w:szCs w:val="24"/>
          <w:lang w:val="en-US"/>
        </w:rPr>
        <w:t xml:space="preserve"> separately for singers and instrumentalists</w:t>
      </w:r>
    </w:p>
    <w:p w14:paraId="3420E6A1" w14:textId="5C8EDDF4" w:rsidR="003817B4" w:rsidRPr="00EB262D" w:rsidRDefault="003817B4"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F41210D" wp14:editId="4993B4F9">
            <wp:extent cx="5486398" cy="3657599"/>
            <wp:effectExtent l="0" t="0" r="635" b="635"/>
            <wp:docPr id="3"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486398" cy="3657599"/>
                    </a:xfrm>
                    <a:prstGeom prst="rect">
                      <a:avLst/>
                    </a:prstGeom>
                  </pic:spPr>
                </pic:pic>
              </a:graphicData>
            </a:graphic>
          </wp:inline>
        </w:drawing>
      </w:r>
    </w:p>
    <w:p w14:paraId="33BB79A4" w14:textId="43429DDE" w:rsidR="003817B4" w:rsidRPr="00D12216" w:rsidRDefault="003817B4" w:rsidP="00D12216">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00D12216"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sidR="00D12216">
        <w:rPr>
          <w:rStyle w:val="Hervorhebung"/>
          <w:rFonts w:ascii="Times New Roman" w:hAnsi="Times New Roman" w:cs="Times New Roman"/>
          <w:sz w:val="24"/>
          <w:szCs w:val="24"/>
          <w:lang w:val="en-US"/>
        </w:rPr>
        <w:t xml:space="preserve"> </w:t>
      </w:r>
      <w:r w:rsidR="00D12216" w:rsidRPr="00D12216">
        <w:rPr>
          <w:rStyle w:val="Hervorhebung"/>
          <w:rFonts w:ascii="Times New Roman" w:hAnsi="Times New Roman" w:cs="Times New Roman"/>
          <w:sz w:val="24"/>
          <w:szCs w:val="24"/>
          <w:lang w:val="en-US"/>
        </w:rPr>
        <w:t xml:space="preserve">represents </w:t>
      </w:r>
      <w:proofErr w:type="gramStart"/>
      <w:r w:rsidR="00D12216" w:rsidRPr="00D12216">
        <w:rPr>
          <w:rStyle w:val="Hervorhebung"/>
          <w:rFonts w:ascii="Times New Roman" w:hAnsi="Times New Roman" w:cs="Times New Roman"/>
          <w:sz w:val="24"/>
          <w:szCs w:val="24"/>
          <w:lang w:val="en-US"/>
        </w:rPr>
        <w:t>guessing</w:t>
      </w:r>
      <w:proofErr w:type="gramEnd"/>
      <w:r w:rsidR="00D12216" w:rsidRPr="00D12216">
        <w:rPr>
          <w:rStyle w:val="Hervorhebung"/>
          <w:rFonts w:ascii="Times New Roman" w:hAnsi="Times New Roman" w:cs="Times New Roman"/>
          <w:sz w:val="24"/>
          <w:szCs w:val="24"/>
          <w:lang w:val="en-US"/>
        </w:rPr>
        <w:t xml:space="preserve"> rate at .25.</w:t>
      </w: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5A6CF3D"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proofErr w:type="gramStart"/>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s(</w:t>
      </w:r>
      <w:proofErr w:type="gramEnd"/>
      <w:r w:rsidR="002E0186" w:rsidRPr="00EB262D">
        <w:rPr>
          <w:rFonts w:ascii="Times New Roman" w:hAnsi="Times New Roman" w:cs="Times New Roman"/>
          <w:sz w:val="24"/>
          <w:szCs w:val="24"/>
          <w:lang w:val="en-US"/>
        </w:rPr>
        <w:t xml:space="preserve">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 xml:space="preserve">the full analysis </w:t>
      </w:r>
      <w:r w:rsidR="0044453D">
        <w:rPr>
          <w:rFonts w:ascii="Times New Roman" w:hAnsi="Times New Roman" w:cs="Times New Roman"/>
          <w:sz w:val="24"/>
          <w:szCs w:val="24"/>
          <w:lang w:val="en-US"/>
        </w:rPr>
        <w:lastRenderedPageBreak/>
        <w:t>on OSF</w:t>
      </w:r>
      <w:r w:rsidRPr="00EB262D">
        <w:rPr>
          <w:rFonts w:ascii="Times New Roman" w:hAnsi="Times New Roman" w:cs="Times New Roman"/>
          <w:sz w:val="24"/>
          <w:szCs w:val="24"/>
          <w:lang w:val="en-US"/>
        </w:rPr>
        <w:t xml:space="preserve">). Performance difference </w:t>
      </w:r>
      <w:r w:rsidR="00A252C9">
        <w:rPr>
          <w:rFonts w:ascii="Times New Roman" w:hAnsi="Times New Roman" w:cs="Times New Roman"/>
          <w:sz w:val="24"/>
          <w:szCs w:val="24"/>
          <w:lang w:val="en-US"/>
        </w:rPr>
        <w:t xml:space="preserve">between F0 and Timbre </w:t>
      </w:r>
      <w:r w:rsidRPr="00EB262D">
        <w:rPr>
          <w:rFonts w:ascii="Times New Roman" w:hAnsi="Times New Roman" w:cs="Times New Roman"/>
          <w:sz w:val="24"/>
          <w:szCs w:val="24"/>
          <w:lang w:val="en-US"/>
        </w:rPr>
        <w:t>was largest for Happiness (</w:t>
      </w:r>
      <w:r w:rsidR="002E0186" w:rsidRPr="00EF4161">
        <w:rPr>
          <w:rFonts w:ascii="Times New Roman" w:hAnsi="Times New Roman" w:cs="Times New Roman"/>
          <w:i/>
          <w:iCs/>
          <w:sz w:val="24"/>
          <w:szCs w:val="24"/>
          <w:lang w:val="en-US"/>
        </w:rPr>
        <w:t>M</w:t>
      </w:r>
      <w:r w:rsidR="002E0186" w:rsidRPr="00EB262D">
        <w:rPr>
          <w:rFonts w:ascii="Times New Roman" w:hAnsi="Times New Roman" w:cs="Times New Roman"/>
          <w:sz w:val="24"/>
          <w:szCs w:val="24"/>
          <w:lang w:val="en-US"/>
        </w:rPr>
        <w:t xml:space="preserve"> = 0.34 ± 0.02 SEM</w:t>
      </w:r>
      <w:r w:rsidRPr="00EB262D">
        <w:rPr>
          <w:rFonts w:ascii="Times New Roman" w:hAnsi="Times New Roman" w:cs="Times New Roman"/>
          <w:sz w:val="24"/>
          <w:szCs w:val="24"/>
          <w:lang w:val="en-US"/>
        </w:rPr>
        <w:t>), followed by Fear (</w:t>
      </w:r>
      <w:r w:rsidR="002E0186" w:rsidRPr="00EB262D">
        <w:rPr>
          <w:rFonts w:ascii="Times New Roman" w:hAnsi="Times New Roman" w:cs="Times New Roman"/>
          <w:sz w:val="24"/>
          <w:szCs w:val="24"/>
          <w:lang w:val="en-US"/>
        </w:rPr>
        <w:t>M = 0.21 ± 0.02</w:t>
      </w:r>
      <w:r w:rsidRPr="00EB262D">
        <w:rPr>
          <w:rFonts w:ascii="Times New Roman" w:hAnsi="Times New Roman" w:cs="Times New Roman"/>
          <w:sz w:val="24"/>
          <w:szCs w:val="24"/>
          <w:lang w:val="en-US"/>
        </w:rPr>
        <w:t>), Sadness (</w:t>
      </w:r>
      <w:r w:rsidR="002E0186" w:rsidRPr="00EB262D">
        <w:rPr>
          <w:rFonts w:ascii="Times New Roman" w:hAnsi="Times New Roman" w:cs="Times New Roman"/>
          <w:sz w:val="24"/>
          <w:szCs w:val="24"/>
          <w:lang w:val="en-US"/>
        </w:rPr>
        <w:t>M = 0.18 ± 0.02</w:t>
      </w:r>
      <w:r w:rsidRPr="00EB262D">
        <w:rPr>
          <w:rFonts w:ascii="Times New Roman" w:hAnsi="Times New Roman" w:cs="Times New Roman"/>
          <w:sz w:val="24"/>
          <w:szCs w:val="24"/>
          <w:lang w:val="en-US"/>
        </w:rPr>
        <w:t>), and Pleasure (</w:t>
      </w:r>
      <w:r w:rsidR="00BB1706" w:rsidRPr="00EF4161">
        <w:rPr>
          <w:rFonts w:ascii="Times New Roman" w:hAnsi="Times New Roman" w:cs="Times New Roman"/>
          <w:i/>
          <w:iCs/>
          <w:sz w:val="24"/>
          <w:szCs w:val="24"/>
          <w:lang w:val="en-US"/>
        </w:rPr>
        <w:t>M</w:t>
      </w:r>
      <w:r w:rsidR="00BB1706" w:rsidRPr="00EB262D">
        <w:rPr>
          <w:rFonts w:ascii="Times New Roman" w:hAnsi="Times New Roman" w:cs="Times New Roman"/>
          <w:sz w:val="24"/>
          <w:szCs w:val="24"/>
          <w:lang w:val="en-US"/>
        </w:rPr>
        <w:t xml:space="preserve"> = 0.10 ± 0.02</w:t>
      </w:r>
      <w:r w:rsidRPr="00EB262D">
        <w:rPr>
          <w:rFonts w:ascii="Times New Roman" w:hAnsi="Times New Roman" w:cs="Times New Roman"/>
          <w:sz w:val="24"/>
          <w:szCs w:val="24"/>
          <w:lang w:val="en-US"/>
        </w:rPr>
        <w:t>; all pairwise comparisons |</w:t>
      </w:r>
      <w:proofErr w:type="spellStart"/>
      <w:r w:rsidRPr="00EB262D">
        <w:rPr>
          <w:rFonts w:ascii="Times New Roman" w:hAnsi="Times New Roman" w:cs="Times New Roman"/>
          <w:i/>
          <w:sz w:val="24"/>
          <w:szCs w:val="24"/>
          <w:lang w:val="en-US"/>
        </w:rPr>
        <w:t>t</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lang w:val="en-US"/>
        </w:rPr>
        <w:t>(7</w:t>
      </w:r>
      <w:r w:rsidR="00BB1706" w:rsidRPr="00EB262D">
        <w:rPr>
          <w:rFonts w:ascii="Times New Roman" w:hAnsi="Times New Roman" w:cs="Times New Roman"/>
          <w:sz w:val="24"/>
          <w:szCs w:val="24"/>
          <w:lang w:val="en-US"/>
        </w:rPr>
        <w:t>7</w:t>
      </w:r>
      <w:r w:rsidRPr="00EB262D">
        <w:rPr>
          <w:rFonts w:ascii="Times New Roman" w:hAnsi="Times New Roman" w:cs="Times New Roman"/>
          <w:sz w:val="24"/>
          <w:szCs w:val="24"/>
          <w:lang w:val="en-US"/>
        </w:rPr>
        <w:t>)| ≥ 2.</w:t>
      </w:r>
      <w:r w:rsidR="00BB1706" w:rsidRPr="00EB262D">
        <w:rPr>
          <w:rFonts w:ascii="Times New Roman" w:hAnsi="Times New Roman" w:cs="Times New Roman"/>
          <w:sz w:val="24"/>
          <w:szCs w:val="24"/>
          <w:lang w:val="en-US"/>
        </w:rPr>
        <w:t>57</w:t>
      </w:r>
      <w:r w:rsidRPr="00EB262D">
        <w:rPr>
          <w:rFonts w:ascii="Times New Roman" w:hAnsi="Times New Roman" w:cs="Times New Roman"/>
          <w:sz w:val="24"/>
          <w:szCs w:val="24"/>
          <w:lang w:val="en-US"/>
        </w:rPr>
        <w:t xml:space="preserve">, </w:t>
      </w:r>
      <w:proofErr w:type="spellStart"/>
      <w:r w:rsidRPr="00EF4161">
        <w:rPr>
          <w:rFonts w:ascii="Times New Roman" w:hAnsi="Times New Roman" w:cs="Times New Roman"/>
          <w:i/>
          <w:iCs/>
          <w:sz w:val="24"/>
          <w:szCs w:val="24"/>
          <w:lang w:val="en-US"/>
        </w:rPr>
        <w:t>p</w:t>
      </w:r>
      <w:r w:rsidRPr="00EB262D">
        <w:rPr>
          <w:rFonts w:ascii="Times New Roman" w:hAnsi="Times New Roman" w:cs="Times New Roman"/>
          <w:sz w:val="24"/>
          <w:szCs w:val="24"/>
          <w:lang w:val="en-US"/>
        </w:rPr>
        <w:t>s</w:t>
      </w:r>
      <w:proofErr w:type="spellEnd"/>
      <w:r w:rsidRPr="00EB262D">
        <w:rPr>
          <w:rFonts w:ascii="Times New Roman" w:hAnsi="Times New Roman" w:cs="Times New Roman"/>
          <w:sz w:val="24"/>
          <w:szCs w:val="24"/>
          <w:vertAlign w:val="subscript"/>
          <w:lang w:val="en-US"/>
        </w:rPr>
        <w:t xml:space="preserve"> </w:t>
      </w:r>
      <w:r w:rsidRPr="00EB262D">
        <w:rPr>
          <w:rFonts w:ascii="Times New Roman" w:hAnsi="Times New Roman" w:cs="Times New Roman"/>
          <w:sz w:val="24"/>
          <w:szCs w:val="24"/>
          <w:lang w:val="en-US"/>
        </w:rPr>
        <w:t>≤ .0</w:t>
      </w:r>
      <w:r w:rsidR="00BB1706" w:rsidRPr="00EB262D">
        <w:rPr>
          <w:rFonts w:ascii="Times New Roman" w:hAnsi="Times New Roman" w:cs="Times New Roman"/>
          <w:sz w:val="24"/>
          <w:szCs w:val="24"/>
          <w:lang w:val="en-US"/>
        </w:rPr>
        <w:t>12</w:t>
      </w:r>
      <w:r w:rsidRPr="00EB262D">
        <w:rPr>
          <w:rFonts w:ascii="Times New Roman" w:hAnsi="Times New Roman" w:cs="Times New Roman"/>
          <w:sz w:val="24"/>
          <w:szCs w:val="24"/>
          <w:lang w:val="en-US"/>
        </w:rPr>
        <w:t xml:space="preserve">, </w:t>
      </w:r>
      <w:r w:rsidRPr="00EF4161">
        <w:rPr>
          <w:rFonts w:ascii="Times New Roman" w:hAnsi="Times New Roman" w:cs="Times New Roman"/>
          <w:i/>
          <w:iCs/>
          <w:sz w:val="24"/>
          <w:szCs w:val="24"/>
          <w:lang w:val="en-US"/>
        </w:rPr>
        <w:t>d</w:t>
      </w:r>
      <w:r w:rsidRPr="00EB262D">
        <w:rPr>
          <w:rFonts w:ascii="Times New Roman" w:hAnsi="Times New Roman" w:cs="Times New Roman"/>
          <w:sz w:val="24"/>
          <w:szCs w:val="24"/>
          <w:lang w:val="en-US"/>
        </w:rPr>
        <w:t>s ≥ 0.</w:t>
      </w:r>
      <w:r w:rsidR="00BB1706" w:rsidRPr="00EB262D">
        <w:rPr>
          <w:rFonts w:ascii="Times New Roman" w:hAnsi="Times New Roman" w:cs="Times New Roman"/>
          <w:sz w:val="24"/>
          <w:szCs w:val="24"/>
          <w:lang w:val="en-US"/>
        </w:rPr>
        <w:t>28</w:t>
      </w:r>
      <w:r w:rsidRPr="00EB262D">
        <w:rPr>
          <w:rFonts w:ascii="Times New Roman" w:hAnsi="Times New Roman" w:cs="Times New Roman"/>
          <w:sz w:val="24"/>
          <w:szCs w:val="24"/>
          <w:lang w:val="en-US"/>
        </w:rPr>
        <w:t xml:space="preserve"> [0.0</w:t>
      </w:r>
      <w:r w:rsidR="00BB1706" w:rsidRPr="00EB262D">
        <w:rPr>
          <w:rFonts w:ascii="Times New Roman" w:hAnsi="Times New Roman" w:cs="Times New Roman"/>
          <w:sz w:val="24"/>
          <w:szCs w:val="24"/>
          <w:lang w:val="en-US"/>
        </w:rPr>
        <w:t>6</w:t>
      </w:r>
      <w:r w:rsidRPr="00EB262D">
        <w:rPr>
          <w:rFonts w:ascii="Times New Roman" w:hAnsi="Times New Roman" w:cs="Times New Roman"/>
          <w:sz w:val="24"/>
          <w:szCs w:val="24"/>
          <w:lang w:val="en-US"/>
        </w:rPr>
        <w:t xml:space="preserve"> 0.</w:t>
      </w:r>
      <w:r w:rsidR="00BB1706" w:rsidRPr="00EB262D">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reported in </w:t>
      </w:r>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DY4ZDNmNWItODUxMS00ODUyLWEyM2MtNjkzZDFhODQxMDI4IiwiVGV4dCI6Ik51c3NiYXVtIGV0IGFsLiIsIldBSVZlcnNpb24iOiI2LjExLjAuMCJ9}</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a7e7857-b3bd-4567-aace-64d3ddff6b32"/>
          <w:id w:val="-547682368"/>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2OGQzZjViLTg1MTEtNDg1Mi1hMjNjLTY5M2QxYTg0MTAyOCIsIkVudHJpZXMiOlt7IiRpZCI6IjIiLCIkdHlwZSI6IlN3aXNzQWNhZGVtaWMuQ2l0YXZpLkNpdGF0aW9ucy5Xb3JkUGxhY2Vob2xkZXJFbnRyeSwgU3dpc3NBY2FkZW1pYy5DaXRhdmkiLCJJZCI6ImRiYTgyMjVkLTk5ODUtNGI2My05ODdlLTg5Njc0MTAyZTQ1M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TdlNzg1Ny1iM2JkLTQ1NjctYWFjZS02NGQzZGRmZjZiMzIiLCJUZXh0IjoiKDIwMjQpIiwiV0FJVmVyc2lvbiI6IjYuMTEuMC4wIn0=}</w:instrText>
          </w:r>
          <w:r w:rsidR="002E0186" w:rsidRPr="00EB262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17E4D070" w14:textId="38002830" w:rsidR="00484889" w:rsidRPr="00EB262D" w:rsidRDefault="00484889" w:rsidP="00484889">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sidR="001C1822">
        <w:rPr>
          <w:rFonts w:ascii="Times New Roman" w:hAnsi="Times New Roman" w:cs="Times New Roman"/>
          <w:b/>
          <w:i w:val="0"/>
          <w:color w:val="auto"/>
          <w:sz w:val="24"/>
          <w:szCs w:val="24"/>
          <w:lang w:val="en-US"/>
        </w:rPr>
        <w:t>3</w:t>
      </w:r>
    </w:p>
    <w:p w14:paraId="401D0485" w14:textId="77777777" w:rsidR="00484889" w:rsidRPr="00EB262D" w:rsidRDefault="00484889" w:rsidP="00484889">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bookmarkStart w:id="26" w:name="_Hlk107930857"/>
      <w:bookmarkEnd w:id="26"/>
    </w:p>
    <w:p w14:paraId="3443461F" w14:textId="77777777" w:rsidR="00484889" w:rsidRPr="00EB262D" w:rsidRDefault="00484889" w:rsidP="00484889">
      <w:pPr>
        <w:rPr>
          <w:rFonts w:ascii="Times New Roman" w:hAnsi="Times New Roman" w:cs="Times New Roman"/>
          <w:sz w:val="24"/>
          <w:szCs w:val="24"/>
          <w:lang w:val="en-US"/>
        </w:rPr>
      </w:pPr>
    </w:p>
    <w:p w14:paraId="13E5EB01" w14:textId="77777777" w:rsidR="00484889" w:rsidRPr="00EB262D" w:rsidRDefault="00484889" w:rsidP="00484889">
      <w:pPr>
        <w:tabs>
          <w:tab w:val="left" w:pos="900"/>
        </w:tabs>
        <w:rPr>
          <w:rFonts w:ascii="Times New Roman" w:hAnsi="Times New Roman" w:cs="Times New Roman"/>
          <w:sz w:val="24"/>
          <w:szCs w:val="24"/>
          <w:lang w:val="en-US"/>
        </w:rPr>
      </w:pPr>
      <w:r w:rsidRPr="00EB262D">
        <w:rPr>
          <w:rFonts w:ascii="Times New Roman" w:hAnsi="Times New Roman" w:cs="Times New Roman"/>
          <w:noProof/>
          <w:sz w:val="24"/>
          <w:szCs w:val="24"/>
        </w:rPr>
        <w:drawing>
          <wp:inline distT="0" distB="0" distL="0" distR="0" wp14:anchorId="2241366E" wp14:editId="63512ED1">
            <wp:extent cx="5961822" cy="1987274"/>
            <wp:effectExtent l="0" t="0" r="127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961822" cy="1987274"/>
                    </a:xfrm>
                    <a:prstGeom prst="rect">
                      <a:avLst/>
                    </a:prstGeom>
                  </pic:spPr>
                </pic:pic>
              </a:graphicData>
            </a:graphic>
          </wp:inline>
        </w:drawing>
      </w:r>
    </w:p>
    <w:p w14:paraId="767553BC" w14:textId="77777777" w:rsidR="00484889" w:rsidRPr="00EB262D" w:rsidRDefault="00484889" w:rsidP="00484889">
      <w:pPr>
        <w:spacing w:line="480" w:lineRule="auto"/>
        <w:rPr>
          <w:rStyle w:val="Hervorhebung"/>
          <w:rFonts w:ascii="Times New Roman" w:hAnsi="Times New Roman" w:cs="Times New Roman"/>
          <w:sz w:val="24"/>
          <w:szCs w:val="24"/>
          <w:lang w:val="en-US"/>
        </w:rPr>
      </w:pPr>
    </w:p>
    <w:p w14:paraId="22FC6782" w14:textId="154595AE" w:rsidR="00484889" w:rsidRDefault="00484889" w:rsidP="00D60F72">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 xml:space="preserve">Note. Whiskers represent 95%-confidence intervals. Grey dots represent individual participants’ data. The dotted line represents </w:t>
      </w:r>
      <w:proofErr w:type="gramStart"/>
      <w:r w:rsidRPr="00EB262D">
        <w:rPr>
          <w:rStyle w:val="Hervorhebung"/>
          <w:rFonts w:ascii="Times New Roman" w:hAnsi="Times New Roman" w:cs="Times New Roman"/>
          <w:sz w:val="24"/>
          <w:szCs w:val="24"/>
          <w:lang w:val="en-US"/>
        </w:rPr>
        <w:t>guessing</w:t>
      </w:r>
      <w:proofErr w:type="gramEnd"/>
      <w:r w:rsidRPr="00EB262D">
        <w:rPr>
          <w:rStyle w:val="Hervorhebung"/>
          <w:rFonts w:ascii="Times New Roman" w:hAnsi="Times New Roman" w:cs="Times New Roman"/>
          <w:sz w:val="24"/>
          <w:szCs w:val="24"/>
          <w:lang w:val="en-US"/>
        </w:rPr>
        <w:t xml:space="preserve"> rate at .25.</w:t>
      </w:r>
      <w:bookmarkStart w:id="27" w:name="_Hlk107930892"/>
      <w:bookmarkEnd w:id="27"/>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2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2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29" w:name="_Toc200448877"/>
      <w:proofErr w:type="spellStart"/>
      <w:r w:rsidRPr="00EB262D">
        <w:rPr>
          <w:rFonts w:ascii="Times New Roman" w:hAnsi="Times New Roman" w:cs="Times New Roman"/>
          <w:sz w:val="24"/>
          <w:szCs w:val="24"/>
        </w:rPr>
        <w:t>Hypotheses</w:t>
      </w:r>
      <w:bookmarkEnd w:id="29"/>
      <w:proofErr w:type="spellEnd"/>
    </w:p>
    <w:p w14:paraId="4872994B" w14:textId="1D4FCA72" w:rsidR="0091335A" w:rsidRPr="001E135D" w:rsidRDefault="0091335A" w:rsidP="001E135D">
      <w:pPr>
        <w:spacing w:line="480" w:lineRule="auto"/>
        <w:rPr>
          <w:rFonts w:ascii="Times New Roman" w:hAnsi="Times New Roman" w:cs="Times New Roman"/>
          <w:sz w:val="24"/>
          <w:szCs w:val="24"/>
          <w:lang w:val="en-US"/>
        </w:rPr>
      </w:pPr>
      <w:r w:rsidRPr="001E135D">
        <w:rPr>
          <w:rFonts w:ascii="Times New Roman" w:hAnsi="Times New Roman" w:cs="Times New Roman"/>
          <w:sz w:val="24"/>
          <w:szCs w:val="24"/>
          <w:lang w:val="en-US"/>
        </w:rPr>
        <w:t>In Part II, we focused on the correlations between auditory sensitivity and vocal emotion recognition</w:t>
      </w:r>
      <w:r w:rsidR="00752230" w:rsidRPr="001E135D">
        <w:rPr>
          <w:rFonts w:ascii="Times New Roman" w:hAnsi="Times New Roman" w:cs="Times New Roman"/>
          <w:sz w:val="24"/>
          <w:szCs w:val="24"/>
          <w:lang w:val="en-US"/>
        </w:rPr>
        <w:t xml:space="preserve">. We aimed to replicate the patterns found in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DFiNDExYmItYjE2Ni00MDdmLThlNTEtNTNhZjc2YTYyMGNlIiwiVGV4dCI6Ik51c3NiYXVtIGV0IGFsLiIsIldBSVZlcnNpb24iOiI2LjExLjAuMCJ9}</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ed302b9-f38e-4fd0-82ea-9cd3c55a9fcc"/>
          <w:id w:val="680243779"/>
          <w:placeholder>
            <w:docPart w:val="DefaultPlaceholder_-1854013440"/>
          </w:placeholder>
        </w:sdtPr>
        <w:sdtContent>
          <w:r w:rsidR="00752230" w:rsidRPr="001E135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xYjQxMWJiLWIxNjYtNDA3Zi04ZTUxLTUzYWY3NmE2MjBjZSIsIkVudHJpZXMiOlt7IiRpZCI6IjIiLCIkdHlwZSI6IlN3aXNzQWNhZGVtaWMuQ2l0YXZpLkNpdGF0aW9ucy5Xb3JkUGxhY2Vob2xkZXJFbnRyeSwgU3dpc3NBY2FkZW1pYy5DaXRhdmkiLCJJZCI6ImQxZThkMjk0LTIzZjItNGYwNC1iMjNlLTVkODNhMThmM2JhY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ZWQzMDJiOS1mMzhlLTRmZDAtODJlYS05Y2QzYzU1YTlmY2MiLCJUZXh0IjoiKDIwMjQpIiwiV0FJVmVyc2lvbiI6IjYuMTEuMC4wIn0=}</w:instrText>
          </w:r>
          <w:r w:rsidR="00752230" w:rsidRPr="001E135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52230" w:rsidRPr="001E135D">
            <w:rPr>
              <w:rFonts w:ascii="Times New Roman" w:hAnsi="Times New Roman" w:cs="Times New Roman"/>
              <w:sz w:val="24"/>
              <w:szCs w:val="24"/>
              <w:lang w:val="en-US"/>
            </w:rPr>
            <w:fldChar w:fldCharType="end"/>
          </w:r>
        </w:sdtContent>
      </w:sdt>
      <w:r w:rsidR="00752230" w:rsidRPr="001E135D">
        <w:rPr>
          <w:rFonts w:ascii="Times New Roman" w:hAnsi="Times New Roman" w:cs="Times New Roman"/>
          <w:sz w:val="24"/>
          <w:szCs w:val="24"/>
          <w:lang w:val="en-US"/>
        </w:rPr>
        <w:t xml:space="preserve">, and therefore formulated the following hypotheses: </w:t>
      </w:r>
      <w:r w:rsidRPr="001E135D">
        <w:rPr>
          <w:rFonts w:ascii="Times New Roman" w:hAnsi="Times New Roman" w:cs="Times New Roman"/>
          <w:sz w:val="24"/>
          <w:szCs w:val="24"/>
          <w:lang w:val="en-US"/>
        </w:rPr>
        <w:t xml:space="preserve"> </w:t>
      </w:r>
    </w:p>
    <w:p w14:paraId="1C96005F" w14:textId="77777777" w:rsidR="000A2FEC" w:rsidRPr="001E135D" w:rsidRDefault="000A2FEC" w:rsidP="001E135D">
      <w:pPr>
        <w:spacing w:line="480" w:lineRule="auto"/>
        <w:rPr>
          <w:rFonts w:ascii="Times New Roman" w:hAnsi="Times New Roman" w:cs="Times New Roman"/>
          <w:bCs/>
          <w:i/>
          <w:iCs/>
          <w:sz w:val="24"/>
          <w:szCs w:val="24"/>
          <w:lang w:val="en-US"/>
        </w:rPr>
      </w:pPr>
      <w:r w:rsidRPr="001E135D">
        <w:rPr>
          <w:rFonts w:ascii="Times New Roman" w:hAnsi="Times New Roman" w:cs="Times New Roman"/>
          <w:bCs/>
          <w:i/>
          <w:iCs/>
          <w:sz w:val="24"/>
          <w:szCs w:val="24"/>
          <w:lang w:val="en-US"/>
        </w:rPr>
        <w:t>Correlations with the PROMS</w:t>
      </w:r>
    </w:p>
    <w:p w14:paraId="4198FAB4" w14:textId="0ED09E4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lastRenderedPageBreak/>
        <w:t>H</w:t>
      </w:r>
      <w:r w:rsidR="008E2C25" w:rsidRPr="001E135D">
        <w:rPr>
          <w:rFonts w:ascii="Times New Roman" w:hAnsi="Times New Roman" w:cs="Times New Roman"/>
          <w:b/>
          <w:sz w:val="24"/>
          <w:szCs w:val="24"/>
          <w:lang w:val="en-US"/>
        </w:rPr>
        <w:t>3</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1E05F5E1" w:rsidR="000A2FEC" w:rsidRPr="001E135D" w:rsidRDefault="000A2FEC" w:rsidP="001E135D">
      <w:pPr>
        <w:spacing w:line="480" w:lineRule="auto"/>
        <w:rPr>
          <w:rFonts w:ascii="Times New Roman" w:hAnsi="Times New Roman" w:cs="Times New Roman"/>
          <w:iCs/>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4</w:t>
      </w:r>
      <w:r w:rsidRPr="001E135D">
        <w:rPr>
          <w:rFonts w:ascii="Times New Roman" w:hAnsi="Times New Roman" w:cs="Times New Roman"/>
          <w:b/>
          <w:sz w:val="24"/>
          <w:szCs w:val="24"/>
          <w:lang w:val="en-US"/>
        </w:rPr>
        <w:t>:</w:t>
      </w:r>
      <w:r w:rsidRPr="001E135D">
        <w:rPr>
          <w:rFonts w:ascii="Times New Roman" w:hAnsi="Times New Roman" w:cs="Times New Roman"/>
          <w:sz w:val="24"/>
          <w:szCs w:val="24"/>
          <w:lang w:val="en-US"/>
        </w:rPr>
        <w:t xml:space="preserve"> Full-V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23370216"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5</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General-ME.</w:t>
      </w:r>
    </w:p>
    <w:p w14:paraId="20B75504" w14:textId="10AC7FA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6</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the Perception Subscale</w:t>
      </w:r>
    </w:p>
    <w:p w14:paraId="34454DD9" w14:textId="70A7DEFF" w:rsidR="000A2FEC" w:rsidRPr="001E135D" w:rsidRDefault="000A2FEC" w:rsidP="001E135D">
      <w:pPr>
        <w:spacing w:line="480" w:lineRule="auto"/>
        <w:rPr>
          <w:rFonts w:ascii="Times New Roman" w:hAnsi="Times New Roman" w:cs="Times New Roman"/>
          <w:sz w:val="24"/>
          <w:szCs w:val="24"/>
          <w:lang w:val="en-US"/>
        </w:rPr>
      </w:pPr>
      <w:r w:rsidRPr="001E135D">
        <w:rPr>
          <w:rFonts w:ascii="Times New Roman" w:hAnsi="Times New Roman" w:cs="Times New Roman"/>
          <w:b/>
          <w:sz w:val="24"/>
          <w:szCs w:val="24"/>
          <w:lang w:val="en-US"/>
        </w:rPr>
        <w:t>H</w:t>
      </w:r>
      <w:r w:rsidR="008E2C25" w:rsidRPr="001E135D">
        <w:rPr>
          <w:rFonts w:ascii="Times New Roman" w:hAnsi="Times New Roman" w:cs="Times New Roman"/>
          <w:b/>
          <w:sz w:val="24"/>
          <w:szCs w:val="24"/>
          <w:lang w:val="en-US"/>
        </w:rPr>
        <w:t>7</w:t>
      </w:r>
      <w:r w:rsidRPr="001E135D">
        <w:rPr>
          <w:rFonts w:ascii="Times New Roman" w:hAnsi="Times New Roman" w:cs="Times New Roman"/>
          <w:b/>
          <w:sz w:val="24"/>
          <w:szCs w:val="24"/>
          <w:lang w:val="en-US"/>
        </w:rPr>
        <w:t xml:space="preserve">: </w:t>
      </w:r>
      <w:r w:rsidRPr="001E135D">
        <w:rPr>
          <w:rFonts w:ascii="Times New Roman" w:hAnsi="Times New Roman" w:cs="Times New Roman"/>
          <w:sz w:val="24"/>
          <w:szCs w:val="24"/>
          <w:lang w:val="en-US"/>
        </w:rPr>
        <w:t>Averaged-VER and Full-VER are correlated with self-rated singing abilities.</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30" w:name="_Toc200448878"/>
      <w:r>
        <w:rPr>
          <w:rFonts w:ascii="Times New Roman" w:hAnsi="Times New Roman" w:cs="Times New Roman"/>
          <w:sz w:val="24"/>
          <w:szCs w:val="24"/>
          <w:lang w:val="en-US"/>
        </w:rPr>
        <w:t>Data analysis</w:t>
      </w:r>
      <w:bookmarkEnd w:id="30"/>
    </w:p>
    <w:p w14:paraId="2EAFF332" w14:textId="5BA27ACC"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emotion perception performance and both the PROMS music perception performance and the 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FhZGYyMmFkLTY0ZTItNGQ3Ni04ZDcyLWNkMDkzYzM3ZmI1ZSIsIlRleHQiOiIoQmVuamFtaW5pICYgSG9jaGJlcmcsIDE5OTUpIiwiV0FJVmVyc2lvbiI6IjYuMTEuMC4wIn0=}</w:instrText>
          </w:r>
          <w:r>
            <w:rPr>
              <w:rFonts w:ascii="Times New Roman" w:hAnsi="Times New Roman" w:cs="Times New Roman"/>
              <w:sz w:val="24"/>
              <w:szCs w:val="24"/>
            </w:rPr>
            <w:fldChar w:fldCharType="separate"/>
          </w:r>
          <w:r w:rsidR="00DF2527">
            <w:rPr>
              <w:rFonts w:ascii="Times New Roman" w:hAnsi="Times New Roman" w:cs="Times New Roman"/>
              <w:sz w:val="24"/>
              <w:szCs w:val="24"/>
              <w:lang w:val="en-US"/>
            </w:rPr>
            <w:t>(Benjamini &amp; Hochberg, 1995)</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31" w:name="_Toc200448879"/>
      <w:r w:rsidRPr="008173C5">
        <w:rPr>
          <w:rFonts w:ascii="Times New Roman" w:hAnsi="Times New Roman" w:cs="Times New Roman"/>
          <w:sz w:val="24"/>
          <w:szCs w:val="24"/>
          <w:lang w:val="en-US"/>
        </w:rPr>
        <w:t>Results</w:t>
      </w:r>
      <w:bookmarkEnd w:id="31"/>
    </w:p>
    <w:p w14:paraId="4F8AEA93" w14:textId="46F76612" w:rsidR="0034561D" w:rsidRPr="00F812AC"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recognition </w:t>
      </w:r>
      <w:r w:rsidRPr="0031788F">
        <w:rPr>
          <w:rFonts w:ascii="Times New Roman" w:hAnsi="Times New Roman" w:cs="Times New Roman"/>
          <w:color w:val="000000" w:themeColor="text1"/>
          <w:sz w:val="24"/>
          <w:szCs w:val="24"/>
          <w:lang w:val="en-US"/>
        </w:rPr>
        <w:t>and music perception performance, as measure</w:t>
      </w:r>
      <w:r w:rsidR="00A821FC" w:rsidRPr="0031788F">
        <w:rPr>
          <w:rFonts w:ascii="Times New Roman" w:hAnsi="Times New Roman" w:cs="Times New Roman"/>
          <w:color w:val="000000" w:themeColor="text1"/>
          <w:sz w:val="24"/>
          <w:szCs w:val="24"/>
          <w:lang w:val="en-US"/>
        </w:rPr>
        <w:t>d</w:t>
      </w:r>
      <w:r w:rsidRPr="0031788F">
        <w:rPr>
          <w:rFonts w:ascii="Times New Roman" w:hAnsi="Times New Roman" w:cs="Times New Roman"/>
          <w:color w:val="000000" w:themeColor="text1"/>
          <w:sz w:val="24"/>
          <w:szCs w:val="24"/>
          <w:lang w:val="en-US"/>
        </w:rPr>
        <w:t xml:space="preserve"> with the PROMS (Table 3</w:t>
      </w:r>
      <w:r w:rsidR="008E2C25" w:rsidRPr="0031788F">
        <w:rPr>
          <w:rFonts w:ascii="Times New Roman" w:hAnsi="Times New Roman" w:cs="Times New Roman"/>
          <w:color w:val="000000" w:themeColor="text1"/>
          <w:sz w:val="24"/>
          <w:szCs w:val="24"/>
          <w:lang w:val="en-US"/>
        </w:rPr>
        <w:t>, and Table S</w:t>
      </w:r>
      <w:r w:rsidR="00EF21DA" w:rsidRPr="0031788F">
        <w:rPr>
          <w:rFonts w:ascii="Times New Roman" w:hAnsi="Times New Roman" w:cs="Times New Roman"/>
          <w:color w:val="000000" w:themeColor="text1"/>
          <w:sz w:val="24"/>
          <w:szCs w:val="24"/>
          <w:lang w:val="en-US"/>
        </w:rPr>
        <w:t>10</w:t>
      </w:r>
      <w:r w:rsidR="008E2C25" w:rsidRPr="0031788F">
        <w:rPr>
          <w:rFonts w:ascii="Times New Roman" w:hAnsi="Times New Roman" w:cs="Times New Roman"/>
          <w:color w:val="000000" w:themeColor="text1"/>
          <w:sz w:val="24"/>
          <w:szCs w:val="24"/>
          <w:lang w:val="en-US"/>
        </w:rPr>
        <w:t xml:space="preserve"> on OSF</w:t>
      </w:r>
      <w:r w:rsidRPr="0031788F">
        <w:rPr>
          <w:rFonts w:ascii="Times New Roman" w:hAnsi="Times New Roman" w:cs="Times New Roman"/>
          <w:color w:val="000000" w:themeColor="text1"/>
          <w:sz w:val="24"/>
          <w:szCs w:val="24"/>
          <w:lang w:val="en-US"/>
        </w:rPr>
        <w:t xml:space="preserve">). </w:t>
      </w:r>
      <w:r w:rsidRPr="00F812AC">
        <w:rPr>
          <w:rFonts w:ascii="Times New Roman" w:hAnsi="Times New Roman" w:cs="Times New Roman"/>
          <w:sz w:val="24"/>
          <w:szCs w:val="24"/>
          <w:lang w:val="en-US"/>
        </w:rPr>
        <w:t>Further, we replicated the specific link between vocal emotion perception and the melody subtest. Although we did not have a specific hypothesis, we again found a link with Rhythm perception. There were no links between performance in the timbre morph condition and the timbre subtest. Overall, this pattern of correlation</w:t>
      </w:r>
      <w:r w:rsidR="00A821FC">
        <w:rPr>
          <w:rFonts w:ascii="Times New Roman" w:hAnsi="Times New Roman" w:cs="Times New Roman"/>
          <w:sz w:val="24"/>
          <w:szCs w:val="24"/>
          <w:lang w:val="en-US"/>
        </w:rPr>
        <w:t>s</w:t>
      </w:r>
      <w:r w:rsidRPr="00F812AC">
        <w:rPr>
          <w:rFonts w:ascii="Times New Roman" w:hAnsi="Times New Roman" w:cs="Times New Roman"/>
          <w:sz w:val="24"/>
          <w:szCs w:val="24"/>
          <w:lang w:val="en-US"/>
        </w:rPr>
        <w:t xml:space="preserve"> almost complete</w:t>
      </w:r>
      <w:r w:rsidR="00A821FC">
        <w:rPr>
          <w:rFonts w:ascii="Times New Roman" w:hAnsi="Times New Roman" w:cs="Times New Roman"/>
          <w:sz w:val="24"/>
          <w:szCs w:val="24"/>
          <w:lang w:val="en-US"/>
        </w:rPr>
        <w:t>ly</w:t>
      </w:r>
      <w:r w:rsidRPr="00F812AC">
        <w:rPr>
          <w:rFonts w:ascii="Times New Roman" w:hAnsi="Times New Roman" w:cs="Times New Roman"/>
          <w:sz w:val="24"/>
          <w:szCs w:val="24"/>
          <w:lang w:val="en-US"/>
        </w:rPr>
        <w:t xml:space="preserve"> replicat</w:t>
      </w:r>
      <w:r w:rsidR="00A821FC">
        <w:rPr>
          <w:rFonts w:ascii="Times New Roman" w:hAnsi="Times New Roman" w:cs="Times New Roman"/>
          <w:sz w:val="24"/>
          <w:szCs w:val="24"/>
          <w:lang w:val="en-US"/>
        </w:rPr>
        <w:t>es</w:t>
      </w:r>
      <w:r w:rsidRPr="00F812AC">
        <w:rPr>
          <w:rFonts w:ascii="Times New Roman" w:hAnsi="Times New Roman" w:cs="Times New Roman"/>
          <w:sz w:val="24"/>
          <w:szCs w:val="24"/>
          <w:lang w:val="en-US"/>
        </w:rPr>
        <w:t xml:space="preserve"> the pattern observed </w:t>
      </w:r>
      <w:r w:rsidR="00A821FC">
        <w:rPr>
          <w:rFonts w:ascii="Times New Roman" w:hAnsi="Times New Roman" w:cs="Times New Roman"/>
          <w:sz w:val="24"/>
          <w:szCs w:val="24"/>
          <w:lang w:val="en-US"/>
        </w:rPr>
        <w:t>in a</w:t>
      </w:r>
      <w:r w:rsidRPr="00F812AC">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F812AC">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xNywiUmVmZXJlbmNlSWQiOiIzYzU4MjBlMi0yN2U5LTQ1NTctOThkYi1iOTU1YTJmNmU1ZDQi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KSJ9XX0sIlRhZyI6IkNpdGF2aVBsYWNlaG9sZGVyI2VjZTE0NWFmLWQxYWUtNDUwNC05M2MxLWI2MzY1MDU5ZWRkMyIsIlRleHQiOiIoTnVzc2JhdW0gZXQgYWwuKSIsIldBSVZlcnNpb24iOiI2LjExLjAuMCJ9}</w:instrText>
          </w:r>
          <w:r w:rsidRPr="00F812AC">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314339">
            <w:rPr>
              <w:rFonts w:ascii="Times New Roman" w:hAnsi="Times New Roman" w:cs="Times New Roman"/>
              <w:sz w:val="24"/>
              <w:szCs w:val="24"/>
              <w:lang w:val="en-US"/>
            </w:rPr>
            <w:t xml:space="preserve">. </w:t>
          </w:r>
          <w:r w:rsidR="00314339" w:rsidRPr="00F812AC">
            <w:rPr>
              <w:rFonts w:ascii="Times New Roman" w:hAnsi="Times New Roman" w:cs="Times New Roman"/>
              <w:sz w:val="24"/>
              <w:szCs w:val="24"/>
              <w:lang w:val="en-US"/>
            </w:rPr>
            <w:t>2024, Table 2, page 12</w:t>
          </w:r>
          <w:r w:rsidR="00DF2527">
            <w:rPr>
              <w:rFonts w:ascii="Times New Roman" w:hAnsi="Times New Roman" w:cs="Times New Roman"/>
              <w:sz w:val="24"/>
              <w:szCs w:val="24"/>
              <w:lang w:val="en-US"/>
            </w:rPr>
            <w:t>)</w:t>
          </w:r>
          <w:r w:rsidRPr="00F812AC">
            <w:rPr>
              <w:rFonts w:ascii="Times New Roman" w:hAnsi="Times New Roman" w:cs="Times New Roman"/>
              <w:sz w:val="24"/>
              <w:szCs w:val="24"/>
              <w:lang w:val="en-US"/>
            </w:rPr>
            <w:fldChar w:fldCharType="end"/>
          </w:r>
          <w:r w:rsidR="00F812AC" w:rsidRPr="00F812AC">
            <w:rPr>
              <w:rFonts w:ascii="Times New Roman" w:hAnsi="Times New Roman" w:cs="Times New Roman"/>
              <w:sz w:val="24"/>
              <w:szCs w:val="24"/>
              <w:lang w:val="en-US"/>
            </w:rPr>
            <w:t>.</w:t>
          </w:r>
        </w:sdtContent>
      </w:sdt>
      <w:r w:rsidRPr="00F812AC">
        <w:rPr>
          <w:rFonts w:ascii="Times New Roman" w:hAnsi="Times New Roman" w:cs="Times New Roman"/>
          <w:sz w:val="24"/>
          <w:szCs w:val="24"/>
          <w:lang w:val="en-US"/>
        </w:rPr>
        <w:t xml:space="preserve"> </w:t>
      </w:r>
      <w:r w:rsidR="00F812AC">
        <w:rPr>
          <w:rFonts w:ascii="Times New Roman" w:hAnsi="Times New Roman" w:cs="Times New Roman"/>
          <w:sz w:val="24"/>
          <w:szCs w:val="24"/>
          <w:lang w:val="en-US"/>
        </w:rPr>
        <w:t xml:space="preserve">Thus, the link between auditory sensitivity and vocal emotion perception seems to be highly comparable across professional musicians, non-musicians and amateurs. </w:t>
      </w:r>
    </w:p>
    <w:p w14:paraId="6F43228B" w14:textId="5ECB939B" w:rsidR="00752230" w:rsidRPr="0034561D" w:rsidRDefault="00752230" w:rsidP="00752230">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lastRenderedPageBreak/>
        <w:t>Table 3</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752230" w:rsidRPr="0034561D" w14:paraId="5E8B6FA6" w14:textId="77777777" w:rsidTr="0092555C">
        <w:trPr>
          <w:trHeight w:val="300"/>
        </w:trPr>
        <w:tc>
          <w:tcPr>
            <w:tcW w:w="1680" w:type="dxa"/>
            <w:tcBorders>
              <w:top w:val="single" w:sz="4" w:space="0" w:color="auto"/>
              <w:left w:val="nil"/>
              <w:bottom w:val="single" w:sz="4" w:space="0" w:color="auto"/>
              <w:right w:val="nil"/>
            </w:tcBorders>
            <w:shd w:val="clear" w:color="auto" w:fill="auto"/>
            <w:noWrap/>
            <w:vAlign w:val="bottom"/>
            <w:hideMark/>
          </w:tcPr>
          <w:p w14:paraId="7D911645" w14:textId="77777777" w:rsidR="00752230" w:rsidRPr="0034561D" w:rsidRDefault="00752230" w:rsidP="0092555C">
            <w:pPr>
              <w:suppressAutoHyphens w:val="0"/>
              <w:spacing w:after="0" w:line="480" w:lineRule="auto"/>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 </w:t>
            </w:r>
          </w:p>
        </w:tc>
        <w:tc>
          <w:tcPr>
            <w:tcW w:w="1420" w:type="dxa"/>
            <w:tcBorders>
              <w:top w:val="single" w:sz="4" w:space="0" w:color="auto"/>
              <w:left w:val="nil"/>
              <w:bottom w:val="single" w:sz="4" w:space="0" w:color="auto"/>
              <w:right w:val="nil"/>
            </w:tcBorders>
            <w:shd w:val="clear" w:color="auto" w:fill="auto"/>
            <w:noWrap/>
            <w:vAlign w:val="bottom"/>
            <w:hideMark/>
          </w:tcPr>
          <w:p w14:paraId="421044EF"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proofErr w:type="spellStart"/>
            <w:r w:rsidRPr="0034561D">
              <w:rPr>
                <w:rFonts w:ascii="Times New Roman" w:hAnsi="Times New Roman" w:cs="Times New Roman"/>
                <w:color w:val="000000"/>
                <w:sz w:val="24"/>
                <w:szCs w:val="24"/>
                <w:lang w:val="en-US"/>
              </w:rPr>
              <w:t>PROMSAvg</w:t>
            </w:r>
            <w:proofErr w:type="spellEnd"/>
          </w:p>
        </w:tc>
        <w:tc>
          <w:tcPr>
            <w:tcW w:w="1295" w:type="dxa"/>
            <w:tcBorders>
              <w:top w:val="single" w:sz="4" w:space="0" w:color="auto"/>
              <w:left w:val="nil"/>
              <w:bottom w:val="single" w:sz="4" w:space="0" w:color="auto"/>
              <w:right w:val="nil"/>
            </w:tcBorders>
            <w:shd w:val="clear" w:color="auto" w:fill="auto"/>
            <w:noWrap/>
            <w:vAlign w:val="bottom"/>
            <w:hideMark/>
          </w:tcPr>
          <w:p w14:paraId="05316603"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Pitch</w:t>
            </w:r>
          </w:p>
        </w:tc>
        <w:tc>
          <w:tcPr>
            <w:tcW w:w="1701" w:type="dxa"/>
            <w:tcBorders>
              <w:top w:val="single" w:sz="4" w:space="0" w:color="auto"/>
              <w:left w:val="nil"/>
              <w:bottom w:val="single" w:sz="4" w:space="0" w:color="auto"/>
              <w:right w:val="nil"/>
            </w:tcBorders>
            <w:shd w:val="clear" w:color="auto" w:fill="auto"/>
            <w:noWrap/>
            <w:vAlign w:val="bottom"/>
            <w:hideMark/>
          </w:tcPr>
          <w:p w14:paraId="532324C1"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Melody</w:t>
            </w:r>
          </w:p>
        </w:tc>
        <w:tc>
          <w:tcPr>
            <w:tcW w:w="1275" w:type="dxa"/>
            <w:tcBorders>
              <w:top w:val="single" w:sz="4" w:space="0" w:color="auto"/>
              <w:left w:val="nil"/>
              <w:bottom w:val="single" w:sz="4" w:space="0" w:color="auto"/>
              <w:right w:val="nil"/>
            </w:tcBorders>
            <w:shd w:val="clear" w:color="auto" w:fill="auto"/>
            <w:noWrap/>
            <w:vAlign w:val="bottom"/>
            <w:hideMark/>
          </w:tcPr>
          <w:p w14:paraId="0645EBA4"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Timbre</w:t>
            </w:r>
          </w:p>
        </w:tc>
        <w:tc>
          <w:tcPr>
            <w:tcW w:w="1540" w:type="dxa"/>
            <w:tcBorders>
              <w:top w:val="single" w:sz="4" w:space="0" w:color="auto"/>
              <w:left w:val="nil"/>
              <w:bottom w:val="single" w:sz="4" w:space="0" w:color="auto"/>
              <w:right w:val="nil"/>
            </w:tcBorders>
            <w:shd w:val="clear" w:color="auto" w:fill="auto"/>
            <w:noWrap/>
            <w:vAlign w:val="bottom"/>
            <w:hideMark/>
          </w:tcPr>
          <w:p w14:paraId="436D98CB" w14:textId="77777777" w:rsidR="00752230" w:rsidRPr="0034561D" w:rsidRDefault="00752230" w:rsidP="0092555C">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34561D">
              <w:rPr>
                <w:rFonts w:ascii="Times New Roman" w:hAnsi="Times New Roman" w:cs="Times New Roman"/>
                <w:color w:val="000000"/>
                <w:sz w:val="24"/>
                <w:szCs w:val="24"/>
                <w:lang w:val="en-US"/>
              </w:rPr>
              <w:t>Rhythm</w:t>
            </w:r>
          </w:p>
        </w:tc>
      </w:tr>
      <w:tr w:rsidR="00EF21DA" w:rsidRPr="0034561D" w14:paraId="6EBF2103" w14:textId="77777777" w:rsidTr="00683217">
        <w:trPr>
          <w:trHeight w:val="486"/>
        </w:trPr>
        <w:tc>
          <w:tcPr>
            <w:tcW w:w="1680" w:type="dxa"/>
            <w:tcBorders>
              <w:top w:val="nil"/>
              <w:left w:val="nil"/>
              <w:bottom w:val="nil"/>
              <w:right w:val="nil"/>
            </w:tcBorders>
            <w:shd w:val="clear" w:color="auto" w:fill="auto"/>
            <w:noWrap/>
            <w:vAlign w:val="bottom"/>
            <w:hideMark/>
          </w:tcPr>
          <w:p w14:paraId="26470D38"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proofErr w:type="spellStart"/>
            <w:r w:rsidRPr="0034561D">
              <w:rPr>
                <w:rFonts w:ascii="Times New Roman" w:hAnsi="Times New Roman" w:cs="Times New Roman"/>
                <w:color w:val="000000"/>
                <w:lang w:val="en-US"/>
              </w:rPr>
              <w:t>VERAvg</w:t>
            </w:r>
            <w:proofErr w:type="spellEnd"/>
          </w:p>
        </w:tc>
        <w:tc>
          <w:tcPr>
            <w:tcW w:w="1420" w:type="dxa"/>
            <w:tcBorders>
              <w:top w:val="nil"/>
              <w:left w:val="nil"/>
              <w:bottom w:val="nil"/>
              <w:right w:val="nil"/>
            </w:tcBorders>
            <w:shd w:val="clear" w:color="auto" w:fill="auto"/>
            <w:noWrap/>
            <w:hideMark/>
          </w:tcPr>
          <w:p w14:paraId="0ED2F5FD" w14:textId="675C5346"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4E3399D1" w14:textId="2BE8D91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7 (.142)</w:t>
            </w:r>
          </w:p>
        </w:tc>
        <w:tc>
          <w:tcPr>
            <w:tcW w:w="1701" w:type="dxa"/>
            <w:tcBorders>
              <w:top w:val="nil"/>
              <w:left w:val="nil"/>
              <w:bottom w:val="nil"/>
              <w:right w:val="nil"/>
            </w:tcBorders>
            <w:shd w:val="clear" w:color="auto" w:fill="auto"/>
            <w:noWrap/>
            <w:hideMark/>
          </w:tcPr>
          <w:p w14:paraId="2CA0B587" w14:textId="04299F1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9 (.017)</w:t>
            </w:r>
          </w:p>
        </w:tc>
        <w:tc>
          <w:tcPr>
            <w:tcW w:w="1275" w:type="dxa"/>
            <w:tcBorders>
              <w:top w:val="nil"/>
              <w:left w:val="nil"/>
              <w:bottom w:val="nil"/>
              <w:right w:val="nil"/>
            </w:tcBorders>
            <w:shd w:val="clear" w:color="auto" w:fill="auto"/>
            <w:noWrap/>
            <w:hideMark/>
          </w:tcPr>
          <w:p w14:paraId="2C60C446" w14:textId="38D9A2B0"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5</w:t>
            </w:r>
            <w:r w:rsidR="00EF4161" w:rsidRPr="00E041D9">
              <w:rPr>
                <w:rFonts w:ascii="Times New Roman" w:hAnsi="Times New Roman" w:cs="Times New Roman"/>
                <w:sz w:val="24"/>
                <w:szCs w:val="24"/>
                <w:lang w:val="en-US"/>
              </w:rPr>
              <w:t>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17568F2B" w14:textId="66CA2727"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8 (.002)</w:t>
            </w:r>
          </w:p>
        </w:tc>
      </w:tr>
      <w:tr w:rsidR="00EF21DA" w:rsidRPr="0034561D" w14:paraId="223C8337" w14:textId="77777777" w:rsidTr="00683217">
        <w:trPr>
          <w:trHeight w:val="300"/>
        </w:trPr>
        <w:tc>
          <w:tcPr>
            <w:tcW w:w="1680" w:type="dxa"/>
            <w:tcBorders>
              <w:top w:val="nil"/>
              <w:left w:val="nil"/>
              <w:bottom w:val="nil"/>
              <w:right w:val="nil"/>
            </w:tcBorders>
            <w:shd w:val="clear" w:color="auto" w:fill="auto"/>
            <w:noWrap/>
            <w:vAlign w:val="bottom"/>
            <w:hideMark/>
          </w:tcPr>
          <w:p w14:paraId="3562595D"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ull-Morphs</w:t>
            </w:r>
          </w:p>
        </w:tc>
        <w:tc>
          <w:tcPr>
            <w:tcW w:w="1420" w:type="dxa"/>
            <w:tcBorders>
              <w:top w:val="nil"/>
              <w:left w:val="nil"/>
              <w:bottom w:val="nil"/>
              <w:right w:val="nil"/>
            </w:tcBorders>
            <w:shd w:val="clear" w:color="auto" w:fill="auto"/>
            <w:noWrap/>
            <w:hideMark/>
          </w:tcPr>
          <w:p w14:paraId="190B2692" w14:textId="46036DAA"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95" w:type="dxa"/>
            <w:tcBorders>
              <w:top w:val="nil"/>
              <w:left w:val="nil"/>
              <w:bottom w:val="nil"/>
              <w:right w:val="nil"/>
            </w:tcBorders>
            <w:shd w:val="clear" w:color="auto" w:fill="auto"/>
            <w:noWrap/>
            <w:hideMark/>
          </w:tcPr>
          <w:p w14:paraId="5BD36416" w14:textId="795254D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sz w:val="24"/>
                <w:szCs w:val="24"/>
                <w:lang w:val="en-US"/>
              </w:rPr>
              <w:t>.14 (.219)</w:t>
            </w:r>
          </w:p>
        </w:tc>
        <w:tc>
          <w:tcPr>
            <w:tcW w:w="1701" w:type="dxa"/>
            <w:tcBorders>
              <w:top w:val="nil"/>
              <w:left w:val="nil"/>
              <w:bottom w:val="nil"/>
              <w:right w:val="nil"/>
            </w:tcBorders>
            <w:shd w:val="clear" w:color="auto" w:fill="auto"/>
            <w:noWrap/>
            <w:hideMark/>
          </w:tcPr>
          <w:p w14:paraId="57B390E8" w14:textId="7EF85A83"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27 (.022)</w:t>
            </w:r>
          </w:p>
        </w:tc>
        <w:tc>
          <w:tcPr>
            <w:tcW w:w="1275" w:type="dxa"/>
            <w:tcBorders>
              <w:top w:val="nil"/>
              <w:left w:val="nil"/>
              <w:bottom w:val="nil"/>
              <w:right w:val="nil"/>
            </w:tcBorders>
            <w:shd w:val="clear" w:color="auto" w:fill="auto"/>
            <w:noWrap/>
            <w:hideMark/>
          </w:tcPr>
          <w:p w14:paraId="1ECB0A39" w14:textId="44213ECF" w:rsidR="00EF21DA" w:rsidRPr="00E041D9"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041D9">
              <w:rPr>
                <w:rFonts w:ascii="Times New Roman" w:hAnsi="Times New Roman" w:cs="Times New Roman"/>
                <w:sz w:val="24"/>
                <w:szCs w:val="24"/>
                <w:lang w:val="en-US"/>
              </w:rPr>
              <w:t>.23 (.0</w:t>
            </w:r>
            <w:r w:rsidR="00E041D9" w:rsidRPr="00E041D9">
              <w:rPr>
                <w:rFonts w:ascii="Times New Roman" w:hAnsi="Times New Roman" w:cs="Times New Roman"/>
                <w:sz w:val="24"/>
                <w:szCs w:val="24"/>
                <w:lang w:val="en-US"/>
              </w:rPr>
              <w:t>50</w:t>
            </w:r>
            <w:r w:rsidRPr="00E041D9">
              <w:rPr>
                <w:rFonts w:ascii="Times New Roman" w:hAnsi="Times New Roman" w:cs="Times New Roman"/>
                <w:sz w:val="24"/>
                <w:szCs w:val="24"/>
                <w:lang w:val="en-US"/>
              </w:rPr>
              <w:t>)</w:t>
            </w:r>
          </w:p>
        </w:tc>
        <w:tc>
          <w:tcPr>
            <w:tcW w:w="1540" w:type="dxa"/>
            <w:tcBorders>
              <w:top w:val="nil"/>
              <w:left w:val="nil"/>
              <w:bottom w:val="nil"/>
              <w:right w:val="nil"/>
            </w:tcBorders>
            <w:shd w:val="clear" w:color="auto" w:fill="auto"/>
            <w:noWrap/>
            <w:hideMark/>
          </w:tcPr>
          <w:p w14:paraId="6E53DC6F" w14:textId="5B8EB97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1 (.009)</w:t>
            </w:r>
          </w:p>
        </w:tc>
      </w:tr>
      <w:tr w:rsidR="00EF21DA" w:rsidRPr="0034561D" w14:paraId="7524883D" w14:textId="77777777" w:rsidTr="00683217">
        <w:trPr>
          <w:trHeight w:val="300"/>
        </w:trPr>
        <w:tc>
          <w:tcPr>
            <w:tcW w:w="1680" w:type="dxa"/>
            <w:tcBorders>
              <w:top w:val="nil"/>
              <w:left w:val="nil"/>
              <w:bottom w:val="nil"/>
              <w:right w:val="nil"/>
            </w:tcBorders>
            <w:shd w:val="clear" w:color="auto" w:fill="auto"/>
            <w:noWrap/>
            <w:vAlign w:val="bottom"/>
            <w:hideMark/>
          </w:tcPr>
          <w:p w14:paraId="0682963F"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F0-Morphs</w:t>
            </w:r>
          </w:p>
        </w:tc>
        <w:tc>
          <w:tcPr>
            <w:tcW w:w="1420" w:type="dxa"/>
            <w:tcBorders>
              <w:top w:val="nil"/>
              <w:left w:val="nil"/>
              <w:bottom w:val="nil"/>
              <w:right w:val="nil"/>
            </w:tcBorders>
            <w:shd w:val="clear" w:color="auto" w:fill="auto"/>
            <w:noWrap/>
            <w:hideMark/>
          </w:tcPr>
          <w:p w14:paraId="5ACAAA61" w14:textId="658FAFC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9 (.002)</w:t>
            </w:r>
          </w:p>
        </w:tc>
        <w:tc>
          <w:tcPr>
            <w:tcW w:w="1295" w:type="dxa"/>
            <w:tcBorders>
              <w:top w:val="nil"/>
              <w:left w:val="nil"/>
              <w:bottom w:val="nil"/>
              <w:right w:val="nil"/>
            </w:tcBorders>
            <w:shd w:val="clear" w:color="auto" w:fill="auto"/>
            <w:noWrap/>
            <w:hideMark/>
          </w:tcPr>
          <w:p w14:paraId="2BF72D9F" w14:textId="4D94D0B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6 (.186)</w:t>
            </w:r>
          </w:p>
        </w:tc>
        <w:tc>
          <w:tcPr>
            <w:tcW w:w="1701" w:type="dxa"/>
            <w:tcBorders>
              <w:top w:val="nil"/>
              <w:left w:val="nil"/>
              <w:bottom w:val="nil"/>
              <w:right w:val="nil"/>
            </w:tcBorders>
            <w:shd w:val="clear" w:color="auto" w:fill="auto"/>
            <w:noWrap/>
            <w:hideMark/>
          </w:tcPr>
          <w:p w14:paraId="449DF332" w14:textId="4960573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4 (.005)</w:t>
            </w:r>
          </w:p>
        </w:tc>
        <w:tc>
          <w:tcPr>
            <w:tcW w:w="1275" w:type="dxa"/>
            <w:tcBorders>
              <w:top w:val="nil"/>
              <w:left w:val="nil"/>
              <w:bottom w:val="nil"/>
              <w:right w:val="nil"/>
            </w:tcBorders>
            <w:shd w:val="clear" w:color="auto" w:fill="auto"/>
            <w:noWrap/>
            <w:hideMark/>
          </w:tcPr>
          <w:p w14:paraId="7A87951C" w14:textId="50ADA4A2"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4 (.044)</w:t>
            </w:r>
          </w:p>
        </w:tc>
        <w:tc>
          <w:tcPr>
            <w:tcW w:w="1540" w:type="dxa"/>
            <w:tcBorders>
              <w:top w:val="nil"/>
              <w:left w:val="nil"/>
              <w:bottom w:val="nil"/>
              <w:right w:val="nil"/>
            </w:tcBorders>
            <w:shd w:val="clear" w:color="auto" w:fill="auto"/>
            <w:noWrap/>
            <w:hideMark/>
          </w:tcPr>
          <w:p w14:paraId="3E704C1B" w14:textId="645A131B" w:rsidR="00EF21DA" w:rsidRPr="00EF21DA" w:rsidRDefault="00EF21DA" w:rsidP="00EF21DA">
            <w:pPr>
              <w:suppressAutoHyphens w:val="0"/>
              <w:spacing w:after="0" w:line="480" w:lineRule="auto"/>
              <w:jc w:val="center"/>
              <w:rPr>
                <w:rFonts w:ascii="Times New Roman" w:eastAsia="Times New Roman" w:hAnsi="Times New Roman" w:cs="Times New Roman"/>
                <w:b/>
                <w:bCs/>
                <w:color w:val="000000"/>
                <w:sz w:val="24"/>
                <w:szCs w:val="24"/>
                <w:lang w:val="en-US" w:eastAsia="de-DE"/>
              </w:rPr>
            </w:pPr>
            <w:r w:rsidRPr="00EF21DA">
              <w:rPr>
                <w:rFonts w:ascii="Times New Roman" w:hAnsi="Times New Roman" w:cs="Times New Roman"/>
                <w:b/>
                <w:bCs/>
                <w:sz w:val="24"/>
                <w:szCs w:val="24"/>
                <w:lang w:val="en-US"/>
              </w:rPr>
              <w:t>.32 (.008)</w:t>
            </w:r>
          </w:p>
        </w:tc>
      </w:tr>
      <w:tr w:rsidR="00EF21DA" w:rsidRPr="0034561D" w14:paraId="6F676AF5" w14:textId="77777777" w:rsidTr="00683217">
        <w:trPr>
          <w:trHeight w:val="300"/>
        </w:trPr>
        <w:tc>
          <w:tcPr>
            <w:tcW w:w="1680" w:type="dxa"/>
            <w:tcBorders>
              <w:top w:val="nil"/>
              <w:left w:val="nil"/>
              <w:bottom w:val="single" w:sz="4" w:space="0" w:color="auto"/>
              <w:right w:val="nil"/>
            </w:tcBorders>
            <w:shd w:val="clear" w:color="auto" w:fill="auto"/>
            <w:noWrap/>
            <w:vAlign w:val="bottom"/>
            <w:hideMark/>
          </w:tcPr>
          <w:p w14:paraId="158B8399" w14:textId="77777777" w:rsidR="00EF21DA" w:rsidRPr="0034561D" w:rsidRDefault="00EF21DA" w:rsidP="00EF21DA">
            <w:pPr>
              <w:suppressAutoHyphens w:val="0"/>
              <w:spacing w:after="0" w:line="480" w:lineRule="auto"/>
              <w:rPr>
                <w:rFonts w:ascii="Times New Roman" w:eastAsia="Times New Roman" w:hAnsi="Times New Roman" w:cs="Times New Roman"/>
                <w:color w:val="000000"/>
                <w:lang w:val="en-US" w:eastAsia="de-DE"/>
              </w:rPr>
            </w:pPr>
            <w:r w:rsidRPr="0034561D">
              <w:rPr>
                <w:rFonts w:ascii="Times New Roman" w:hAnsi="Times New Roman" w:cs="Times New Roman"/>
                <w:color w:val="000000"/>
                <w:lang w:val="en-US"/>
              </w:rPr>
              <w:t>Timbre-Morphs</w:t>
            </w:r>
          </w:p>
        </w:tc>
        <w:tc>
          <w:tcPr>
            <w:tcW w:w="1420" w:type="dxa"/>
            <w:tcBorders>
              <w:top w:val="nil"/>
              <w:left w:val="nil"/>
              <w:bottom w:val="single" w:sz="4" w:space="0" w:color="auto"/>
              <w:right w:val="nil"/>
            </w:tcBorders>
            <w:shd w:val="clear" w:color="auto" w:fill="auto"/>
            <w:noWrap/>
            <w:hideMark/>
          </w:tcPr>
          <w:p w14:paraId="24444CBD" w14:textId="6A460B21"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shd w:val="clear" w:color="auto" w:fill="auto"/>
            <w:noWrap/>
            <w:hideMark/>
          </w:tcPr>
          <w:p w14:paraId="6B40C56D" w14:textId="747ACF4D"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shd w:val="clear" w:color="auto" w:fill="auto"/>
            <w:noWrap/>
            <w:hideMark/>
          </w:tcPr>
          <w:p w14:paraId="2EE2CD7A" w14:textId="258012B4"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shd w:val="clear" w:color="auto" w:fill="auto"/>
            <w:noWrap/>
            <w:hideMark/>
          </w:tcPr>
          <w:p w14:paraId="4DF183EE" w14:textId="4B7E7739"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shd w:val="clear" w:color="auto" w:fill="auto"/>
            <w:noWrap/>
            <w:hideMark/>
          </w:tcPr>
          <w:p w14:paraId="455F2DA8" w14:textId="0ADA3B90" w:rsidR="00EF21DA" w:rsidRPr="00EF21DA" w:rsidRDefault="00EF21DA" w:rsidP="00EF21DA">
            <w:pPr>
              <w:suppressAutoHyphens w:val="0"/>
              <w:spacing w:after="0" w:line="480" w:lineRule="auto"/>
              <w:jc w:val="center"/>
              <w:rPr>
                <w:rFonts w:ascii="Times New Roman" w:eastAsia="Times New Roman" w:hAnsi="Times New Roman" w:cs="Times New Roman"/>
                <w:color w:val="000000"/>
                <w:sz w:val="24"/>
                <w:szCs w:val="24"/>
                <w:lang w:val="en-US" w:eastAsia="de-DE"/>
              </w:rPr>
            </w:pPr>
            <w:r w:rsidRPr="00EF21DA">
              <w:rPr>
                <w:rFonts w:ascii="Times New Roman" w:hAnsi="Times New Roman" w:cs="Times New Roman"/>
                <w:b/>
                <w:bCs/>
                <w:sz w:val="24"/>
                <w:szCs w:val="24"/>
                <w:lang w:val="en-US"/>
              </w:rPr>
              <w:t>.25 (.039)</w:t>
            </w:r>
          </w:p>
        </w:tc>
      </w:tr>
    </w:tbl>
    <w:p w14:paraId="6D7F2C8A" w14:textId="1E38C0D9" w:rsidR="00752230" w:rsidRPr="003248C0" w:rsidRDefault="00752230" w:rsidP="00752230">
      <w:pPr>
        <w:spacing w:line="480" w:lineRule="auto"/>
        <w:rPr>
          <w:rFonts w:ascii="Times New Roman" w:hAnsi="Times New Roman" w:cs="Times New Roman"/>
          <w:i/>
          <w:sz w:val="24"/>
          <w:szCs w:val="24"/>
          <w:lang w:val="en-US"/>
        </w:rPr>
      </w:pPr>
      <w:bookmarkStart w:id="32" w:name="_Hlk117172981"/>
      <w:r w:rsidRPr="003248C0">
        <w:rPr>
          <w:rFonts w:ascii="Times New Roman" w:hAnsi="Times New Roman" w:cs="Times New Roman"/>
          <w:i/>
          <w:sz w:val="24"/>
          <w:szCs w:val="24"/>
          <w:lang w:val="en-US"/>
        </w:rPr>
        <w:t xml:space="preserve">Note. VER = Vocal Emotion Recognition performance. </w:t>
      </w:r>
      <w:bookmarkStart w:id="33" w:name="_Hlk199517609"/>
      <w:r w:rsidRPr="003248C0">
        <w:rPr>
          <w:rFonts w:ascii="Times New Roman" w:hAnsi="Times New Roman" w:cs="Times New Roman"/>
          <w:i/>
          <w:sz w:val="24"/>
          <w:szCs w:val="24"/>
          <w:lang w:val="en-US"/>
        </w:rPr>
        <w:t>p-values were adjusted for multiple comparisons using the Benjamini-Hochberg correction</w:t>
      </w:r>
      <w:bookmarkEnd w:id="33"/>
      <w:r w:rsidRPr="003248C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457C231B38304E78B6B3284C4AB31889"/>
          </w:placeholder>
        </w:sdtPr>
        <w:sdtContent>
          <w:r w:rsidRPr="003248C0">
            <w:rPr>
              <w:rFonts w:ascii="Times New Roman" w:hAnsi="Times New Roman" w:cs="Times New Roman"/>
              <w:i/>
              <w:noProof/>
              <w:sz w:val="24"/>
              <w:szCs w:val="24"/>
              <w:lang w:val="en-US"/>
            </w:rPr>
            <w:fldChar w:fldCharType="begin"/>
          </w:r>
          <w:r w:rsidR="00E55DAE">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OCwiUmVmZXJlbmNlSWQiOiIwZmU3NWU3Zi1lYjEwLTRhZGItYjE4NS03MzE0OGNkOTMwO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ExMS9qLjI1MTctNjE2MS4xOTk1LnRiMDIwMzEueCIsIlVyaVN0cmluZyI6Imh0dHBzOi8vZG9pLm9yZy8xMC4xMTExL2ouMjUxNy02MTYxLjE5OTUudGIwMjAzMS5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}</w:instrText>
          </w:r>
          <w:r w:rsidRPr="003248C0">
            <w:rPr>
              <w:rFonts w:ascii="Times New Roman" w:hAnsi="Times New Roman" w:cs="Times New Roman"/>
              <w:i/>
              <w:noProof/>
              <w:sz w:val="24"/>
              <w:szCs w:val="24"/>
              <w:lang w:val="en-US"/>
            </w:rPr>
            <w:fldChar w:fldCharType="separate"/>
          </w:r>
          <w:r w:rsidR="00DF2527">
            <w:rPr>
              <w:rFonts w:ascii="Times New Roman" w:hAnsi="Times New Roman" w:cs="Times New Roman"/>
              <w:i/>
              <w:noProof/>
              <w:sz w:val="24"/>
              <w:szCs w:val="24"/>
              <w:lang w:val="en-US"/>
            </w:rPr>
            <w:t>(Benjamini &amp; Hochberg, 1995)</w:t>
          </w:r>
          <w:r w:rsidRPr="003248C0">
            <w:rPr>
              <w:rFonts w:ascii="Times New Roman" w:hAnsi="Times New Roman" w:cs="Times New Roman"/>
              <w:i/>
              <w:noProof/>
              <w:sz w:val="24"/>
              <w:szCs w:val="24"/>
              <w:lang w:val="en-US"/>
            </w:rPr>
            <w:fldChar w:fldCharType="end"/>
          </w:r>
        </w:sdtContent>
      </w:sdt>
    </w:p>
    <w:bookmarkEnd w:id="32"/>
    <w:p w14:paraId="00A1DCFC" w14:textId="59D4A21D" w:rsidR="000A2FEC" w:rsidRPr="00F812AC" w:rsidRDefault="00F812AC" w:rsidP="000A2FEC">
      <w:pPr>
        <w:spacing w:line="480" w:lineRule="auto"/>
        <w:rPr>
          <w:rFonts w:ascii="Times New Roman" w:hAnsi="Times New Roman" w:cs="Times New Roman"/>
          <w:color w:val="C00000"/>
          <w:sz w:val="24"/>
          <w:szCs w:val="24"/>
          <w:lang w:val="en-US"/>
        </w:rPr>
      </w:pPr>
      <w:r w:rsidRPr="00F812AC">
        <w:rPr>
          <w:rFonts w:ascii="Times New Roman" w:hAnsi="Times New Roman" w:cs="Times New Roman"/>
          <w:sz w:val="24"/>
          <w:szCs w:val="24"/>
          <w:lang w:val="en-US"/>
        </w:rPr>
        <w:t xml:space="preserve">In contrast, we found no links between vocal emotion recognition performance and self-rated musicality, as measured by the Gold-MSI (all correlations ≤ 0.21, </w:t>
      </w:r>
      <w:proofErr w:type="spellStart"/>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w:t>
      </w:r>
      <w:proofErr w:type="spellEnd"/>
      <w:r w:rsidRPr="00F812AC">
        <w:rPr>
          <w:rFonts w:ascii="Times New Roman" w:hAnsi="Times New Roman" w:cs="Times New Roman"/>
          <w:sz w:val="24"/>
          <w:szCs w:val="24"/>
          <w:lang w:val="en-US"/>
        </w:rPr>
        <w:t xml:space="preserve">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0A2FEC" w:rsidRPr="008173C5">
        <w:rPr>
          <w:rFonts w:ascii="Times New Roman" w:hAnsi="Times New Roman" w:cs="Times New Roman"/>
          <w:sz w:val="24"/>
          <w:szCs w:val="24"/>
          <w:lang w:val="en-US"/>
        </w:rPr>
        <w:t xml:space="preserve"> and H</w:t>
      </w:r>
      <w:r w:rsidR="008E2C25">
        <w:rPr>
          <w:rFonts w:ascii="Times New Roman" w:hAnsi="Times New Roman" w:cs="Times New Roman"/>
          <w:sz w:val="24"/>
          <w:szCs w:val="24"/>
          <w:lang w:val="en-US"/>
        </w:rPr>
        <w:t>4</w:t>
      </w:r>
      <w:r w:rsidR="000A2FEC" w:rsidRPr="008173C5">
        <w:rPr>
          <w:rFonts w:ascii="Times New Roman" w:hAnsi="Times New Roman" w:cs="Times New Roman"/>
          <w:sz w:val="24"/>
          <w:szCs w:val="24"/>
          <w:lang w:val="en-US"/>
        </w:rPr>
        <w:t>, but not for hypotheses H</w:t>
      </w:r>
      <w:r w:rsidR="008E2C25">
        <w:rPr>
          <w:rFonts w:ascii="Times New Roman" w:hAnsi="Times New Roman" w:cs="Times New Roman"/>
          <w:sz w:val="24"/>
          <w:szCs w:val="24"/>
          <w:lang w:val="en-US"/>
        </w:rPr>
        <w:t>5</w:t>
      </w:r>
      <w:r w:rsidR="000A2FEC" w:rsidRPr="008173C5">
        <w:rPr>
          <w:rFonts w:ascii="Times New Roman" w:hAnsi="Times New Roman" w:cs="Times New Roman"/>
          <w:sz w:val="24"/>
          <w:szCs w:val="24"/>
          <w:lang w:val="en-US"/>
        </w:rPr>
        <w:t xml:space="preserve"> – H</w:t>
      </w:r>
      <w:r w:rsidR="008E2C25">
        <w:rPr>
          <w:rFonts w:ascii="Times New Roman" w:hAnsi="Times New Roman" w:cs="Times New Roman"/>
          <w:sz w:val="24"/>
          <w:szCs w:val="24"/>
          <w:lang w:val="en-US"/>
        </w:rPr>
        <w:t>7</w:t>
      </w:r>
      <w:r w:rsidR="000A2FEC" w:rsidRPr="008173C5">
        <w:rPr>
          <w:rFonts w:ascii="Times New Roman" w:hAnsi="Times New Roman" w:cs="Times New Roman"/>
          <w:sz w:val="24"/>
          <w:szCs w:val="24"/>
          <w:lang w:val="en-US"/>
        </w:rPr>
        <w:t xml:space="preserve">. </w:t>
      </w:r>
    </w:p>
    <w:p w14:paraId="298BDF72" w14:textId="5CA7547C" w:rsidR="002B035F" w:rsidRPr="00EB262D" w:rsidRDefault="002B035F" w:rsidP="00D60F72">
      <w:pPr>
        <w:spacing w:line="480" w:lineRule="auto"/>
        <w:rPr>
          <w:rFonts w:ascii="Times New Roman" w:hAnsi="Times New Roman" w:cs="Times New Roman"/>
          <w:iCs/>
          <w:color w:val="C00000"/>
          <w:sz w:val="24"/>
          <w:szCs w:val="24"/>
          <w:lang w:val="en-US"/>
        </w:rPr>
      </w:pP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34"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34"/>
    </w:p>
    <w:p w14:paraId="18874DDE" w14:textId="55F3C07E"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musicians.</w:t>
      </w:r>
      <w:r w:rsidR="00F812AC">
        <w:rPr>
          <w:rFonts w:ascii="Times New Roman" w:hAnsi="Times New Roman" w:cs="Times New Roman"/>
          <w:sz w:val="24"/>
          <w:szCs w:val="24"/>
          <w:lang w:val="en-US"/>
        </w:rPr>
        <w:t xml:space="preserve"> </w:t>
      </w:r>
      <w:r w:rsidR="002A3565">
        <w:rPr>
          <w:rFonts w:ascii="Times New Roman" w:hAnsi="Times New Roman" w:cs="Times New Roman"/>
          <w:sz w:val="24"/>
          <w:szCs w:val="24"/>
          <w:lang w:val="en-US"/>
        </w:rPr>
        <w:t>W</w:t>
      </w:r>
      <w:r w:rsidR="00F812AC">
        <w:rPr>
          <w:rFonts w:ascii="Times New Roman" w:hAnsi="Times New Roman" w:cs="Times New Roman"/>
          <w:sz w:val="24"/>
          <w:szCs w:val="24"/>
          <w:lang w:val="en-US"/>
        </w:rPr>
        <w:t xml:space="preserve">e </w:t>
      </w:r>
      <w:r>
        <w:rPr>
          <w:rFonts w:ascii="Times New Roman" w:hAnsi="Times New Roman" w:cs="Times New Roman"/>
          <w:sz w:val="24"/>
          <w:szCs w:val="24"/>
          <w:lang w:val="en-US"/>
        </w:rPr>
        <w:t xml:space="preserve">predicted that amateurs and professional musicians would be comparable regarding vocal emotion perception. </w:t>
      </w:r>
      <w:r w:rsidR="0024516D">
        <w:rPr>
          <w:rFonts w:ascii="Times New Roman" w:hAnsi="Times New Roman" w:cs="Times New Roman"/>
          <w:sz w:val="24"/>
          <w:szCs w:val="24"/>
          <w:lang w:val="en-US"/>
        </w:rPr>
        <w:t>However, as the evidence reviewed above showed that amateurs can differ from professionals in cognitive abilities which could be linked to emotional sensitivity, we also considered the option that amateurs could be more proficient at making emotional inferences than professionals. Compared to our group of non-musicians, we assumed that amateurs would outperform them when emotion</w:t>
      </w:r>
      <w:r w:rsidR="00A821FC">
        <w:rPr>
          <w:rFonts w:ascii="Times New Roman" w:hAnsi="Times New Roman" w:cs="Times New Roman"/>
          <w:sz w:val="24"/>
          <w:szCs w:val="24"/>
          <w:lang w:val="en-US"/>
        </w:rPr>
        <w:t>s</w:t>
      </w:r>
      <w:r w:rsidR="0024516D">
        <w:rPr>
          <w:rFonts w:ascii="Times New Roman" w:hAnsi="Times New Roman" w:cs="Times New Roman"/>
          <w:sz w:val="24"/>
          <w:szCs w:val="24"/>
          <w:lang w:val="en-US"/>
        </w:rPr>
        <w:t xml:space="preserve"> were expressed via full </w:t>
      </w:r>
      <w:r w:rsidR="0024516D">
        <w:rPr>
          <w:rFonts w:ascii="Times New Roman" w:hAnsi="Times New Roman" w:cs="Times New Roman"/>
          <w:sz w:val="24"/>
          <w:szCs w:val="24"/>
          <w:lang w:val="en-US"/>
        </w:rPr>
        <w:lastRenderedPageBreak/>
        <w:t xml:space="preserve">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 xml:space="preserve">in </w:t>
      </w:r>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N2FmMmM0N2MtZTdhZC00NWQwLTg5ZWQtNjAxYzEyNTQwN2EyIiwiVGV4dCI6Ik51c3NiYXVtIGV0IGFsLiIsIldBSVZlcnNpb24iOiI2LjExLjAuMCJ9}</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bfdcca-948c-4ff5-8888-1f3cfd1fd091"/>
          <w:id w:val="1453292204"/>
          <w:placeholder>
            <w:docPart w:val="401CBBFA831942AFAB47B91A557152C8"/>
          </w:placeholder>
        </w:sdtPr>
        <w:sdtContent>
          <w:r w:rsidR="0024516D">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dhZjJjNDdjLWU3YWQtNDVkMC04OWVkLTYwMWMxMjU0MDdhMiIsIkVudHJpZXMiOlt7IiRpZCI6IjIiLCIkdHlwZSI6IlN3aXNzQWNhZGVtaWMuQ2l0YXZpLkNpdGF0aW9ucy5Xb3JkUGxhY2Vob2xkZXJFbnRyeSwgU3dpc3NBY2FkZW1pYy5DaXRhdmkiLCJJZCI6IjY0NjQyMDljLTZlZWItNDA5YS05ZTYyLWJlMDgwYzhkY2VlOC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iMGJmZGNjYS05NDhjLTRmZjUtODg4OC0xZjNjZmQxZmQwOTEiLCJUZXh0IjoiKDIwMjQpIiwiV0FJVmVyc2lvbiI6IjYuMTEuMC4wIn0=}</w:instrText>
          </w:r>
          <w:r w:rsidR="0024516D">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35" w:name="_Toc200448881"/>
      <w:proofErr w:type="spellStart"/>
      <w:r w:rsidRPr="00EB262D">
        <w:rPr>
          <w:rFonts w:ascii="Times New Roman" w:hAnsi="Times New Roman" w:cs="Times New Roman"/>
          <w:sz w:val="24"/>
          <w:szCs w:val="24"/>
        </w:rPr>
        <w:t>Hypotheses</w:t>
      </w:r>
      <w:bookmarkEnd w:id="35"/>
      <w:proofErr w:type="spellEnd"/>
    </w:p>
    <w:p w14:paraId="2C5450E3" w14:textId="5D66812F"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8</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 musicians outperform non-musicians in vocal emotion perception, in the Full and in the F0 condition. </w:t>
      </w:r>
    </w:p>
    <w:p w14:paraId="39AFE936" w14:textId="27479C31"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w:t>
      </w:r>
      <w:r w:rsidR="008E2C25">
        <w:rPr>
          <w:rFonts w:ascii="Times New Roman" w:hAnsi="Times New Roman" w:cs="Times New Roman"/>
          <w:b/>
          <w:sz w:val="24"/>
          <w:szCs w:val="24"/>
          <w:lang w:val="en-US"/>
        </w:rPr>
        <w:t>9</w:t>
      </w:r>
      <w:r w:rsidRPr="00EB262D">
        <w:rPr>
          <w:rFonts w:ascii="Times New Roman" w:hAnsi="Times New Roman" w:cs="Times New Roman"/>
          <w:b/>
          <w:sz w:val="24"/>
          <w:szCs w:val="24"/>
          <w:lang w:val="en-US"/>
        </w:rPr>
        <w:t>:</w:t>
      </w:r>
      <w:r w:rsidRPr="00EB262D">
        <w:rPr>
          <w:rFonts w:ascii="Times New Roman" w:hAnsi="Times New Roman" w:cs="Times New Roman"/>
          <w:sz w:val="24"/>
          <w:szCs w:val="24"/>
          <w:lang w:val="en-US"/>
        </w:rPr>
        <w:t xml:space="preserve"> Amateurs perform equal or better to professional musicians in the Full and the F0 condition.</w:t>
      </w:r>
    </w:p>
    <w:p w14:paraId="32397C9A" w14:textId="77777777" w:rsidR="002B035F" w:rsidRDefault="002B035F" w:rsidP="00D60F72">
      <w:pPr>
        <w:spacing w:line="480" w:lineRule="auto"/>
        <w:rPr>
          <w:rFonts w:ascii="Times New Roman" w:hAnsi="Times New Roman" w:cs="Times New Roman"/>
          <w:color w:val="C00000"/>
          <w:sz w:val="24"/>
          <w:szCs w:val="24"/>
          <w:lang w:val="en-US"/>
        </w:rPr>
      </w:pP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36" w:name="_Toc200448882"/>
      <w:r>
        <w:rPr>
          <w:rFonts w:ascii="Times New Roman" w:hAnsi="Times New Roman" w:cs="Times New Roman"/>
          <w:sz w:val="24"/>
          <w:szCs w:val="24"/>
          <w:lang w:val="en-US"/>
        </w:rPr>
        <w:t>Method</w:t>
      </w:r>
      <w:bookmarkEnd w:id="36"/>
    </w:p>
    <w:p w14:paraId="527EA4B7" w14:textId="76DB4581"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ZmM5NWEzNDEtMzAyZS00YTYyLTk4ZTQtYmZmNTE0YjczMTdjIiwiVGV4dCI6Ik51c3NiYXVtIGV0IGFsLiIsIldBSVZlcnNpb24iOiI2LjExLjAuMCJ9}</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NhY2Q5MTQxMS1iOGYzLTQ0ZGMtYWI5Yy0yZGE3ZjFiNjUwOGYiLCJUZXh0IjoiKDIwMjQpIiwiV0FJVmVyc2lvbiI6IjYuMTEuMC4wIn0=}</w:instrText>
          </w:r>
          <w:r w:rsidR="0047591B"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ODI2NzY4YzEtZGViNy00ZWQ5LTkxYTEtZTY4OWQ1MTA2NzgyIiwiVGV4dCI6Ik51c3NiYXVtIGV0IGFsLiIsIldBSVZlcnNpb24iOiI2LjExLjAuMCJ9}</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5NGU1ZWE1OC04ZWMwLTQwOTctODlkNy03YThmZDU0MzdjN2IiLCJUZXh0IjoiKDIwMjQpIiwiV0FJVmVyc2lvbiI6IjYuMTEuMC4wIn0=}</w:instrText>
          </w:r>
          <w:r w:rsidR="00CB65B4" w:rsidRPr="00CB65B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E802CDA" w14:textId="4505035B" w:rsid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r w:rsidR="003D3E7B">
        <w:rPr>
          <w:rFonts w:ascii="Times New Roman" w:hAnsi="Times New Roman" w:cs="Times New Roman"/>
          <w:sz w:val="24"/>
          <w:szCs w:val="24"/>
          <w:lang w:val="en-US"/>
        </w:rPr>
        <w:t xml:space="preserve">We focused our analysis on the comparison of amateurs with the other two groups, because the comparison of professional musicians and non-musicians is reported in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xNSwiUmVmZXJlbmNlSWQiOiIzYzU4MjBlMi0yN2U5LTQ1NTctOThkYi1iOTU1YTJmNmU1ZD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0IiwiQ2l0YXRpb25LZXlVcGRhdGVUeXBlIjowLCJDb2xsYWJvcmF0b3JzIjpbXSwiRGF0ZTIiOiIxOC4xMC4yMDIzIiwiRG9pIjoiMTAuMTExMS9iam9wLjEyNjg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E0IiwiJHR5cGUiOiJTd2lzc0FjYWRlbWljLkNpdGF2aS5QZXJpb2RpY2FsLCBTd2lzc0FjYWRlbWljLkNpdGF2aSIsIklzc24iOiIwMDA3LTEyNjkgKFByaW50KSAwMDA3LTEyNjkgKExpbmtpbmcpIiwiTmFtZSI6IkJyIEogUHN5Y2hvbCIsIlBhZ2luYXRpb24iOjAsIlByb3RlY3RlZCI6ZmFsc2UsIlN0YW5kYXJkQWJicmV2aWF0aW9uIjoiQnIuIEouIFBzeWNob2wuIiwiQ3JlYXRlZEJ5IjoiX0NocmlzdGluZSIsIkNyZWF0ZWRPbiI6IjIwMTktMDItMjFUMTI6NTA6NDYiLCJNb2RpZmllZEJ5IjoiX0NocmlzdGluZSIsIklkIjoiYmE4NmIxNmEtMjM2NS00MWFkLWI5YmEtM2UzYmNhY2MwNjY5IiwiTW9kaWZpZWRPbiI6IjIwMTktMDItMjFUMTI6NTA6NDg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wNi0xNlQxMDo0NDozMiIsIlByb2plY3QiOnsiJHJlZiI6IjUifX0sIlVzZU51bWJlcmluZ1R5cGVPZlBhcmVudERvY3VtZW50IjpmYWxzZX1dLCJGb3JtYXR0ZWRUZXh0Ijp7IiRpZCI6IjE1IiwiQ291bnQiOjEsIlRleHRVbml0cyI6W3siJGlkIjoiMTYiLCJGb250U3R5bGUiOnsiJGlkIjoiMTciLCJOZXV0cmFsIjp0cnVlfSwiUmVhZGluZ09yZGVyIjoxLCJUZXh0IjoiTnVzc2JhdW0gZXQgYWwuIn1dfSwiVGFnIjoiQ2l0YXZpUGxhY2Vob2xkZXIjMGNmYzEyOTgtYmU2Mi00NGMyLWFiZDYtMjE3ZmU3YjU1NTk3IiwiVGV4dCI6Ik51c3NiYXVtIGV0IGFsLiIsIldBSVZlcnNpb24iOiI2LjExLjAuMCJ9}</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2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NCkifV19LCJUYWciOiJDaXRhdmlQbGFjZWhvbGRlciM0NWRlMDg1ZC1kNzg2LTQ3YzgtYTI5YS1jMDEwMTJkYWM2OWYiLCJUZXh0IjoiKDIwMjQpIiwiV0FJVmVyc2lvbiI6IjYuMTEuMC4wIn0=}</w:instrText>
          </w:r>
          <w:r w:rsidR="00720685">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2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p>
    <w:p w14:paraId="2C6DF57E" w14:textId="77777777" w:rsidR="00CB65B4" w:rsidRPr="00CB65B4" w:rsidRDefault="00CB65B4" w:rsidP="00D60F72">
      <w:pPr>
        <w:spacing w:line="480" w:lineRule="auto"/>
        <w:rPr>
          <w:rFonts w:ascii="Times New Roman" w:hAnsi="Times New Roman" w:cs="Times New Roman"/>
          <w:sz w:val="24"/>
          <w:szCs w:val="24"/>
          <w:lang w:val="en-US"/>
        </w:rPr>
      </w:pPr>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37" w:name="_Toc200448883"/>
      <w:r w:rsidRPr="00CB65B4">
        <w:rPr>
          <w:rFonts w:ascii="Times New Roman" w:hAnsi="Times New Roman" w:cs="Times New Roman"/>
          <w:sz w:val="24"/>
          <w:szCs w:val="24"/>
          <w:lang w:val="en-US"/>
        </w:rPr>
        <w:t>Results</w:t>
      </w:r>
      <w:bookmarkEnd w:id="37"/>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38" w:name="_Toc200448884"/>
      <w:r w:rsidRPr="00EB262D">
        <w:rPr>
          <w:rFonts w:ascii="Times New Roman" w:hAnsi="Times New Roman" w:cs="Times New Roman"/>
          <w:lang w:val="en-US"/>
        </w:rPr>
        <w:t>Demography, musicality, and personality of participants</w:t>
      </w:r>
      <w:bookmarkEnd w:id="38"/>
    </w:p>
    <w:p w14:paraId="71A9E56B" w14:textId="76746DC6" w:rsidR="00654D96" w:rsidRDefault="00720685"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Professionals, amateurs and non-musicians did not differ in the socioeconomic status assessed via educational level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6, N = 166) = 11.11,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5) and highest academic degre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16, N = 166) = 24.04, </w:t>
      </w:r>
      <w:r w:rsidRPr="0048090C">
        <w:rPr>
          <w:rFonts w:ascii="Times New Roman" w:hAnsi="Times New Roman" w:cs="Times New Roman"/>
          <w:i/>
          <w:iCs/>
          <w:sz w:val="24"/>
          <w:szCs w:val="24"/>
          <w:lang w:val="en-US"/>
        </w:rPr>
        <w:t>p</w:t>
      </w:r>
      <w:r w:rsidRPr="00720685">
        <w:rPr>
          <w:rFonts w:ascii="Times New Roman" w:hAnsi="Times New Roman" w:cs="Times New Roman"/>
          <w:sz w:val="24"/>
          <w:szCs w:val="24"/>
          <w:lang w:val="en-US"/>
        </w:rPr>
        <w:t xml:space="preserve"> = .089). However, there were differences regarding household income (χ</w:t>
      </w:r>
      <w:proofErr w:type="gramStart"/>
      <w:r w:rsidRPr="00720685">
        <w:rPr>
          <w:rFonts w:ascii="Times New Roman" w:hAnsi="Times New Roman" w:cs="Times New Roman"/>
          <w:sz w:val="24"/>
          <w:szCs w:val="24"/>
          <w:lang w:val="en-US"/>
        </w:rPr>
        <w:t>²(</w:t>
      </w:r>
      <w:proofErr w:type="gramEnd"/>
      <w:r w:rsidRPr="00720685">
        <w:rPr>
          <w:rFonts w:ascii="Times New Roman" w:hAnsi="Times New Roman" w:cs="Times New Roman"/>
          <w:sz w:val="24"/>
          <w:szCs w:val="24"/>
          <w:lang w:val="en-US"/>
        </w:rPr>
        <w:t xml:space="preserve">8, N = 166) = </w:t>
      </w:r>
      <w:r w:rsidRPr="00B9407D">
        <w:rPr>
          <w:rFonts w:ascii="Times New Roman" w:hAnsi="Times New Roman" w:cs="Times New Roman"/>
          <w:sz w:val="24"/>
          <w:szCs w:val="24"/>
          <w:lang w:val="en-US"/>
        </w:rPr>
        <w:t xml:space="preserve">20.19, </w:t>
      </w:r>
      <w:r w:rsidRPr="0048090C">
        <w:rPr>
          <w:rFonts w:ascii="Times New Roman" w:hAnsi="Times New Roman" w:cs="Times New Roman"/>
          <w:i/>
          <w:iCs/>
          <w:sz w:val="24"/>
          <w:szCs w:val="24"/>
          <w:lang w:val="en-US"/>
        </w:rPr>
        <w:t>p</w:t>
      </w:r>
      <w:r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Pr="00B9407D">
        <w:rPr>
          <w:rFonts w:ascii="Times New Roman" w:hAnsi="Times New Roman" w:cs="Times New Roman"/>
          <w:sz w:val="24"/>
          <w:szCs w:val="24"/>
          <w:lang w:val="en-US"/>
        </w:rPr>
        <w:t xml:space="preserve"> = .25), with amateurs </w:t>
      </w:r>
      <w:r w:rsidRPr="00720685">
        <w:rPr>
          <w:rFonts w:ascii="Times New Roman" w:hAnsi="Times New Roman" w:cs="Times New Roman"/>
          <w:sz w:val="24"/>
          <w:szCs w:val="24"/>
          <w:lang w:val="en-US"/>
        </w:rPr>
        <w:t>reporting higher household income than professionals and non-musicians.</w:t>
      </w:r>
      <w:r>
        <w:rPr>
          <w:rFonts w:ascii="Times New Roman" w:hAnsi="Times New Roman" w:cs="Times New Roman"/>
          <w:sz w:val="24"/>
          <w:szCs w:val="24"/>
          <w:lang w:val="en-US"/>
        </w:rPr>
        <w:t xml:space="preserve"> </w:t>
      </w:r>
    </w:p>
    <w:p w14:paraId="27B6F103" w14:textId="42871ACC" w:rsidR="00154D92" w:rsidRDefault="00B9407D" w:rsidP="00B9407D">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w:t>
      </w:r>
      <w:proofErr w:type="gramStart"/>
      <w:r w:rsidR="00DC7F1C">
        <w:rPr>
          <w:rFonts w:ascii="Times New Roman" w:hAnsi="Times New Roman" w:cs="Times New Roman"/>
          <w:sz w:val="24"/>
          <w:szCs w:val="24"/>
          <w:lang w:val="en-US"/>
        </w:rPr>
        <w:t>rated</w:t>
      </w:r>
      <w:proofErr w:type="gramEnd"/>
      <w:r w:rsidR="00DC7F1C">
        <w:rPr>
          <w:rFonts w:ascii="Times New Roman" w:hAnsi="Times New Roman" w:cs="Times New Roman"/>
          <w:sz w:val="24"/>
          <w:szCs w:val="24"/>
          <w:lang w:val="en-US"/>
        </w:rPr>
        <w:t xml:space="preserve">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Amateurs performed better than non-musicians in the Pitch, Melody and Rhythm 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6D1A6321" w14:textId="77777777" w:rsidR="00154D92" w:rsidRDefault="00154D92">
      <w:pPr>
        <w:suppressAutoHyphens w:val="0"/>
        <w:rPr>
          <w:rFonts w:ascii="Times New Roman" w:hAnsi="Times New Roman" w:cs="Times New Roman"/>
          <w:sz w:val="24"/>
          <w:szCs w:val="24"/>
          <w:lang w:val="en-US"/>
        </w:rPr>
      </w:pPr>
      <w:r>
        <w:rPr>
          <w:rFonts w:ascii="Times New Roman" w:hAnsi="Times New Roman" w:cs="Times New Roman"/>
          <w:sz w:val="24"/>
          <w:szCs w:val="24"/>
          <w:lang w:val="en-US"/>
        </w:rPr>
        <w:br w:type="page"/>
      </w:r>
    </w:p>
    <w:tbl>
      <w:tblPr>
        <w:tblStyle w:val="TabellemithellemGitternetz"/>
        <w:tblpPr w:leftFromText="141" w:rightFromText="141" w:vertAnchor="text" w:horzAnchor="margin" w:tblpY="931"/>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964350" w:rsidRPr="00EB262D" w14:paraId="34CD49F2" w14:textId="77777777" w:rsidTr="00964350">
        <w:trPr>
          <w:trHeight w:val="300"/>
        </w:trPr>
        <w:tc>
          <w:tcPr>
            <w:tcW w:w="2263" w:type="dxa"/>
            <w:tcBorders>
              <w:top w:val="single" w:sz="4" w:space="0" w:color="auto"/>
            </w:tcBorders>
            <w:noWrap/>
            <w:hideMark/>
          </w:tcPr>
          <w:p w14:paraId="2859CE38" w14:textId="77777777" w:rsidR="00154D92" w:rsidRPr="00EB262D" w:rsidRDefault="00154D92" w:rsidP="00154D92">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lastRenderedPageBreak/>
              <w:t> </w:t>
            </w:r>
          </w:p>
        </w:tc>
        <w:tc>
          <w:tcPr>
            <w:tcW w:w="1847" w:type="dxa"/>
            <w:tcBorders>
              <w:top w:val="single" w:sz="4" w:space="0" w:color="auto"/>
              <w:bottom w:val="single" w:sz="4" w:space="0" w:color="auto"/>
            </w:tcBorders>
            <w:noWrap/>
            <w:hideMark/>
          </w:tcPr>
          <w:p w14:paraId="1848FD1C" w14:textId="1BC5B6B3"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1" w:type="dxa"/>
            <w:tcBorders>
              <w:top w:val="single" w:sz="4" w:space="0" w:color="auto"/>
            </w:tcBorders>
          </w:tcPr>
          <w:p w14:paraId="39FCDE31"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4322C894" w14:textId="53B6653E"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222" w:type="dxa"/>
            <w:tcBorders>
              <w:top w:val="single" w:sz="4" w:space="0" w:color="auto"/>
            </w:tcBorders>
          </w:tcPr>
          <w:p w14:paraId="3F143B98" w14:textId="77777777" w:rsidR="00154D92" w:rsidRPr="00EB262D" w:rsidRDefault="00154D92" w:rsidP="00154D92">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464BDA11" w14:textId="763D95B3"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w:t>
            </w:r>
            <w:proofErr w:type="spellStart"/>
            <w:r>
              <w:rPr>
                <w:rFonts w:ascii="Times New Roman" w:eastAsia="Times New Roman" w:hAnsi="Times New Roman" w:cs="Times New Roman"/>
                <w:b/>
                <w:bCs/>
                <w:color w:val="000000"/>
                <w:sz w:val="24"/>
                <w:szCs w:val="24"/>
                <w:lang w:eastAsia="de-DE"/>
              </w:rPr>
              <w:t>Musicians</w:t>
            </w:r>
            <w:proofErr w:type="spellEnd"/>
          </w:p>
        </w:tc>
      </w:tr>
      <w:tr w:rsidR="00964350" w:rsidRPr="00EB262D" w14:paraId="25F8EBC3" w14:textId="77777777" w:rsidTr="00964350">
        <w:trPr>
          <w:trHeight w:val="300"/>
        </w:trPr>
        <w:tc>
          <w:tcPr>
            <w:tcW w:w="2263" w:type="dxa"/>
            <w:tcBorders>
              <w:bottom w:val="single" w:sz="4" w:space="0" w:color="auto"/>
            </w:tcBorders>
            <w:noWrap/>
            <w:hideMark/>
          </w:tcPr>
          <w:p w14:paraId="429AA440" w14:textId="77777777" w:rsidR="00154D92" w:rsidRPr="00EB262D" w:rsidRDefault="00154D92" w:rsidP="00154D92">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419C1533"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4BBE2E6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1BE6193A" w14:textId="34E4E1FB"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222" w:type="dxa"/>
            <w:tcBorders>
              <w:bottom w:val="single" w:sz="4" w:space="0" w:color="auto"/>
            </w:tcBorders>
          </w:tcPr>
          <w:p w14:paraId="3E8867E7" w14:textId="77777777"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0D3FA8A6" w14:textId="063F1EAC" w:rsidR="00154D92" w:rsidRPr="00EB262D" w:rsidRDefault="00154D92" w:rsidP="00154D92">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964350" w:rsidRPr="00EB262D" w14:paraId="0A98007C" w14:textId="77777777" w:rsidTr="00964350">
        <w:trPr>
          <w:trHeight w:val="300"/>
        </w:trPr>
        <w:tc>
          <w:tcPr>
            <w:tcW w:w="2263" w:type="dxa"/>
            <w:tcBorders>
              <w:top w:val="single" w:sz="4" w:space="0" w:color="auto"/>
            </w:tcBorders>
            <w:noWrap/>
            <w:hideMark/>
          </w:tcPr>
          <w:p w14:paraId="070D692D"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2888913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Borders>
              <w:top w:val="single" w:sz="4" w:space="0" w:color="auto"/>
            </w:tcBorders>
          </w:tcPr>
          <w:p w14:paraId="5BB4B13F"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1A375807" w14:textId="56C4EC93"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Borders>
              <w:top w:val="single" w:sz="4" w:space="0" w:color="auto"/>
            </w:tcBorders>
          </w:tcPr>
          <w:p w14:paraId="6E81D7A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133A8684" w14:textId="11A127D5"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FAF5F08" w14:textId="77777777" w:rsidTr="00964350">
        <w:trPr>
          <w:trHeight w:val="300"/>
        </w:trPr>
        <w:tc>
          <w:tcPr>
            <w:tcW w:w="2263" w:type="dxa"/>
            <w:noWrap/>
            <w:hideMark/>
          </w:tcPr>
          <w:p w14:paraId="0457544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positive </w:t>
            </w:r>
            <w:proofErr w:type="spellStart"/>
            <w:r w:rsidRPr="00EB262D">
              <w:rPr>
                <w:rFonts w:ascii="Times New Roman" w:hAnsi="Times New Roman" w:cs="Times New Roman"/>
              </w:rPr>
              <w:t>Affect</w:t>
            </w:r>
            <w:proofErr w:type="spellEnd"/>
          </w:p>
        </w:tc>
        <w:tc>
          <w:tcPr>
            <w:tcW w:w="1847" w:type="dxa"/>
            <w:noWrap/>
            <w:hideMark/>
          </w:tcPr>
          <w:p w14:paraId="25495A0D" w14:textId="16FE413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1" w:type="dxa"/>
          </w:tcPr>
          <w:p w14:paraId="396D395C"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0A105CEC" w14:textId="0153DCE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222" w:type="dxa"/>
          </w:tcPr>
          <w:p w14:paraId="0FC3D4D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288307" w14:textId="45753F2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964350" w:rsidRPr="00EB262D" w14:paraId="3A146492" w14:textId="77777777" w:rsidTr="00964350">
        <w:trPr>
          <w:trHeight w:val="300"/>
        </w:trPr>
        <w:tc>
          <w:tcPr>
            <w:tcW w:w="2263" w:type="dxa"/>
            <w:noWrap/>
            <w:hideMark/>
          </w:tcPr>
          <w:p w14:paraId="75DD949D"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negative </w:t>
            </w:r>
            <w:proofErr w:type="spellStart"/>
            <w:r w:rsidRPr="00EB262D">
              <w:rPr>
                <w:rFonts w:ascii="Times New Roman" w:hAnsi="Times New Roman" w:cs="Times New Roman"/>
              </w:rPr>
              <w:t>Affect</w:t>
            </w:r>
            <w:proofErr w:type="spellEnd"/>
          </w:p>
        </w:tc>
        <w:tc>
          <w:tcPr>
            <w:tcW w:w="1847" w:type="dxa"/>
            <w:noWrap/>
            <w:hideMark/>
          </w:tcPr>
          <w:p w14:paraId="509B3BA7" w14:textId="5719DFBC"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1" w:type="dxa"/>
          </w:tcPr>
          <w:p w14:paraId="2A8D3FD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E4C4FCE" w14:textId="0890616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222" w:type="dxa"/>
          </w:tcPr>
          <w:p w14:paraId="6188D72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B899BA8" w14:textId="6E296D99"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964350" w:rsidRPr="00EB262D" w14:paraId="41C81786" w14:textId="77777777" w:rsidTr="00964350">
        <w:trPr>
          <w:trHeight w:val="300"/>
        </w:trPr>
        <w:tc>
          <w:tcPr>
            <w:tcW w:w="2263" w:type="dxa"/>
            <w:noWrap/>
            <w:hideMark/>
          </w:tcPr>
          <w:p w14:paraId="3B62F999"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5F0E4423"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8132C8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158DF96" w14:textId="07D6D76D"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17479CA"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1610E99" w14:textId="59B35FF1"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56E926F5" w14:textId="77777777" w:rsidTr="00964350">
        <w:trPr>
          <w:trHeight w:val="300"/>
        </w:trPr>
        <w:tc>
          <w:tcPr>
            <w:tcW w:w="2263" w:type="dxa"/>
            <w:noWrap/>
            <w:hideMark/>
          </w:tcPr>
          <w:p w14:paraId="343B572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638B6D73"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14BFA471"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76F2BF66" w14:textId="72A08FF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1B0D2A4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0C8F496" w14:textId="7C712108"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48EC42C9" w14:textId="77777777" w:rsidTr="00964350">
        <w:trPr>
          <w:trHeight w:val="300"/>
        </w:trPr>
        <w:tc>
          <w:tcPr>
            <w:tcW w:w="2263" w:type="dxa"/>
            <w:noWrap/>
            <w:hideMark/>
          </w:tcPr>
          <w:p w14:paraId="498860B7"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Openness</w:t>
            </w:r>
            <w:proofErr w:type="spellEnd"/>
          </w:p>
        </w:tc>
        <w:tc>
          <w:tcPr>
            <w:tcW w:w="1847" w:type="dxa"/>
            <w:noWrap/>
            <w:hideMark/>
          </w:tcPr>
          <w:p w14:paraId="0FF332E9" w14:textId="6ECD4A0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1" w:type="dxa"/>
          </w:tcPr>
          <w:p w14:paraId="7C5D37A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FF4D3BB" w14:textId="11F172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sidR="0048090C">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222" w:type="dxa"/>
          </w:tcPr>
          <w:p w14:paraId="27269B42"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387AD58" w14:textId="2FF6065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964350" w:rsidRPr="00EB262D" w14:paraId="1DEA99EC" w14:textId="77777777" w:rsidTr="00964350">
        <w:trPr>
          <w:trHeight w:val="300"/>
        </w:trPr>
        <w:tc>
          <w:tcPr>
            <w:tcW w:w="2263" w:type="dxa"/>
            <w:noWrap/>
            <w:hideMark/>
          </w:tcPr>
          <w:p w14:paraId="2ACB01C5"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Conscientiousness</w:t>
            </w:r>
            <w:proofErr w:type="spellEnd"/>
          </w:p>
        </w:tc>
        <w:tc>
          <w:tcPr>
            <w:tcW w:w="1847" w:type="dxa"/>
            <w:noWrap/>
            <w:hideMark/>
          </w:tcPr>
          <w:p w14:paraId="490FB9DC" w14:textId="24B2533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1" w:type="dxa"/>
          </w:tcPr>
          <w:p w14:paraId="0FA1700A"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B59F7D9" w14:textId="4C34D8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222" w:type="dxa"/>
          </w:tcPr>
          <w:p w14:paraId="343E8AF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84282D0" w14:textId="100C716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964350" w:rsidRPr="00EB262D" w14:paraId="1E92CA42" w14:textId="77777777" w:rsidTr="00964350">
        <w:trPr>
          <w:trHeight w:val="300"/>
        </w:trPr>
        <w:tc>
          <w:tcPr>
            <w:tcW w:w="2263" w:type="dxa"/>
            <w:noWrap/>
            <w:hideMark/>
          </w:tcPr>
          <w:p w14:paraId="4C1FBF9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906AB72" w14:textId="64C688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1" w:type="dxa"/>
          </w:tcPr>
          <w:p w14:paraId="1033DB3C" w14:textId="18C8ED03" w:rsidR="00154D92" w:rsidRPr="00EB262D" w:rsidRDefault="00154D92"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FEC2436" w14:textId="2FB4173E"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222" w:type="dxa"/>
          </w:tcPr>
          <w:p w14:paraId="1DD331D7"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AC7ECE0" w14:textId="0FDD3717"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964350" w:rsidRPr="00EB262D" w14:paraId="4EF67832" w14:textId="77777777" w:rsidTr="00964350">
        <w:trPr>
          <w:trHeight w:val="300"/>
        </w:trPr>
        <w:tc>
          <w:tcPr>
            <w:tcW w:w="2263" w:type="dxa"/>
            <w:noWrap/>
            <w:hideMark/>
          </w:tcPr>
          <w:p w14:paraId="006600F3"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greeableness</w:t>
            </w:r>
            <w:proofErr w:type="spellEnd"/>
          </w:p>
        </w:tc>
        <w:tc>
          <w:tcPr>
            <w:tcW w:w="1847" w:type="dxa"/>
            <w:noWrap/>
            <w:hideMark/>
          </w:tcPr>
          <w:p w14:paraId="643F1BE1" w14:textId="602402E1"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1" w:type="dxa"/>
          </w:tcPr>
          <w:p w14:paraId="126D9A8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41D6A05" w14:textId="4C15D9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222" w:type="dxa"/>
          </w:tcPr>
          <w:p w14:paraId="0E6B4EBB"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5C6EAA78" w14:textId="232150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964350" w:rsidRPr="00EB262D" w14:paraId="78E99CE8" w14:textId="77777777" w:rsidTr="00964350">
        <w:trPr>
          <w:trHeight w:val="300"/>
        </w:trPr>
        <w:tc>
          <w:tcPr>
            <w:tcW w:w="2263" w:type="dxa"/>
            <w:noWrap/>
            <w:hideMark/>
          </w:tcPr>
          <w:p w14:paraId="606DFF96"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Neuroticism</w:t>
            </w:r>
            <w:proofErr w:type="spellEnd"/>
          </w:p>
        </w:tc>
        <w:tc>
          <w:tcPr>
            <w:tcW w:w="1847" w:type="dxa"/>
            <w:noWrap/>
            <w:hideMark/>
          </w:tcPr>
          <w:p w14:paraId="76F30D22" w14:textId="74789CC1"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1" w:type="dxa"/>
          </w:tcPr>
          <w:p w14:paraId="38A2FD35"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54BC3EA" w14:textId="398D902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222" w:type="dxa"/>
          </w:tcPr>
          <w:p w14:paraId="408D4851"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0F78324" w14:textId="0852F92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964350" w:rsidRPr="00EB262D" w14:paraId="583A77A5" w14:textId="77777777" w:rsidTr="00964350">
        <w:trPr>
          <w:trHeight w:val="300"/>
        </w:trPr>
        <w:tc>
          <w:tcPr>
            <w:tcW w:w="2263" w:type="dxa"/>
            <w:noWrap/>
            <w:hideMark/>
          </w:tcPr>
          <w:p w14:paraId="35357880" w14:textId="77777777" w:rsidR="00154D92" w:rsidRPr="00EB262D" w:rsidRDefault="00154D92" w:rsidP="00154D92">
            <w:pPr>
              <w:suppressAutoHyphens w:val="0"/>
              <w:jc w:val="center"/>
              <w:rPr>
                <w:rFonts w:ascii="Times New Roman" w:eastAsia="Times New Roman" w:hAnsi="Times New Roman" w:cs="Times New Roman"/>
                <w:color w:val="000000"/>
                <w:lang w:eastAsia="de-DE"/>
              </w:rPr>
            </w:pPr>
          </w:p>
        </w:tc>
        <w:tc>
          <w:tcPr>
            <w:tcW w:w="1847" w:type="dxa"/>
            <w:noWrap/>
            <w:hideMark/>
          </w:tcPr>
          <w:p w14:paraId="5F5CA907"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17B86BF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00CD6C48" w14:textId="5FD8B584"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F1064E4"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89ACD2" w14:textId="071C2DA9"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FF6C97" w14:textId="77777777" w:rsidTr="00964350">
        <w:trPr>
          <w:trHeight w:val="300"/>
        </w:trPr>
        <w:tc>
          <w:tcPr>
            <w:tcW w:w="2263" w:type="dxa"/>
            <w:noWrap/>
            <w:hideMark/>
          </w:tcPr>
          <w:p w14:paraId="560CDB24"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463FEAFD"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508D73EC"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1D26CFDE" w14:textId="191187A5"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4F462CA3"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AA667DD" w14:textId="12FB5706"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5131DDD" w14:textId="77777777" w:rsidTr="00964350">
        <w:trPr>
          <w:trHeight w:val="300"/>
        </w:trPr>
        <w:tc>
          <w:tcPr>
            <w:tcW w:w="2263" w:type="dxa"/>
            <w:noWrap/>
            <w:hideMark/>
          </w:tcPr>
          <w:p w14:paraId="46F5AA8E"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99CF149" w14:textId="11E1684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1" w:type="dxa"/>
          </w:tcPr>
          <w:p w14:paraId="1D234673"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4E16657" w14:textId="7E8B7BD8"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222" w:type="dxa"/>
          </w:tcPr>
          <w:p w14:paraId="62BDAA7A"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8E7CA65" w14:textId="3AD64F5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964350" w:rsidRPr="00EB262D" w14:paraId="615FE412" w14:textId="77777777" w:rsidTr="00964350">
        <w:trPr>
          <w:trHeight w:val="300"/>
        </w:trPr>
        <w:tc>
          <w:tcPr>
            <w:tcW w:w="2263" w:type="dxa"/>
            <w:noWrap/>
            <w:hideMark/>
          </w:tcPr>
          <w:p w14:paraId="196D5A6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 xml:space="preserve">Attention </w:t>
            </w:r>
            <w:proofErr w:type="spellStart"/>
            <w:r w:rsidRPr="00EB262D">
              <w:rPr>
                <w:rFonts w:ascii="Times New Roman" w:hAnsi="Times New Roman" w:cs="Times New Roman"/>
              </w:rPr>
              <w:t>to</w:t>
            </w:r>
            <w:proofErr w:type="spellEnd"/>
            <w:r w:rsidRPr="00EB262D">
              <w:rPr>
                <w:rFonts w:ascii="Times New Roman" w:hAnsi="Times New Roman" w:cs="Times New Roman"/>
              </w:rPr>
              <w:t xml:space="preserve"> Detail</w:t>
            </w:r>
          </w:p>
        </w:tc>
        <w:tc>
          <w:tcPr>
            <w:tcW w:w="1847" w:type="dxa"/>
            <w:noWrap/>
            <w:hideMark/>
          </w:tcPr>
          <w:p w14:paraId="13315D29" w14:textId="79DBD695"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1" w:type="dxa"/>
          </w:tcPr>
          <w:p w14:paraId="0C7430EB"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67CFB586" w14:textId="52B43C8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222" w:type="dxa"/>
          </w:tcPr>
          <w:p w14:paraId="7B9ADF5E" w14:textId="122CAD5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2DBA80D" w14:textId="0EBB7A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964350" w:rsidRPr="00EB262D" w14:paraId="2F0A8B88" w14:textId="77777777" w:rsidTr="00964350">
        <w:trPr>
          <w:trHeight w:val="300"/>
        </w:trPr>
        <w:tc>
          <w:tcPr>
            <w:tcW w:w="2263" w:type="dxa"/>
            <w:noWrap/>
            <w:hideMark/>
          </w:tcPr>
          <w:p w14:paraId="36BD6F84"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ocial</w:t>
            </w:r>
            <w:proofErr w:type="spellEnd"/>
          </w:p>
        </w:tc>
        <w:tc>
          <w:tcPr>
            <w:tcW w:w="1847" w:type="dxa"/>
            <w:noWrap/>
            <w:hideMark/>
          </w:tcPr>
          <w:p w14:paraId="1C6BE0CA" w14:textId="5911834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1" w:type="dxa"/>
          </w:tcPr>
          <w:p w14:paraId="7637914C" w14:textId="489ABC3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719B63F2" w14:textId="341F6A4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222" w:type="dxa"/>
          </w:tcPr>
          <w:p w14:paraId="3E125C33"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240F594" w14:textId="69F58918"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964350" w:rsidRPr="00EB262D" w14:paraId="49F7564E" w14:textId="77777777" w:rsidTr="00964350">
        <w:trPr>
          <w:trHeight w:val="300"/>
        </w:trPr>
        <w:tc>
          <w:tcPr>
            <w:tcW w:w="2263" w:type="dxa"/>
            <w:noWrap/>
            <w:hideMark/>
          </w:tcPr>
          <w:p w14:paraId="4297B141" w14:textId="3B1D3B6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proofErr w:type="spellStart"/>
            <w:r w:rsidR="00154D92" w:rsidRPr="00EB262D">
              <w:rPr>
                <w:rFonts w:ascii="Times New Roman" w:hAnsi="Times New Roman" w:cs="Times New Roman"/>
              </w:rPr>
              <w:t>Social</w:t>
            </w:r>
            <w:proofErr w:type="spellEnd"/>
            <w:r w:rsidR="00154D92" w:rsidRPr="00EB262D">
              <w:rPr>
                <w:rFonts w:ascii="Times New Roman" w:hAnsi="Times New Roman" w:cs="Times New Roman"/>
              </w:rPr>
              <w:t xml:space="preserve"> Skills</w:t>
            </w:r>
          </w:p>
        </w:tc>
        <w:tc>
          <w:tcPr>
            <w:tcW w:w="1847" w:type="dxa"/>
            <w:noWrap/>
            <w:hideMark/>
          </w:tcPr>
          <w:p w14:paraId="5077E414" w14:textId="13A51570"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1" w:type="dxa"/>
          </w:tcPr>
          <w:p w14:paraId="14573C21" w14:textId="2CA78CD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2275A876" w14:textId="39E495A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222" w:type="dxa"/>
          </w:tcPr>
          <w:p w14:paraId="6B7CDF79"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3E1DC0DA" w14:textId="12849D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964350" w:rsidRPr="00EB262D" w14:paraId="3ADD9CEC" w14:textId="77777777" w:rsidTr="00964350">
        <w:trPr>
          <w:trHeight w:val="300"/>
        </w:trPr>
        <w:tc>
          <w:tcPr>
            <w:tcW w:w="2263" w:type="dxa"/>
            <w:noWrap/>
            <w:hideMark/>
          </w:tcPr>
          <w:p w14:paraId="30B6D464" w14:textId="09848BF0"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Communication</w:t>
            </w:r>
          </w:p>
        </w:tc>
        <w:tc>
          <w:tcPr>
            <w:tcW w:w="1847" w:type="dxa"/>
            <w:noWrap/>
            <w:hideMark/>
          </w:tcPr>
          <w:p w14:paraId="70FEC2F0" w14:textId="4D66A4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1" w:type="dxa"/>
          </w:tcPr>
          <w:p w14:paraId="33231027"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78895D61" w14:textId="6441345D"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222" w:type="dxa"/>
          </w:tcPr>
          <w:p w14:paraId="07A14FBC"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7CA0F7A7" w14:textId="326777A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964350" w:rsidRPr="00EB262D" w14:paraId="203C8CFF" w14:textId="77777777" w:rsidTr="00964350">
        <w:trPr>
          <w:trHeight w:val="300"/>
        </w:trPr>
        <w:tc>
          <w:tcPr>
            <w:tcW w:w="2263" w:type="dxa"/>
            <w:noWrap/>
            <w:hideMark/>
          </w:tcPr>
          <w:p w14:paraId="62D9DF73" w14:textId="40CE0D41"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Imagination</w:t>
            </w:r>
          </w:p>
        </w:tc>
        <w:tc>
          <w:tcPr>
            <w:tcW w:w="1847" w:type="dxa"/>
            <w:noWrap/>
            <w:hideMark/>
          </w:tcPr>
          <w:p w14:paraId="5B5E3730" w14:textId="64FB1F0A"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1" w:type="dxa"/>
          </w:tcPr>
          <w:p w14:paraId="2FE360AD"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4878024E" w14:textId="76C3CDEE"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sidR="0048090C">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222" w:type="dxa"/>
          </w:tcPr>
          <w:p w14:paraId="12CC4870"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1618F96B" w14:textId="2C46FF10"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964350" w:rsidRPr="00EB262D" w14:paraId="30164789" w14:textId="77777777" w:rsidTr="00964350">
        <w:trPr>
          <w:trHeight w:val="300"/>
        </w:trPr>
        <w:tc>
          <w:tcPr>
            <w:tcW w:w="2263" w:type="dxa"/>
            <w:noWrap/>
            <w:hideMark/>
          </w:tcPr>
          <w:p w14:paraId="4DF9CD4E" w14:textId="7FCB1312" w:rsidR="00154D92" w:rsidRPr="00EB262D" w:rsidRDefault="00964350" w:rsidP="00154D92">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00154D92" w:rsidRPr="00EB262D">
              <w:rPr>
                <w:rFonts w:ascii="Times New Roman" w:hAnsi="Times New Roman" w:cs="Times New Roman"/>
              </w:rPr>
              <w:t xml:space="preserve">Attention </w:t>
            </w:r>
            <w:proofErr w:type="spellStart"/>
            <w:r w:rsidR="00154D92" w:rsidRPr="00EB262D">
              <w:rPr>
                <w:rFonts w:ascii="Times New Roman" w:hAnsi="Times New Roman" w:cs="Times New Roman"/>
              </w:rPr>
              <w:t>Switching</w:t>
            </w:r>
            <w:proofErr w:type="spellEnd"/>
          </w:p>
        </w:tc>
        <w:tc>
          <w:tcPr>
            <w:tcW w:w="1847" w:type="dxa"/>
            <w:noWrap/>
            <w:hideMark/>
          </w:tcPr>
          <w:p w14:paraId="03460BCC" w14:textId="65C3E423"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1" w:type="dxa"/>
          </w:tcPr>
          <w:p w14:paraId="503E48A9"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313F3826" w14:textId="77D2FCFA"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222" w:type="dxa"/>
          </w:tcPr>
          <w:p w14:paraId="21504A56" w14:textId="77777777" w:rsidR="00154D92" w:rsidRPr="00EB262D" w:rsidRDefault="00154D92" w:rsidP="00154D92">
            <w:pPr>
              <w:suppressAutoHyphens w:val="0"/>
              <w:jc w:val="center"/>
              <w:rPr>
                <w:rFonts w:ascii="Times New Roman" w:hAnsi="Times New Roman" w:cs="Times New Roman"/>
              </w:rPr>
            </w:pPr>
          </w:p>
        </w:tc>
        <w:tc>
          <w:tcPr>
            <w:tcW w:w="2501" w:type="dxa"/>
            <w:noWrap/>
            <w:hideMark/>
          </w:tcPr>
          <w:p w14:paraId="4E6591CD" w14:textId="1E1CDF9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964350" w:rsidRPr="00EB262D" w14:paraId="4B6B0DF5" w14:textId="77777777" w:rsidTr="00964350">
        <w:trPr>
          <w:trHeight w:val="300"/>
        </w:trPr>
        <w:tc>
          <w:tcPr>
            <w:tcW w:w="2263" w:type="dxa"/>
            <w:noWrap/>
            <w:hideMark/>
          </w:tcPr>
          <w:p w14:paraId="61C332C0"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1847" w:type="dxa"/>
            <w:noWrap/>
            <w:hideMark/>
          </w:tcPr>
          <w:p w14:paraId="187EE3BE"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599C0ED8"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56F3AA64" w14:textId="007668B8"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67523AC2"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18A37A51" w14:textId="20408C47"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61079B49" w14:textId="77777777" w:rsidTr="00964350">
        <w:trPr>
          <w:trHeight w:val="300"/>
        </w:trPr>
        <w:tc>
          <w:tcPr>
            <w:tcW w:w="2263" w:type="dxa"/>
            <w:noWrap/>
            <w:hideMark/>
          </w:tcPr>
          <w:p w14:paraId="65033BE8"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481E0D32"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350945F5"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43ED0FCE" w14:textId="52F2508E"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52351C1D"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00DD056A" w14:textId="58A522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14640472" w14:textId="77777777" w:rsidTr="00964350">
        <w:trPr>
          <w:trHeight w:val="300"/>
        </w:trPr>
        <w:tc>
          <w:tcPr>
            <w:tcW w:w="2263" w:type="dxa"/>
            <w:noWrap/>
            <w:hideMark/>
          </w:tcPr>
          <w:p w14:paraId="7BDD335B"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0082337" w14:textId="45B3EF3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1" w:type="dxa"/>
          </w:tcPr>
          <w:p w14:paraId="4C3A2A7F" w14:textId="32D3760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33BEA3F" w14:textId="54C9C57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222" w:type="dxa"/>
          </w:tcPr>
          <w:p w14:paraId="27050DEE" w14:textId="018FDDFB"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18D73D9D" w14:textId="261279E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964350" w:rsidRPr="00EB262D" w14:paraId="03D9F281" w14:textId="77777777" w:rsidTr="00964350">
        <w:trPr>
          <w:trHeight w:val="300"/>
        </w:trPr>
        <w:tc>
          <w:tcPr>
            <w:tcW w:w="2263" w:type="dxa"/>
            <w:noWrap/>
            <w:hideMark/>
          </w:tcPr>
          <w:p w14:paraId="5C0B32FF"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Active</w:t>
            </w:r>
            <w:proofErr w:type="spellEnd"/>
            <w:r w:rsidRPr="00EB262D">
              <w:rPr>
                <w:rFonts w:ascii="Times New Roman" w:hAnsi="Times New Roman" w:cs="Times New Roman"/>
              </w:rPr>
              <w:t xml:space="preserve"> Engagement</w:t>
            </w:r>
          </w:p>
        </w:tc>
        <w:tc>
          <w:tcPr>
            <w:tcW w:w="1847" w:type="dxa"/>
            <w:noWrap/>
            <w:hideMark/>
          </w:tcPr>
          <w:p w14:paraId="34B05992" w14:textId="150DE5FD"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1" w:type="dxa"/>
          </w:tcPr>
          <w:p w14:paraId="53FF06CA" w14:textId="756343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6C691652" w14:textId="2294071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222" w:type="dxa"/>
          </w:tcPr>
          <w:p w14:paraId="3F76296E" w14:textId="07439757"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E91B421" w14:textId="4909F45B"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964350" w:rsidRPr="00EB262D" w14:paraId="1962D751" w14:textId="77777777" w:rsidTr="00964350">
        <w:trPr>
          <w:trHeight w:val="300"/>
        </w:trPr>
        <w:tc>
          <w:tcPr>
            <w:tcW w:w="2263" w:type="dxa"/>
            <w:noWrap/>
            <w:hideMark/>
          </w:tcPr>
          <w:p w14:paraId="5B390140"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34F1CB8B" w14:textId="287B12F6"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1" w:type="dxa"/>
          </w:tcPr>
          <w:p w14:paraId="17BAF616" w14:textId="7C2A3353"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B1A5E6D" w14:textId="184FBD2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222" w:type="dxa"/>
          </w:tcPr>
          <w:p w14:paraId="7645FE99" w14:textId="47119E1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8BA9328" w14:textId="20B4E30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964350" w:rsidRPr="00EB262D" w14:paraId="3266FC7D" w14:textId="77777777" w:rsidTr="00964350">
        <w:trPr>
          <w:trHeight w:val="300"/>
        </w:trPr>
        <w:tc>
          <w:tcPr>
            <w:tcW w:w="2263" w:type="dxa"/>
            <w:noWrap/>
            <w:hideMark/>
          </w:tcPr>
          <w:p w14:paraId="7FEAF27F"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847" w:type="dxa"/>
            <w:noWrap/>
            <w:hideMark/>
          </w:tcPr>
          <w:p w14:paraId="7365FB8D" w14:textId="6D92FE72" w:rsidR="00154D92" w:rsidRPr="0048090C" w:rsidRDefault="00154D92" w:rsidP="00154D92">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1" w:type="dxa"/>
          </w:tcPr>
          <w:p w14:paraId="032616C9" w14:textId="76BB35AD" w:rsidR="00154D92" w:rsidRPr="00EB262D" w:rsidRDefault="0048090C"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A705586" w14:textId="15CE544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222" w:type="dxa"/>
          </w:tcPr>
          <w:p w14:paraId="580B95E6" w14:textId="09EA3076"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06E2BE5" w14:textId="097299D4"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964350" w:rsidRPr="00EB262D" w14:paraId="575700CA" w14:textId="77777777" w:rsidTr="00964350">
        <w:trPr>
          <w:trHeight w:val="300"/>
        </w:trPr>
        <w:tc>
          <w:tcPr>
            <w:tcW w:w="2263" w:type="dxa"/>
            <w:noWrap/>
            <w:hideMark/>
          </w:tcPr>
          <w:p w14:paraId="33F1066D"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Singing</w:t>
            </w:r>
            <w:proofErr w:type="spellEnd"/>
          </w:p>
        </w:tc>
        <w:tc>
          <w:tcPr>
            <w:tcW w:w="1847" w:type="dxa"/>
            <w:noWrap/>
            <w:hideMark/>
          </w:tcPr>
          <w:p w14:paraId="40905439" w14:textId="7853F9DB"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1" w:type="dxa"/>
          </w:tcPr>
          <w:p w14:paraId="586C4DE0" w14:textId="79FFE19F" w:rsidR="00154D92" w:rsidRPr="00EB262D" w:rsidRDefault="00964350" w:rsidP="00154D92">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7BFBD343" w14:textId="76BC4454"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222" w:type="dxa"/>
          </w:tcPr>
          <w:p w14:paraId="5EAFAD38" w14:textId="7851C9B9"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0FA40600" w14:textId="4253DD72"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964350" w:rsidRPr="00EB262D" w14:paraId="4FF10096" w14:textId="77777777" w:rsidTr="00964350">
        <w:trPr>
          <w:trHeight w:val="300"/>
        </w:trPr>
        <w:tc>
          <w:tcPr>
            <w:tcW w:w="2263" w:type="dxa"/>
            <w:noWrap/>
            <w:hideMark/>
          </w:tcPr>
          <w:p w14:paraId="3FC6249E" w14:textId="77777777" w:rsidR="00154D92" w:rsidRPr="00EB262D" w:rsidRDefault="00154D92" w:rsidP="00154D92">
            <w:pPr>
              <w:suppressAutoHyphens w:val="0"/>
              <w:rPr>
                <w:rFonts w:ascii="Times New Roman" w:eastAsia="Times New Roman" w:hAnsi="Times New Roman" w:cs="Times New Roman"/>
                <w:color w:val="000000"/>
                <w:lang w:eastAsia="de-DE"/>
              </w:rPr>
            </w:pPr>
            <w:proofErr w:type="spellStart"/>
            <w:r w:rsidRPr="00EB262D">
              <w:rPr>
                <w:rFonts w:ascii="Times New Roman" w:hAnsi="Times New Roman" w:cs="Times New Roman"/>
              </w:rPr>
              <w:t>Perception</w:t>
            </w:r>
            <w:proofErr w:type="spellEnd"/>
          </w:p>
        </w:tc>
        <w:tc>
          <w:tcPr>
            <w:tcW w:w="1847" w:type="dxa"/>
            <w:noWrap/>
            <w:hideMark/>
          </w:tcPr>
          <w:p w14:paraId="2F779612" w14:textId="0498FB0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1" w:type="dxa"/>
          </w:tcPr>
          <w:p w14:paraId="35EBAA2D" w14:textId="687F954F"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19C4EDC2" w14:textId="3355CB3F"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222" w:type="dxa"/>
          </w:tcPr>
          <w:p w14:paraId="379E6CA0" w14:textId="74B4BA8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0804DCE" w14:textId="44BA4695" w:rsidR="00154D92" w:rsidRPr="00EB262D" w:rsidRDefault="00154D92" w:rsidP="00154D92">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964350" w:rsidRPr="00EB262D" w14:paraId="31C8652B" w14:textId="77777777" w:rsidTr="00964350">
        <w:trPr>
          <w:trHeight w:val="300"/>
        </w:trPr>
        <w:tc>
          <w:tcPr>
            <w:tcW w:w="2263" w:type="dxa"/>
            <w:noWrap/>
            <w:hideMark/>
          </w:tcPr>
          <w:p w14:paraId="6BB057A0" w14:textId="77777777" w:rsidR="00154D92" w:rsidRPr="00EB262D" w:rsidRDefault="00154D92" w:rsidP="00154D92">
            <w:pPr>
              <w:suppressAutoHyphens w:val="0"/>
              <w:jc w:val="center"/>
              <w:rPr>
                <w:rFonts w:ascii="Times New Roman" w:eastAsia="Times New Roman" w:hAnsi="Times New Roman" w:cs="Times New Roman"/>
                <w:b/>
                <w:bCs/>
                <w:color w:val="000000"/>
                <w:lang w:eastAsia="de-DE"/>
              </w:rPr>
            </w:pPr>
          </w:p>
        </w:tc>
        <w:tc>
          <w:tcPr>
            <w:tcW w:w="1847" w:type="dxa"/>
            <w:noWrap/>
            <w:hideMark/>
          </w:tcPr>
          <w:p w14:paraId="671E8CDC" w14:textId="77777777" w:rsidR="00154D92" w:rsidRPr="00EB262D" w:rsidRDefault="00154D92" w:rsidP="00154D92">
            <w:pPr>
              <w:suppressAutoHyphens w:val="0"/>
              <w:rPr>
                <w:rFonts w:ascii="Times New Roman" w:eastAsia="Times New Roman" w:hAnsi="Times New Roman" w:cs="Times New Roman"/>
                <w:lang w:eastAsia="de-DE"/>
              </w:rPr>
            </w:pPr>
          </w:p>
        </w:tc>
        <w:tc>
          <w:tcPr>
            <w:tcW w:w="341" w:type="dxa"/>
          </w:tcPr>
          <w:p w14:paraId="014CE0A0" w14:textId="77777777" w:rsidR="00154D92" w:rsidRPr="00EB262D" w:rsidRDefault="00154D92" w:rsidP="00154D92">
            <w:pPr>
              <w:suppressAutoHyphens w:val="0"/>
              <w:rPr>
                <w:rFonts w:ascii="Times New Roman" w:eastAsia="Times New Roman" w:hAnsi="Times New Roman" w:cs="Times New Roman"/>
                <w:lang w:eastAsia="de-DE"/>
              </w:rPr>
            </w:pPr>
          </w:p>
        </w:tc>
        <w:tc>
          <w:tcPr>
            <w:tcW w:w="2184" w:type="dxa"/>
            <w:noWrap/>
            <w:hideMark/>
          </w:tcPr>
          <w:p w14:paraId="1A0EB7F4" w14:textId="2CEC5385" w:rsidR="00154D92" w:rsidRPr="00EB262D" w:rsidRDefault="00154D92" w:rsidP="00154D92">
            <w:pPr>
              <w:suppressAutoHyphens w:val="0"/>
              <w:rPr>
                <w:rFonts w:ascii="Times New Roman" w:eastAsia="Times New Roman" w:hAnsi="Times New Roman" w:cs="Times New Roman"/>
                <w:lang w:eastAsia="de-DE"/>
              </w:rPr>
            </w:pPr>
          </w:p>
        </w:tc>
        <w:tc>
          <w:tcPr>
            <w:tcW w:w="222" w:type="dxa"/>
          </w:tcPr>
          <w:p w14:paraId="229358F5" w14:textId="77777777" w:rsidR="00154D92" w:rsidRPr="00EB262D" w:rsidRDefault="00154D92" w:rsidP="00154D92">
            <w:pPr>
              <w:suppressAutoHyphens w:val="0"/>
              <w:rPr>
                <w:rFonts w:ascii="Times New Roman" w:eastAsia="Times New Roman" w:hAnsi="Times New Roman" w:cs="Times New Roman"/>
                <w:lang w:eastAsia="de-DE"/>
              </w:rPr>
            </w:pPr>
          </w:p>
        </w:tc>
        <w:tc>
          <w:tcPr>
            <w:tcW w:w="2501" w:type="dxa"/>
            <w:noWrap/>
            <w:hideMark/>
          </w:tcPr>
          <w:p w14:paraId="2A89331C" w14:textId="53BA065F" w:rsidR="00154D92" w:rsidRPr="00EB262D" w:rsidRDefault="00154D92" w:rsidP="00154D92">
            <w:pPr>
              <w:suppressAutoHyphens w:val="0"/>
              <w:rPr>
                <w:rFonts w:ascii="Times New Roman" w:eastAsia="Times New Roman" w:hAnsi="Times New Roman" w:cs="Times New Roman"/>
                <w:lang w:eastAsia="de-DE"/>
              </w:rPr>
            </w:pPr>
          </w:p>
        </w:tc>
      </w:tr>
      <w:tr w:rsidR="00964350" w:rsidRPr="00EB262D" w14:paraId="18951BC8" w14:textId="77777777" w:rsidTr="00964350">
        <w:trPr>
          <w:trHeight w:val="300"/>
        </w:trPr>
        <w:tc>
          <w:tcPr>
            <w:tcW w:w="2263" w:type="dxa"/>
            <w:noWrap/>
            <w:hideMark/>
          </w:tcPr>
          <w:p w14:paraId="6FDDE2D5" w14:textId="77777777" w:rsidR="00154D92" w:rsidRPr="00EB262D" w:rsidRDefault="00154D92" w:rsidP="00154D92">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2E53F8C5" w14:textId="77777777" w:rsidR="00154D92" w:rsidRPr="00EB262D" w:rsidRDefault="00154D92" w:rsidP="00154D92">
            <w:pPr>
              <w:suppressAutoHyphens w:val="0"/>
              <w:rPr>
                <w:rFonts w:ascii="Times New Roman" w:eastAsia="Times New Roman" w:hAnsi="Times New Roman" w:cs="Times New Roman"/>
                <w:i/>
                <w:iCs/>
                <w:color w:val="000000"/>
                <w:lang w:eastAsia="de-DE"/>
              </w:rPr>
            </w:pPr>
          </w:p>
        </w:tc>
        <w:tc>
          <w:tcPr>
            <w:tcW w:w="341" w:type="dxa"/>
          </w:tcPr>
          <w:p w14:paraId="4D489C7E"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184" w:type="dxa"/>
            <w:noWrap/>
            <w:hideMark/>
          </w:tcPr>
          <w:p w14:paraId="667B6CEA" w14:textId="7D51FC4A" w:rsidR="00154D92" w:rsidRPr="00EB262D" w:rsidRDefault="00154D92" w:rsidP="00154D92">
            <w:pPr>
              <w:suppressAutoHyphens w:val="0"/>
              <w:jc w:val="center"/>
              <w:rPr>
                <w:rFonts w:ascii="Times New Roman" w:eastAsia="Times New Roman" w:hAnsi="Times New Roman" w:cs="Times New Roman"/>
                <w:lang w:eastAsia="de-DE"/>
              </w:rPr>
            </w:pPr>
          </w:p>
        </w:tc>
        <w:tc>
          <w:tcPr>
            <w:tcW w:w="222" w:type="dxa"/>
          </w:tcPr>
          <w:p w14:paraId="6BB56978" w14:textId="77777777" w:rsidR="00154D92" w:rsidRPr="00EB262D" w:rsidRDefault="00154D92" w:rsidP="00154D92">
            <w:pPr>
              <w:suppressAutoHyphens w:val="0"/>
              <w:jc w:val="center"/>
              <w:rPr>
                <w:rFonts w:ascii="Times New Roman" w:eastAsia="Times New Roman" w:hAnsi="Times New Roman" w:cs="Times New Roman"/>
                <w:lang w:eastAsia="de-DE"/>
              </w:rPr>
            </w:pPr>
          </w:p>
        </w:tc>
        <w:tc>
          <w:tcPr>
            <w:tcW w:w="2501" w:type="dxa"/>
            <w:noWrap/>
            <w:hideMark/>
          </w:tcPr>
          <w:p w14:paraId="44032CD6" w14:textId="09C87ECE" w:rsidR="00154D92" w:rsidRPr="00EB262D" w:rsidRDefault="00154D92" w:rsidP="00154D92">
            <w:pPr>
              <w:suppressAutoHyphens w:val="0"/>
              <w:jc w:val="center"/>
              <w:rPr>
                <w:rFonts w:ascii="Times New Roman" w:eastAsia="Times New Roman" w:hAnsi="Times New Roman" w:cs="Times New Roman"/>
                <w:lang w:eastAsia="de-DE"/>
              </w:rPr>
            </w:pPr>
          </w:p>
        </w:tc>
      </w:tr>
      <w:tr w:rsidR="00964350" w:rsidRPr="00EB262D" w14:paraId="292F105E" w14:textId="77777777" w:rsidTr="00964350">
        <w:trPr>
          <w:trHeight w:val="300"/>
        </w:trPr>
        <w:tc>
          <w:tcPr>
            <w:tcW w:w="2263" w:type="dxa"/>
            <w:noWrap/>
            <w:hideMark/>
          </w:tcPr>
          <w:p w14:paraId="2B577FB4"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56CAF122" w14:textId="66D14F4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1" w:type="dxa"/>
          </w:tcPr>
          <w:p w14:paraId="5936FCB9" w14:textId="54641A9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42918FE6" w14:textId="5BAF93C9"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222" w:type="dxa"/>
          </w:tcPr>
          <w:p w14:paraId="6216ACB9" w14:textId="71CAFADE"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6EDDD4F6" w14:textId="657F4BCC"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964350" w:rsidRPr="00EB262D" w14:paraId="07F2D296" w14:textId="77777777" w:rsidTr="00964350">
        <w:trPr>
          <w:trHeight w:val="300"/>
        </w:trPr>
        <w:tc>
          <w:tcPr>
            <w:tcW w:w="2263" w:type="dxa"/>
            <w:noWrap/>
            <w:hideMark/>
          </w:tcPr>
          <w:p w14:paraId="0D93AD7C"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75731E86" w14:textId="173AC363"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1" w:type="dxa"/>
          </w:tcPr>
          <w:p w14:paraId="27E9D49E" w14:textId="1F5DEFF3"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C66E886" w14:textId="23B08FF5"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222" w:type="dxa"/>
          </w:tcPr>
          <w:p w14:paraId="1410A967" w14:textId="1306FC54"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28CAD8" w14:textId="110985D3"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964350" w:rsidRPr="00EB262D" w14:paraId="379E5EB1" w14:textId="77777777" w:rsidTr="00D55F31">
        <w:trPr>
          <w:trHeight w:val="300"/>
        </w:trPr>
        <w:tc>
          <w:tcPr>
            <w:tcW w:w="2263" w:type="dxa"/>
            <w:noWrap/>
            <w:hideMark/>
          </w:tcPr>
          <w:p w14:paraId="0985810A"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61B4071E" w14:textId="26C81E23"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1" w:type="dxa"/>
          </w:tcPr>
          <w:p w14:paraId="05A34A4E" w14:textId="77777777" w:rsidR="00154D92" w:rsidRPr="00EB262D" w:rsidRDefault="00154D92" w:rsidP="00154D92">
            <w:pPr>
              <w:suppressAutoHyphens w:val="0"/>
              <w:jc w:val="center"/>
              <w:rPr>
                <w:rFonts w:ascii="Times New Roman" w:hAnsi="Times New Roman" w:cs="Times New Roman"/>
              </w:rPr>
            </w:pPr>
          </w:p>
        </w:tc>
        <w:tc>
          <w:tcPr>
            <w:tcW w:w="2184" w:type="dxa"/>
            <w:noWrap/>
            <w:hideMark/>
          </w:tcPr>
          <w:p w14:paraId="5281E35D" w14:textId="667FD5A0"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222" w:type="dxa"/>
          </w:tcPr>
          <w:p w14:paraId="4A0A62CC" w14:textId="77777777" w:rsidR="00154D92" w:rsidRPr="00964350" w:rsidRDefault="00154D92" w:rsidP="00154D92">
            <w:pPr>
              <w:suppressAutoHyphens w:val="0"/>
              <w:jc w:val="center"/>
              <w:rPr>
                <w:rFonts w:ascii="Times New Roman" w:hAnsi="Times New Roman" w:cs="Times New Roman"/>
              </w:rPr>
            </w:pPr>
          </w:p>
        </w:tc>
        <w:tc>
          <w:tcPr>
            <w:tcW w:w="2501" w:type="dxa"/>
            <w:noWrap/>
            <w:hideMark/>
          </w:tcPr>
          <w:p w14:paraId="7695D3D0" w14:textId="331E6259" w:rsidR="00154D92" w:rsidRPr="00964350" w:rsidRDefault="00154D92" w:rsidP="00154D92">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964350" w:rsidRPr="00EB262D" w14:paraId="6439203C" w14:textId="77777777" w:rsidTr="00D55F31">
        <w:trPr>
          <w:trHeight w:val="255"/>
        </w:trPr>
        <w:tc>
          <w:tcPr>
            <w:tcW w:w="2263" w:type="dxa"/>
            <w:tcBorders>
              <w:bottom w:val="single" w:sz="4" w:space="0" w:color="auto"/>
            </w:tcBorders>
            <w:noWrap/>
            <w:hideMark/>
          </w:tcPr>
          <w:p w14:paraId="51A38863" w14:textId="77777777" w:rsidR="00154D92" w:rsidRPr="00EB262D" w:rsidRDefault="00154D92" w:rsidP="00154D92">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09B42F43" w14:textId="329EA9DD" w:rsidR="00154D92" w:rsidRPr="00964350" w:rsidRDefault="00154D92" w:rsidP="00154D92">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1" w:type="dxa"/>
            <w:tcBorders>
              <w:bottom w:val="single" w:sz="4" w:space="0" w:color="auto"/>
            </w:tcBorders>
          </w:tcPr>
          <w:p w14:paraId="41889A22" w14:textId="77777777" w:rsidR="00154D92" w:rsidRPr="00EB262D" w:rsidRDefault="00154D92" w:rsidP="00154D92">
            <w:pPr>
              <w:suppressAutoHyphens w:val="0"/>
              <w:jc w:val="center"/>
              <w:rPr>
                <w:rFonts w:ascii="Times New Roman" w:hAnsi="Times New Roman" w:cs="Times New Roman"/>
              </w:rPr>
            </w:pPr>
          </w:p>
        </w:tc>
        <w:tc>
          <w:tcPr>
            <w:tcW w:w="2184" w:type="dxa"/>
            <w:tcBorders>
              <w:bottom w:val="single" w:sz="4" w:space="0" w:color="auto"/>
            </w:tcBorders>
            <w:noWrap/>
            <w:hideMark/>
          </w:tcPr>
          <w:p w14:paraId="6085C307" w14:textId="34A0781C" w:rsidR="00154D92" w:rsidRPr="00EB262D" w:rsidRDefault="00154D92" w:rsidP="00154D92">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222" w:type="dxa"/>
            <w:tcBorders>
              <w:bottom w:val="single" w:sz="4" w:space="0" w:color="auto"/>
            </w:tcBorders>
          </w:tcPr>
          <w:p w14:paraId="57991E98" w14:textId="0E0AE8BA" w:rsidR="00154D92" w:rsidRPr="00EB262D" w:rsidRDefault="00964350" w:rsidP="00154D92">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0862B218" w14:textId="04BB195E" w:rsidR="00154D92" w:rsidRPr="00EB262D" w:rsidRDefault="00154D92" w:rsidP="00154D92">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6363B030" w14:textId="661A4B1A" w:rsidR="00154D92" w:rsidRPr="001E135D" w:rsidRDefault="00154D92" w:rsidP="00154D9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4</w:t>
      </w:r>
    </w:p>
    <w:p w14:paraId="015D7636" w14:textId="77777777" w:rsidR="00154D92" w:rsidRPr="00EB262D" w:rsidRDefault="00154D92" w:rsidP="00154D92">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p w14:paraId="484F33BB" w14:textId="6143BBEC" w:rsidR="00154D92" w:rsidRDefault="00154D92" w:rsidP="00154D92">
      <w:pPr>
        <w:spacing w:line="480" w:lineRule="auto"/>
        <w:rPr>
          <w:rFonts w:ascii="Times New Roman" w:eastAsia="Calibri" w:hAnsi="Times New Roman" w:cs="Times New Roman"/>
          <w:i/>
          <w:iCs/>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NCwiUmVmZXJlbmNlSWQiOiI5MjI1ZDdhOC1jYmExLTQ5NTAtODk1My1hMjVjNDVmNzI1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YxMDIvWklTMjQyIiwiVXJpU3RyaW5nIjoiaHR0cHM6Ly9kb2kub3JnLzEwLjYxMDIvemlzMjQ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Breyer &amp; Bluemke, 2016)</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NCwiUmVmZXJlbmNlSWQiOiIwZDJhODk1Ny1iMWFiLTQ2Y2YtOGE1YS1kYmMyZGRkMDdiN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yNy8xMDE1LTU3NTkvYTAwMDQ4MSIsIlVyaVN0cmluZyI6Imh0dHBzOi8vZG9pLm9yZy8xMC4xMDI3LzEwMTUtNTc1OS9hMDAwNDg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Rammstedt et al., 201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09216DB964904ADAAD84C2C1096FA2CC"/>
          </w:placeholder>
        </w:sdtPr>
        <w:sdtContent>
          <w:r w:rsidRPr="00154D92">
            <w:rPr>
              <w:rFonts w:ascii="Times New Roman" w:hAnsi="Times New Roman" w:cs="Times New Roman"/>
              <w:i/>
              <w:sz w:val="24"/>
              <w:szCs w:val="24"/>
              <w:lang w:val="en-US"/>
            </w:rPr>
            <w:fldChar w:fldCharType="begin"/>
          </w:r>
          <w:r w:rsidR="007F728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NywiUmVmZXJlbmNlSWQiOiJjMzMwNTFlMy00ZjI1LTQ2MTctOWRhZS00M2Y4YWUyOTZkNT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M3MS9qb3VybmFsLnBvbmUuMDEwMTA5MSIsIlVyaVN0cmluZyI6Imh0dHBzOi8vZG9pLm9yZy8xMC4xMzcxL2pvdXJuYWwucG9uZS4wMTAxMDk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}</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Müllensiefen et al., 201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xNSwiUmVmZXJlbmNlSWQiOiJlNzcxMGYxZC1iM2M2LTRlZTEtOWQ0Mi0yMGZiYmU4ODI5OT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DAzLTAwOC0wNTM4LXgiLCJVcmlTdHJpbmciOiJodHRwczovL2RvaS5vcmcvMTAuMTAwNy9zMTA4MDMtMDA4LTA1Mzgte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JhOTExM2QxNy1lNjYwLTQ0NTctYTczZS0yOWExMGZlNDllMzgiLCJNb2RpZmllZE9uIjoiMjAxOS0wMi0yMVQxMjo1MD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I1MTY1MzgiLCJVcmlTdHJpbmciOiJodHRwczovL3d3dy5uY2JpLm5sbS5uaWguZ292L3BtYy9hcnRpY2xlcy9QTUMyNTE2NTM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jNjYjM2ODBmLWI2MzMtNDg3ZC04MTI0LTVmZGQxMDI4YmM1ZiIsIk1vZGlmaWVkT24iOiIyMDE5LTAyLTIxVDEyOjUw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gzMDIwMTMiLCJVcmlTdHJpbmciOiJodHRwOi8vd3d3Lm5jYmkubmxtLm5paC5nb3YvcHVibWVkLzE4MzAyMDE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m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wNi0xNlQxMDo0NDozMiIsIlByb2plY3QiOnsiJHJlZiI6IjUifX0sIlVzZU51bWJlcmluZ1R5cGVPZlBhcmVudERvY3VtZW50IjpmYWxzZX1dLCJGb3JtYXR0ZWRUZXh0Ijp7IiRpZCI6IjE5IiwiQ291bnQiOjEsIlRleHRVbml0cyI6W3siJGlkIjoiMjAiLCJGb250U3R5bGUiOnsiJGlkIjoiMjEiLCJOZXV0cmFsIjp0cnVlfSwiUmVhZGluZ09yZGVyIjoxLCJUZXh0IjoiSG9la3N0cmEgZXQgYWwuIn1dfSwiVGFnIjoiQ2l0YXZpUGxhY2Vob2xkZXIjOTdmMmQyN2ItOWM2Mi00ZDZlLWI0OWItZGNkNTBjZGM0NWVhIiwiVGV4dCI6IkhvZWtzdHJhIGV0IGFsLiIsIldBSVZlcnNpb24iOiI2LjExLjAuMCJ9}</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Hoekstra et al.</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09216DB964904ADAAD84C2C1096FA2CC"/>
          </w:placeholder>
        </w:sdtPr>
        <w:sdtContent>
          <w:r w:rsidRPr="00154D92">
            <w:rPr>
              <w:rFonts w:ascii="Times New Roman" w:hAnsi="Times New Roman" w:cs="Times New Roman"/>
              <w:i/>
              <w:sz w:val="24"/>
              <w:szCs w:val="24"/>
              <w:lang w:val="en-US"/>
            </w:rPr>
            <w:fldChar w:fldCharType="begin"/>
          </w:r>
          <w:r w:rsidR="00E55DAE">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2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TU3My0zNDMyIChFbGVjdHJvbmljKSAwMTYyLTMyNTcgKExpbmtpbmcpIiwiTmFtZSI6IkogQXV0aXNtIERldiBEaXNvcmQiLCJQYWdpbmF0aW9uIjowLCJQcm90ZWN0ZWQiOmZhbHNlLCJDcmVhdGVkQnkiOiJfQ2hyaXN0aW5lIiwiQ3JlYXRlZE9uIjoiMjAxOS0wMi0yMVQxMjo1MDo0NiIsIk1vZGlmaWVkQnkiOiJfQ2hyaXN0aW5lIiwiSWQiOiIzMTg1ODA2ZS04OGRlLTQxZDgtYjMyZi0zYWU4MzQzZDRmMDQ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h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DYtMTZUMTA6NDQ6MzIiLCJQcm9qZWN0Ijp7IiRyZWYiOiI1In19LCJVc2VOdW1iZXJpbmdUeXBlT2ZQYXJlbnREb2N1bWVudCI6ZmFsc2UsIlllYXJPbmx5Ijp0cnVlfV0sIkZvcm1hdHRlZFRleHQiOnsiJGlkIjoiMTkiLCJDb3VudCI6MSwiVGV4dFVuaXRzIjpbeyIkaWQiOiIyMCIsIkZvbnRTdHlsZSI6eyIkaWQiOiIyMSIsIk5ldXRyYWwiOnRydWV9LCJSZWFkaW5nT3JkZXIiOjEsIlRleHQiOiIoMjAwOCkifV19LCJUYWciOiJDaXRhdmlQbGFjZWhvbGRlciM1NzZmNjc2My1jNGY3LTQyMGQtOTUwOC04NmQ4YzQyZWYzMGIiLCJUZXh0IjoiKDIwMDgpIiwiV0FJVmVyc2lvbiI6IjYuMTEuMC4wIn0=}</w:instrText>
          </w:r>
          <w:r w:rsidRPr="00154D92">
            <w:rPr>
              <w:rFonts w:ascii="Times New Roman" w:hAnsi="Times New Roman" w:cs="Times New Roman"/>
              <w:i/>
              <w:sz w:val="24"/>
              <w:szCs w:val="24"/>
              <w:lang w:val="en-US"/>
            </w:rPr>
            <w:fldChar w:fldCharType="separate"/>
          </w:r>
          <w:r w:rsidR="00DF2527">
            <w:rPr>
              <w:rFonts w:ascii="Times New Roman" w:hAnsi="Times New Roman" w:cs="Times New Roman"/>
              <w:i/>
              <w:sz w:val="24"/>
              <w:szCs w:val="24"/>
              <w:lang w:val="en-US"/>
            </w:rPr>
            <w:t>(200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xOCwiUmVmZXJlbmNlSWQiOiIzYzMxZWI0NC0xZmVhLTQ0NjctYTY1Mi0yMDFmYzZlZjBkZjk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}</w:instrText>
          </w:r>
          <w:r w:rsidRPr="00154D92">
            <w:rPr>
              <w:rFonts w:ascii="Times New Roman" w:hAnsi="Times New Roman" w:cs="Times New Roman"/>
              <w:i/>
              <w:noProof/>
              <w:sz w:val="24"/>
              <w:szCs w:val="24"/>
            </w:rPr>
            <w:fldChar w:fldCharType="separate"/>
          </w:r>
          <w:r w:rsidR="00DF2527">
            <w:rPr>
              <w:rFonts w:ascii="Times New Roman" w:hAnsi="Times New Roman" w:cs="Times New Roman"/>
              <w:i/>
              <w:noProof/>
              <w:sz w:val="24"/>
              <w:szCs w:val="24"/>
            </w:rPr>
            <w:t>Baron-Cohen et al.</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09216DB964904ADAAD84C2C1096FA2CC"/>
          </w:placeholder>
        </w:sdtPr>
        <w:sdtContent>
          <w:r w:rsidRPr="00154D92">
            <w:rPr>
              <w:rFonts w:ascii="Times New Roman" w:hAnsi="Times New Roman" w:cs="Times New Roman"/>
              <w:i/>
              <w:noProof/>
              <w:sz w:val="24"/>
              <w:szCs w:val="24"/>
            </w:rPr>
            <w:fldChar w:fldCharType="begin"/>
          </w:r>
          <w:r w:rsidR="00E55DAE">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2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w:instrText>
          </w:r>
          <w:r w:rsidR="00E55DAE" w:rsidRPr="000C7D80">
            <w:rPr>
              <w:rFonts w:ascii="Times New Roman" w:hAnsi="Times New Roman" w:cs="Times New Roman"/>
              <w:i/>
              <w:noProof/>
              <w:sz w:val="24"/>
              <w:szCs w:val="24"/>
              <w:lang w:val="en-US"/>
            </w:rPr>
            <w:instrText>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wNi0xNlQxMDo0NDozMiIsIlByb2plY3QiOnsiJHJlZiI6IjUifX0sIlVzZU51bWJlcmluZ1R5cGVPZlBhcmVudERvY3VtZW50IjpmYWxzZSwiWWVhck9ubHkiOnRydWV9XSwiRm9ybWF0dGVkVGV4dCI6eyIkaWQiOiIxMSIsIkNvdW50IjoxLCJUZXh0VW5pdHMiOlt7IiRpZCI6IjEyIiwiRm9udFN0eWxlIjp7IiRpZCI6IjEzIiwiTmV1dHJhbCI6dHJ1ZX0sIlJlYWRpbmdPcmRlciI6MSwiVGV4dCI6IigyMDAxKSJ9XX0sIlRhZyI6IkNpdGF2aVBsYWNlaG9sZGVyIzg5MmM1ZjE1LTFmNGQtNGMyZi05MTQ5LWVkMDQ2NTdiNzI1NCIsIlRleHQiOiIoMjAwMSkiLCJXQUlWZXJzaW9uIjoiNi4xMS4wLjAifQ==}</w:instrText>
          </w:r>
          <w:r w:rsidRPr="00154D92">
            <w:rPr>
              <w:rFonts w:ascii="Times New Roman" w:hAnsi="Times New Roman" w:cs="Times New Roman"/>
              <w:i/>
              <w:noProof/>
              <w:sz w:val="24"/>
              <w:szCs w:val="24"/>
            </w:rPr>
            <w:fldChar w:fldCharType="separate"/>
          </w:r>
          <w:r w:rsidR="00DF2527" w:rsidRPr="000C7D80">
            <w:rPr>
              <w:rFonts w:ascii="Times New Roman" w:hAnsi="Times New Roman" w:cs="Times New Roman"/>
              <w:i/>
              <w:noProof/>
              <w:sz w:val="24"/>
              <w:szCs w:val="24"/>
              <w:lang w:val="en-US"/>
            </w:rPr>
            <w:t>(2001)</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 please </w:t>
      </w:r>
      <w:r w:rsidRPr="00B9407D">
        <w:rPr>
          <w:rFonts w:ascii="Times New Roman" w:eastAsia="Calibri" w:hAnsi="Times New Roman" w:cs="Times New Roman"/>
          <w:i/>
          <w:iCs/>
          <w:sz w:val="24"/>
          <w:szCs w:val="24"/>
          <w:lang w:val="en-GB"/>
        </w:rPr>
        <w:t>refer to OSF</w:t>
      </w:r>
      <w:r w:rsidRPr="00154D92">
        <w:rPr>
          <w:rFonts w:ascii="Times New Roman" w:eastAsia="Calibri" w:hAnsi="Times New Roman" w:cs="Times New Roman"/>
          <w:i/>
          <w:iCs/>
          <w:sz w:val="24"/>
          <w:szCs w:val="24"/>
          <w:lang w:val="en-GB"/>
        </w:rPr>
        <w:t xml:space="preserve">. </w:t>
      </w: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39" w:name="_Toc200448885"/>
      <w:r w:rsidRPr="00EB262D">
        <w:rPr>
          <w:rFonts w:ascii="Times New Roman" w:hAnsi="Times New Roman" w:cs="Times New Roman"/>
          <w:lang w:val="en-US"/>
        </w:rPr>
        <w:lastRenderedPageBreak/>
        <w:t>Emotion classification performance</w:t>
      </w:r>
      <w:bookmarkEnd w:id="3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01675D9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The results revealed the main e</w:t>
      </w:r>
      <w:r w:rsidRPr="00EB262D">
        <w:rPr>
          <w:rFonts w:ascii="Times New Roman" w:hAnsi="Times New Roman" w:cs="Times New Roman"/>
          <w:sz w:val="24"/>
          <w:szCs w:val="24"/>
          <w:lang w:val="en-US"/>
        </w:rPr>
        <w:t xml:space="preserve">ffects of </w:t>
      </w:r>
      <w:r w:rsidRPr="00EB262D">
        <w:rPr>
          <w:rFonts w:ascii="Times New Roman" w:hAnsi="Times New Roman" w:cs="Times New Roman"/>
          <w:b/>
          <w:sz w:val="24"/>
          <w:szCs w:val="24"/>
          <w:lang w:val="en-US"/>
        </w:rPr>
        <w:t>Emotion</w:t>
      </w:r>
      <w:r w:rsidRPr="00EB262D">
        <w:rPr>
          <w:rFonts w:ascii="Times New Roman" w:hAnsi="Times New Roman" w:cs="Times New Roman"/>
          <w:sz w:val="24"/>
          <w:szCs w:val="24"/>
          <w:lang w:val="en-US"/>
        </w:rPr>
        <w:t xml:space="preserve"> and </w:t>
      </w:r>
      <w:r w:rsidRPr="00EB262D">
        <w:rPr>
          <w:rFonts w:ascii="Times New Roman" w:hAnsi="Times New Roman" w:cs="Times New Roman"/>
          <w:b/>
          <w:sz w:val="24"/>
          <w:szCs w:val="24"/>
          <w:lang w:val="en-US"/>
        </w:rPr>
        <w:t>Morph Type</w:t>
      </w:r>
      <w:r w:rsidRPr="00EB262D">
        <w:rPr>
          <w:rFonts w:ascii="Times New Roman" w:hAnsi="Times New Roman" w:cs="Times New Roman"/>
          <w:sz w:val="24"/>
          <w:szCs w:val="24"/>
          <w:lang w:val="en-US"/>
        </w:rPr>
        <w:t>, which were qualified by</w:t>
      </w:r>
      <w:r w:rsidR="00A821FC">
        <w:rPr>
          <w:rFonts w:ascii="Times New Roman" w:hAnsi="Times New Roman" w:cs="Times New Roman"/>
          <w:sz w:val="24"/>
          <w:szCs w:val="24"/>
          <w:lang w:val="en-US"/>
        </w:rPr>
        <w:t xml:space="preserve"> </w:t>
      </w:r>
      <w:proofErr w:type="gramStart"/>
      <w:r w:rsidR="00A821FC">
        <w:rPr>
          <w:rFonts w:ascii="Times New Roman" w:hAnsi="Times New Roman" w:cs="Times New Roman"/>
          <w:sz w:val="24"/>
          <w:szCs w:val="24"/>
          <w:lang w:val="en-US"/>
        </w:rPr>
        <w:t>an</w:t>
      </w:r>
      <w:r w:rsidRPr="00EB262D">
        <w:rPr>
          <w:rFonts w:ascii="Times New Roman" w:hAnsi="Times New Roman" w:cs="Times New Roman"/>
          <w:sz w:val="24"/>
          <w:szCs w:val="24"/>
          <w:lang w:val="en-US"/>
        </w:rPr>
        <w:t xml:space="preserve"> interaction</w:t>
      </w:r>
      <w:proofErr w:type="gramEnd"/>
      <w:r w:rsidRPr="00EB262D">
        <w:rPr>
          <w:rFonts w:ascii="Times New Roman" w:hAnsi="Times New Roman" w:cs="Times New Roman"/>
          <w:sz w:val="24"/>
          <w:szCs w:val="24"/>
          <w:lang w:val="en-US"/>
        </w:rPr>
        <w:t xml:space="preserve">. Crucially, however, we found no 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2E9016DC" w14:textId="62E3643E" w:rsidR="000A403F" w:rsidRDefault="000A403F" w:rsidP="000A403F">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 xml:space="preserve">Table </w:t>
      </w:r>
      <w:r w:rsidR="001C1822">
        <w:rPr>
          <w:rFonts w:ascii="Times New Roman" w:hAnsi="Times New Roman" w:cs="Times New Roman"/>
          <w:b/>
          <w:i w:val="0"/>
          <w:color w:val="auto"/>
          <w:sz w:val="24"/>
          <w:szCs w:val="24"/>
          <w:lang w:val="en-US"/>
        </w:rPr>
        <w:t>5</w:t>
      </w:r>
    </w:p>
    <w:p w14:paraId="5C52C762" w14:textId="105374CF" w:rsidR="000A403F" w:rsidRPr="000A403F" w:rsidRDefault="000A403F" w:rsidP="000A403F">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0A403F" w:rsidRPr="005D275B" w14:paraId="2111215E" w14:textId="77777777" w:rsidTr="007A6E13">
        <w:trPr>
          <w:trHeight w:val="300"/>
        </w:trPr>
        <w:tc>
          <w:tcPr>
            <w:tcW w:w="3060" w:type="dxa"/>
            <w:tcBorders>
              <w:top w:val="single" w:sz="4" w:space="0" w:color="auto"/>
              <w:left w:val="nil"/>
              <w:bottom w:val="single" w:sz="4" w:space="0" w:color="auto"/>
              <w:right w:val="nil"/>
            </w:tcBorders>
            <w:shd w:val="clear" w:color="auto" w:fill="auto"/>
            <w:noWrap/>
            <w:vAlign w:val="bottom"/>
            <w:hideMark/>
          </w:tcPr>
          <w:p w14:paraId="7EBD5445" w14:textId="77777777" w:rsidR="000A403F" w:rsidRPr="005D275B" w:rsidRDefault="000A403F" w:rsidP="007A6E13">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shd w:val="clear" w:color="auto" w:fill="auto"/>
            <w:noWrap/>
            <w:vAlign w:val="bottom"/>
            <w:hideMark/>
          </w:tcPr>
          <w:p w14:paraId="4056CA09"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shd w:val="clear" w:color="auto" w:fill="auto"/>
            <w:noWrap/>
            <w:vAlign w:val="bottom"/>
            <w:hideMark/>
          </w:tcPr>
          <w:p w14:paraId="5C91958F"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shd w:val="clear" w:color="auto" w:fill="auto"/>
            <w:noWrap/>
            <w:vAlign w:val="bottom"/>
            <w:hideMark/>
          </w:tcPr>
          <w:p w14:paraId="58236411"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shd w:val="clear" w:color="auto" w:fill="auto"/>
            <w:noWrap/>
            <w:vAlign w:val="bottom"/>
            <w:hideMark/>
          </w:tcPr>
          <w:p w14:paraId="60C2C733"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shd w:val="clear" w:color="auto" w:fill="auto"/>
            <w:noWrap/>
            <w:vAlign w:val="bottom"/>
            <w:hideMark/>
          </w:tcPr>
          <w:p w14:paraId="2B60E65D" w14:textId="77777777" w:rsidR="000A403F" w:rsidRPr="005D275B" w:rsidRDefault="000A403F" w:rsidP="007A6E13">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shd w:val="clear" w:color="auto" w:fill="auto"/>
            <w:noWrap/>
            <w:vAlign w:val="bottom"/>
            <w:hideMark/>
          </w:tcPr>
          <w:p w14:paraId="3F725AC6" w14:textId="77777777" w:rsidR="000A403F" w:rsidRPr="005D275B" w:rsidRDefault="000A403F" w:rsidP="007A6E13">
            <w:pPr>
              <w:suppressAutoHyphens w:val="0"/>
              <w:spacing w:after="0" w:line="240" w:lineRule="auto"/>
              <w:jc w:val="center"/>
              <w:rPr>
                <w:rFonts w:ascii="Times New Roman" w:eastAsia="Times New Roman" w:hAnsi="Times New Roman" w:cs="Times New Roman"/>
                <w:b/>
                <w:bCs/>
                <w:color w:val="000000"/>
                <w:lang w:eastAsia="de-DE"/>
              </w:rPr>
            </w:pPr>
            <w:proofErr w:type="spellStart"/>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proofErr w:type="spellEnd"/>
            <w:r w:rsidRPr="00D12216">
              <w:rPr>
                <w:rFonts w:ascii="Times New Roman" w:hAnsi="Times New Roman" w:cs="Times New Roman"/>
                <w:b/>
                <w:sz w:val="16"/>
                <w:szCs w:val="16"/>
              </w:rPr>
              <w:t xml:space="preserve"> </w:t>
            </w:r>
          </w:p>
        </w:tc>
      </w:tr>
      <w:tr w:rsidR="000A403F" w:rsidRPr="005D275B" w14:paraId="0AEF6983" w14:textId="77777777" w:rsidTr="007A6E13">
        <w:trPr>
          <w:trHeight w:val="300"/>
        </w:trPr>
        <w:tc>
          <w:tcPr>
            <w:tcW w:w="3060" w:type="dxa"/>
            <w:tcBorders>
              <w:top w:val="nil"/>
              <w:left w:val="nil"/>
              <w:bottom w:val="nil"/>
              <w:right w:val="nil"/>
            </w:tcBorders>
            <w:shd w:val="clear" w:color="auto" w:fill="auto"/>
            <w:noWrap/>
            <w:vAlign w:val="bottom"/>
            <w:hideMark/>
          </w:tcPr>
          <w:p w14:paraId="2939D8E9"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shd w:val="clear" w:color="auto" w:fill="auto"/>
            <w:noWrap/>
            <w:vAlign w:val="bottom"/>
            <w:hideMark/>
          </w:tcPr>
          <w:p w14:paraId="2B431A3E" w14:textId="737C93C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48528DD2" w14:textId="0D608C8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63</w:t>
            </w:r>
          </w:p>
        </w:tc>
        <w:tc>
          <w:tcPr>
            <w:tcW w:w="960" w:type="dxa"/>
            <w:tcBorders>
              <w:top w:val="nil"/>
              <w:left w:val="nil"/>
              <w:bottom w:val="nil"/>
              <w:right w:val="nil"/>
            </w:tcBorders>
            <w:shd w:val="clear" w:color="auto" w:fill="auto"/>
            <w:noWrap/>
            <w:vAlign w:val="bottom"/>
            <w:hideMark/>
          </w:tcPr>
          <w:p w14:paraId="22178E34" w14:textId="499F0BE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96</w:t>
            </w:r>
          </w:p>
        </w:tc>
        <w:tc>
          <w:tcPr>
            <w:tcW w:w="700" w:type="dxa"/>
            <w:tcBorders>
              <w:top w:val="nil"/>
              <w:left w:val="nil"/>
              <w:bottom w:val="nil"/>
              <w:right w:val="nil"/>
            </w:tcBorders>
            <w:shd w:val="clear" w:color="auto" w:fill="auto"/>
            <w:noWrap/>
            <w:vAlign w:val="bottom"/>
            <w:hideMark/>
          </w:tcPr>
          <w:p w14:paraId="7CB71D5B" w14:textId="1606EF1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144</w:t>
            </w:r>
          </w:p>
        </w:tc>
        <w:tc>
          <w:tcPr>
            <w:tcW w:w="1840" w:type="dxa"/>
            <w:tcBorders>
              <w:top w:val="nil"/>
              <w:left w:val="nil"/>
              <w:bottom w:val="nil"/>
              <w:right w:val="nil"/>
            </w:tcBorders>
            <w:shd w:val="clear" w:color="auto" w:fill="auto"/>
            <w:noWrap/>
            <w:vAlign w:val="bottom"/>
            <w:hideMark/>
          </w:tcPr>
          <w:p w14:paraId="17EE1C4E" w14:textId="636EE16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6</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4C093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1EBE6D55" w14:textId="77777777" w:rsidTr="007A6E13">
        <w:trPr>
          <w:trHeight w:val="300"/>
        </w:trPr>
        <w:tc>
          <w:tcPr>
            <w:tcW w:w="3060" w:type="dxa"/>
            <w:tcBorders>
              <w:top w:val="nil"/>
              <w:left w:val="nil"/>
              <w:bottom w:val="nil"/>
              <w:right w:val="nil"/>
            </w:tcBorders>
            <w:shd w:val="clear" w:color="auto" w:fill="auto"/>
            <w:noWrap/>
            <w:vAlign w:val="bottom"/>
            <w:hideMark/>
          </w:tcPr>
          <w:p w14:paraId="1DAF898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shd w:val="clear" w:color="auto" w:fill="auto"/>
            <w:noWrap/>
            <w:vAlign w:val="bottom"/>
            <w:hideMark/>
          </w:tcPr>
          <w:p w14:paraId="723AD534"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shd w:val="clear" w:color="auto" w:fill="auto"/>
            <w:noWrap/>
            <w:vAlign w:val="bottom"/>
            <w:hideMark/>
          </w:tcPr>
          <w:p w14:paraId="561226B2" w14:textId="753B4EB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11636FC8" w14:textId="5D89FD9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0.24</w:t>
            </w:r>
          </w:p>
        </w:tc>
        <w:tc>
          <w:tcPr>
            <w:tcW w:w="700" w:type="dxa"/>
            <w:tcBorders>
              <w:top w:val="nil"/>
              <w:left w:val="nil"/>
              <w:bottom w:val="nil"/>
              <w:right w:val="nil"/>
            </w:tcBorders>
            <w:shd w:val="clear" w:color="auto" w:fill="auto"/>
            <w:noWrap/>
            <w:vAlign w:val="bottom"/>
            <w:hideMark/>
          </w:tcPr>
          <w:p w14:paraId="2EC3FB7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2F92B35D" w14:textId="2FCB04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 xml:space="preserve"> [.3</w:t>
            </w:r>
            <w:r>
              <w:rPr>
                <w:rFonts w:ascii="Calibri" w:eastAsia="Times New Roman" w:hAnsi="Calibri" w:cs="Calibri"/>
                <w:color w:val="000000"/>
                <w:lang w:eastAsia="de-DE"/>
              </w:rPr>
              <w:t>8</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w:t>
            </w:r>
            <w:r>
              <w:rPr>
                <w:rFonts w:ascii="Calibri" w:eastAsia="Times New Roman" w:hAnsi="Calibri" w:cs="Calibri"/>
                <w:color w:val="000000"/>
                <w:lang w:eastAsia="de-DE"/>
              </w:rPr>
              <w:t>49</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29F7B3EE"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390748B8" w14:textId="77777777" w:rsidTr="007A6E13">
        <w:trPr>
          <w:trHeight w:val="300"/>
        </w:trPr>
        <w:tc>
          <w:tcPr>
            <w:tcW w:w="3060" w:type="dxa"/>
            <w:tcBorders>
              <w:top w:val="nil"/>
              <w:left w:val="nil"/>
              <w:bottom w:val="nil"/>
              <w:right w:val="nil"/>
            </w:tcBorders>
            <w:shd w:val="clear" w:color="auto" w:fill="auto"/>
            <w:noWrap/>
            <w:vAlign w:val="bottom"/>
            <w:hideMark/>
          </w:tcPr>
          <w:p w14:paraId="0A750E61"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shd w:val="clear" w:color="auto" w:fill="auto"/>
            <w:noWrap/>
            <w:vAlign w:val="bottom"/>
            <w:hideMark/>
          </w:tcPr>
          <w:p w14:paraId="47B55111"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shd w:val="clear" w:color="auto" w:fill="auto"/>
            <w:noWrap/>
            <w:vAlign w:val="bottom"/>
            <w:hideMark/>
          </w:tcPr>
          <w:p w14:paraId="11F3CB00" w14:textId="0F6D47C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50BF7FF6" w14:textId="5744DFD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357.80</w:t>
            </w:r>
          </w:p>
        </w:tc>
        <w:tc>
          <w:tcPr>
            <w:tcW w:w="700" w:type="dxa"/>
            <w:tcBorders>
              <w:top w:val="nil"/>
              <w:left w:val="nil"/>
              <w:bottom w:val="nil"/>
              <w:right w:val="nil"/>
            </w:tcBorders>
            <w:shd w:val="clear" w:color="auto" w:fill="auto"/>
            <w:noWrap/>
            <w:vAlign w:val="bottom"/>
            <w:hideMark/>
          </w:tcPr>
          <w:p w14:paraId="5D9CECB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shd w:val="clear" w:color="auto" w:fill="auto"/>
            <w:noWrap/>
            <w:vAlign w:val="bottom"/>
            <w:hideMark/>
          </w:tcPr>
          <w:p w14:paraId="6831F4FB" w14:textId="1A838C55"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89</w:t>
            </w:r>
            <w:r w:rsidRPr="005D275B">
              <w:rPr>
                <w:rFonts w:ascii="Calibri" w:eastAsia="Times New Roman" w:hAnsi="Calibri" w:cs="Calibri"/>
                <w:color w:val="000000"/>
                <w:lang w:eastAsia="de-DE"/>
              </w:rPr>
              <w:t xml:space="preserve"> [.8</w:t>
            </w:r>
            <w:r>
              <w:rPr>
                <w:rFonts w:ascii="Calibri" w:eastAsia="Times New Roman" w:hAnsi="Calibri" w:cs="Calibri"/>
                <w:color w:val="000000"/>
                <w:lang w:eastAsia="de-DE"/>
              </w:rPr>
              <w:t>7</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5F902C7B" w14:textId="681FFE4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2AE5E51B" w14:textId="77777777" w:rsidTr="007A6E13">
        <w:trPr>
          <w:trHeight w:val="300"/>
        </w:trPr>
        <w:tc>
          <w:tcPr>
            <w:tcW w:w="3060" w:type="dxa"/>
            <w:tcBorders>
              <w:top w:val="nil"/>
              <w:left w:val="nil"/>
              <w:bottom w:val="nil"/>
              <w:right w:val="nil"/>
            </w:tcBorders>
            <w:shd w:val="clear" w:color="auto" w:fill="auto"/>
            <w:noWrap/>
            <w:vAlign w:val="bottom"/>
            <w:hideMark/>
          </w:tcPr>
          <w:p w14:paraId="677D931B"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shd w:val="clear" w:color="auto" w:fill="auto"/>
            <w:noWrap/>
            <w:vAlign w:val="bottom"/>
            <w:hideMark/>
          </w:tcPr>
          <w:p w14:paraId="578171F6" w14:textId="0530967C"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6</w:t>
            </w:r>
          </w:p>
        </w:tc>
        <w:tc>
          <w:tcPr>
            <w:tcW w:w="820" w:type="dxa"/>
            <w:tcBorders>
              <w:top w:val="nil"/>
              <w:left w:val="nil"/>
              <w:bottom w:val="nil"/>
              <w:right w:val="nil"/>
            </w:tcBorders>
            <w:shd w:val="clear" w:color="auto" w:fill="auto"/>
            <w:noWrap/>
            <w:vAlign w:val="bottom"/>
            <w:hideMark/>
          </w:tcPr>
          <w:p w14:paraId="1BFDCD93" w14:textId="40E1FC3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89</w:t>
            </w:r>
          </w:p>
        </w:tc>
        <w:tc>
          <w:tcPr>
            <w:tcW w:w="960" w:type="dxa"/>
            <w:tcBorders>
              <w:top w:val="nil"/>
              <w:left w:val="nil"/>
              <w:bottom w:val="nil"/>
              <w:right w:val="nil"/>
            </w:tcBorders>
            <w:shd w:val="clear" w:color="auto" w:fill="auto"/>
            <w:noWrap/>
            <w:vAlign w:val="bottom"/>
            <w:hideMark/>
          </w:tcPr>
          <w:p w14:paraId="72C446C2" w14:textId="6377FB38"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17</w:t>
            </w:r>
          </w:p>
        </w:tc>
        <w:tc>
          <w:tcPr>
            <w:tcW w:w="700" w:type="dxa"/>
            <w:tcBorders>
              <w:top w:val="nil"/>
              <w:left w:val="nil"/>
              <w:bottom w:val="nil"/>
              <w:right w:val="nil"/>
            </w:tcBorders>
            <w:shd w:val="clear" w:color="auto" w:fill="auto"/>
            <w:noWrap/>
            <w:vAlign w:val="bottom"/>
            <w:hideMark/>
          </w:tcPr>
          <w:p w14:paraId="6EDB6FD1" w14:textId="4D19B76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322</w:t>
            </w:r>
          </w:p>
        </w:tc>
        <w:tc>
          <w:tcPr>
            <w:tcW w:w="1840" w:type="dxa"/>
            <w:tcBorders>
              <w:top w:val="nil"/>
              <w:left w:val="nil"/>
              <w:bottom w:val="nil"/>
              <w:right w:val="nil"/>
            </w:tcBorders>
            <w:shd w:val="clear" w:color="auto" w:fill="auto"/>
            <w:noWrap/>
            <w:vAlign w:val="bottom"/>
            <w:hideMark/>
          </w:tcPr>
          <w:p w14:paraId="735DA221" w14:textId="57758A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0</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6A21B9E8"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p>
        </w:tc>
      </w:tr>
      <w:tr w:rsidR="000A403F" w:rsidRPr="005D275B" w14:paraId="50952266" w14:textId="77777777" w:rsidTr="007A6E13">
        <w:trPr>
          <w:trHeight w:val="300"/>
        </w:trPr>
        <w:tc>
          <w:tcPr>
            <w:tcW w:w="3060" w:type="dxa"/>
            <w:tcBorders>
              <w:top w:val="nil"/>
              <w:left w:val="nil"/>
              <w:bottom w:val="nil"/>
              <w:right w:val="nil"/>
            </w:tcBorders>
            <w:shd w:val="clear" w:color="auto" w:fill="auto"/>
            <w:noWrap/>
            <w:vAlign w:val="bottom"/>
            <w:hideMark/>
          </w:tcPr>
          <w:p w14:paraId="5092FEE5"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shd w:val="clear" w:color="auto" w:fill="auto"/>
            <w:noWrap/>
            <w:vAlign w:val="bottom"/>
            <w:hideMark/>
          </w:tcPr>
          <w:p w14:paraId="324978F9" w14:textId="789E56F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w:t>
            </w:r>
          </w:p>
        </w:tc>
        <w:tc>
          <w:tcPr>
            <w:tcW w:w="820" w:type="dxa"/>
            <w:tcBorders>
              <w:top w:val="nil"/>
              <w:left w:val="nil"/>
              <w:bottom w:val="nil"/>
              <w:right w:val="nil"/>
            </w:tcBorders>
            <w:shd w:val="clear" w:color="auto" w:fill="auto"/>
            <w:noWrap/>
            <w:vAlign w:val="bottom"/>
            <w:hideMark/>
          </w:tcPr>
          <w:p w14:paraId="47B2C3DF" w14:textId="1EEEE5B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326</w:t>
            </w:r>
          </w:p>
        </w:tc>
        <w:tc>
          <w:tcPr>
            <w:tcW w:w="960" w:type="dxa"/>
            <w:tcBorders>
              <w:top w:val="nil"/>
              <w:left w:val="nil"/>
              <w:bottom w:val="nil"/>
              <w:right w:val="nil"/>
            </w:tcBorders>
            <w:shd w:val="clear" w:color="auto" w:fill="auto"/>
            <w:noWrap/>
            <w:vAlign w:val="bottom"/>
            <w:hideMark/>
          </w:tcPr>
          <w:p w14:paraId="30110C91" w14:textId="4EDAD51D"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2.14</w:t>
            </w:r>
          </w:p>
        </w:tc>
        <w:tc>
          <w:tcPr>
            <w:tcW w:w="700" w:type="dxa"/>
            <w:tcBorders>
              <w:top w:val="nil"/>
              <w:left w:val="nil"/>
              <w:bottom w:val="nil"/>
              <w:right w:val="nil"/>
            </w:tcBorders>
            <w:shd w:val="clear" w:color="auto" w:fill="auto"/>
            <w:noWrap/>
            <w:vAlign w:val="bottom"/>
            <w:hideMark/>
          </w:tcPr>
          <w:p w14:paraId="191BE641" w14:textId="06C61FD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089</w:t>
            </w:r>
          </w:p>
        </w:tc>
        <w:tc>
          <w:tcPr>
            <w:tcW w:w="1840" w:type="dxa"/>
            <w:tcBorders>
              <w:top w:val="nil"/>
              <w:left w:val="nil"/>
              <w:bottom w:val="nil"/>
              <w:right w:val="nil"/>
            </w:tcBorders>
            <w:shd w:val="clear" w:color="auto" w:fill="auto"/>
            <w:noWrap/>
            <w:vAlign w:val="bottom"/>
            <w:hideMark/>
          </w:tcPr>
          <w:p w14:paraId="5E5CFB57" w14:textId="1E0D2BB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w:t>
            </w:r>
            <w:r>
              <w:rPr>
                <w:rFonts w:ascii="Calibri" w:eastAsia="Times New Roman" w:hAnsi="Calibri" w:cs="Calibri"/>
                <w:color w:val="000000"/>
                <w:lang w:eastAsia="de-DE"/>
              </w:rPr>
              <w:t>1</w:t>
            </w:r>
            <w:r w:rsidRPr="005D275B">
              <w:rPr>
                <w:rFonts w:ascii="Calibri" w:eastAsia="Times New Roman" w:hAnsi="Calibri" w:cs="Calibri"/>
                <w:color w:val="000000"/>
                <w:lang w:eastAsia="de-DE"/>
              </w:rPr>
              <w:t xml:space="preserve">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bottom w:val="nil"/>
              <w:right w:val="nil"/>
            </w:tcBorders>
            <w:shd w:val="clear" w:color="auto" w:fill="auto"/>
            <w:noWrap/>
            <w:vAlign w:val="bottom"/>
            <w:hideMark/>
          </w:tcPr>
          <w:p w14:paraId="30232D7F" w14:textId="42F0B004"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29</w:t>
            </w:r>
          </w:p>
        </w:tc>
      </w:tr>
      <w:tr w:rsidR="000A403F" w:rsidRPr="005D275B" w14:paraId="158B5DF7" w14:textId="77777777" w:rsidTr="007A6E13">
        <w:trPr>
          <w:trHeight w:val="300"/>
        </w:trPr>
        <w:tc>
          <w:tcPr>
            <w:tcW w:w="3060" w:type="dxa"/>
            <w:tcBorders>
              <w:top w:val="nil"/>
              <w:left w:val="nil"/>
              <w:right w:val="nil"/>
            </w:tcBorders>
            <w:shd w:val="clear" w:color="auto" w:fill="auto"/>
            <w:noWrap/>
            <w:vAlign w:val="bottom"/>
            <w:hideMark/>
          </w:tcPr>
          <w:p w14:paraId="045584EA" w14:textId="77777777" w:rsidR="000A403F" w:rsidRPr="005D275B" w:rsidRDefault="000A403F" w:rsidP="007A6E13">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shd w:val="clear" w:color="auto" w:fill="auto"/>
            <w:noWrap/>
            <w:vAlign w:val="bottom"/>
            <w:hideMark/>
          </w:tcPr>
          <w:p w14:paraId="5FD8C106"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shd w:val="clear" w:color="auto" w:fill="auto"/>
            <w:noWrap/>
            <w:vAlign w:val="bottom"/>
            <w:hideMark/>
          </w:tcPr>
          <w:p w14:paraId="1971EFFA" w14:textId="18D125D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right w:val="nil"/>
            </w:tcBorders>
            <w:shd w:val="clear" w:color="auto" w:fill="auto"/>
            <w:noWrap/>
            <w:vAlign w:val="bottom"/>
            <w:hideMark/>
          </w:tcPr>
          <w:p w14:paraId="431019C5" w14:textId="0BC5C4AB"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40.95</w:t>
            </w:r>
          </w:p>
        </w:tc>
        <w:tc>
          <w:tcPr>
            <w:tcW w:w="700" w:type="dxa"/>
            <w:tcBorders>
              <w:top w:val="nil"/>
              <w:left w:val="nil"/>
              <w:right w:val="nil"/>
            </w:tcBorders>
            <w:shd w:val="clear" w:color="auto" w:fill="auto"/>
            <w:noWrap/>
            <w:vAlign w:val="bottom"/>
            <w:hideMark/>
          </w:tcPr>
          <w:p w14:paraId="5BB96D23" w14:textId="77777777"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shd w:val="clear" w:color="auto" w:fill="auto"/>
            <w:noWrap/>
            <w:vAlign w:val="bottom"/>
            <w:hideMark/>
          </w:tcPr>
          <w:p w14:paraId="739CB7FF" w14:textId="7A51D10E"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w:t>
            </w:r>
            <w:r>
              <w:rPr>
                <w:rFonts w:ascii="Calibri" w:eastAsia="Times New Roman" w:hAnsi="Calibri" w:cs="Calibri"/>
                <w:color w:val="000000"/>
                <w:lang w:eastAsia="de-DE"/>
              </w:rPr>
              <w:t>5</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2</w:t>
            </w:r>
            <w:r>
              <w:rPr>
                <w:rFonts w:ascii="Calibri" w:eastAsia="Times New Roman" w:hAnsi="Calibri" w:cs="Calibri"/>
                <w:color w:val="000000"/>
                <w:lang w:eastAsia="de-DE"/>
              </w:rPr>
              <w:t>4</w:t>
            </w:r>
            <w:r w:rsidRPr="005D275B">
              <w:rPr>
                <w:rFonts w:ascii="Calibri" w:eastAsia="Times New Roman" w:hAnsi="Calibri" w:cs="Calibri"/>
                <w:color w:val="000000"/>
                <w:lang w:eastAsia="de-DE"/>
              </w:rPr>
              <w:t>]</w:t>
            </w:r>
          </w:p>
        </w:tc>
        <w:tc>
          <w:tcPr>
            <w:tcW w:w="1200" w:type="dxa"/>
            <w:tcBorders>
              <w:top w:val="nil"/>
              <w:left w:val="nil"/>
              <w:right w:val="nil"/>
            </w:tcBorders>
            <w:shd w:val="clear" w:color="auto" w:fill="auto"/>
            <w:noWrap/>
            <w:vAlign w:val="bottom"/>
            <w:hideMark/>
          </w:tcPr>
          <w:p w14:paraId="5E4B9B22" w14:textId="06C64EDA"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sz w:val="23"/>
                <w:szCs w:val="23"/>
              </w:rPr>
              <w:t>.875</w:t>
            </w:r>
          </w:p>
        </w:tc>
      </w:tr>
      <w:tr w:rsidR="000A403F" w:rsidRPr="005D275B" w14:paraId="1E04AE8E" w14:textId="77777777" w:rsidTr="007A6E13">
        <w:trPr>
          <w:trHeight w:val="300"/>
        </w:trPr>
        <w:tc>
          <w:tcPr>
            <w:tcW w:w="3060" w:type="dxa"/>
            <w:tcBorders>
              <w:top w:val="nil"/>
              <w:left w:val="nil"/>
              <w:bottom w:val="single" w:sz="4" w:space="0" w:color="auto"/>
              <w:right w:val="nil"/>
            </w:tcBorders>
            <w:shd w:val="clear" w:color="auto" w:fill="auto"/>
            <w:noWrap/>
            <w:vAlign w:val="bottom"/>
            <w:hideMark/>
          </w:tcPr>
          <w:p w14:paraId="1EA094D0" w14:textId="77777777" w:rsidR="000A403F" w:rsidRPr="005D275B" w:rsidRDefault="000A403F" w:rsidP="007A6E13">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shd w:val="clear" w:color="auto" w:fill="auto"/>
            <w:noWrap/>
            <w:vAlign w:val="bottom"/>
            <w:hideMark/>
          </w:tcPr>
          <w:p w14:paraId="1179BF5D" w14:textId="0F8E44F0"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12</w:t>
            </w:r>
          </w:p>
        </w:tc>
        <w:tc>
          <w:tcPr>
            <w:tcW w:w="820" w:type="dxa"/>
            <w:tcBorders>
              <w:top w:val="nil"/>
              <w:left w:val="nil"/>
              <w:bottom w:val="single" w:sz="4" w:space="0" w:color="auto"/>
              <w:right w:val="nil"/>
            </w:tcBorders>
            <w:shd w:val="clear" w:color="auto" w:fill="auto"/>
            <w:noWrap/>
            <w:vAlign w:val="bottom"/>
            <w:hideMark/>
          </w:tcPr>
          <w:p w14:paraId="06AF176C" w14:textId="793F3FF1"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978</w:t>
            </w:r>
          </w:p>
        </w:tc>
        <w:tc>
          <w:tcPr>
            <w:tcW w:w="960" w:type="dxa"/>
            <w:tcBorders>
              <w:top w:val="nil"/>
              <w:left w:val="nil"/>
              <w:bottom w:val="single" w:sz="4" w:space="0" w:color="auto"/>
              <w:right w:val="nil"/>
            </w:tcBorders>
            <w:shd w:val="clear" w:color="auto" w:fill="auto"/>
            <w:noWrap/>
            <w:vAlign w:val="bottom"/>
            <w:hideMark/>
          </w:tcPr>
          <w:p w14:paraId="06224C66" w14:textId="238FA35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0.74</w:t>
            </w:r>
          </w:p>
        </w:tc>
        <w:tc>
          <w:tcPr>
            <w:tcW w:w="700" w:type="dxa"/>
            <w:tcBorders>
              <w:top w:val="nil"/>
              <w:left w:val="nil"/>
              <w:bottom w:val="single" w:sz="4" w:space="0" w:color="auto"/>
              <w:right w:val="nil"/>
            </w:tcBorders>
            <w:shd w:val="clear" w:color="auto" w:fill="auto"/>
            <w:noWrap/>
            <w:vAlign w:val="bottom"/>
            <w:hideMark/>
          </w:tcPr>
          <w:p w14:paraId="6CD9A770" w14:textId="568FFE79"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w:t>
            </w:r>
            <w:r>
              <w:rPr>
                <w:rFonts w:ascii="Calibri" w:eastAsia="Times New Roman" w:hAnsi="Calibri" w:cs="Calibri"/>
                <w:color w:val="000000"/>
                <w:lang w:eastAsia="de-DE"/>
              </w:rPr>
              <w:t>688</w:t>
            </w:r>
          </w:p>
        </w:tc>
        <w:tc>
          <w:tcPr>
            <w:tcW w:w="1840" w:type="dxa"/>
            <w:tcBorders>
              <w:top w:val="nil"/>
              <w:left w:val="nil"/>
              <w:bottom w:val="single" w:sz="4" w:space="0" w:color="auto"/>
              <w:right w:val="nil"/>
            </w:tcBorders>
            <w:shd w:val="clear" w:color="auto" w:fill="auto"/>
            <w:noWrap/>
            <w:vAlign w:val="bottom"/>
            <w:hideMark/>
          </w:tcPr>
          <w:p w14:paraId="74F97157" w14:textId="76BD2E12"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sidR="00DE504D">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w:t>
            </w:r>
            <w:r w:rsidR="00DE504D">
              <w:rPr>
                <w:rFonts w:ascii="Calibri" w:eastAsia="Times New Roman" w:hAnsi="Calibri" w:cs="Calibri"/>
                <w:color w:val="000000"/>
                <w:lang w:eastAsia="de-DE"/>
              </w:rPr>
              <w:t>1</w:t>
            </w:r>
            <w:r w:rsidRPr="005D275B">
              <w:rPr>
                <w:rFonts w:ascii="Calibri" w:eastAsia="Times New Roman" w:hAnsi="Calibri" w:cs="Calibri"/>
                <w:color w:val="000000"/>
                <w:lang w:eastAsia="de-DE"/>
              </w:rPr>
              <w:t>]</w:t>
            </w:r>
          </w:p>
        </w:tc>
        <w:tc>
          <w:tcPr>
            <w:tcW w:w="1200" w:type="dxa"/>
            <w:tcBorders>
              <w:top w:val="nil"/>
              <w:left w:val="nil"/>
              <w:bottom w:val="single" w:sz="4" w:space="0" w:color="auto"/>
              <w:right w:val="nil"/>
            </w:tcBorders>
            <w:shd w:val="clear" w:color="auto" w:fill="auto"/>
            <w:noWrap/>
            <w:vAlign w:val="bottom"/>
            <w:hideMark/>
          </w:tcPr>
          <w:p w14:paraId="207E07F9" w14:textId="2286989F" w:rsidR="000A403F" w:rsidRPr="005D275B" w:rsidRDefault="000A403F" w:rsidP="007A6E13">
            <w:pPr>
              <w:suppressAutoHyphens w:val="0"/>
              <w:spacing w:after="0" w:line="240" w:lineRule="auto"/>
              <w:jc w:val="center"/>
              <w:rPr>
                <w:rFonts w:ascii="Calibri" w:eastAsia="Times New Roman" w:hAnsi="Calibri" w:cs="Calibri"/>
                <w:color w:val="000000"/>
                <w:lang w:eastAsia="de-DE"/>
              </w:rPr>
            </w:pPr>
            <w:r>
              <w:rPr>
                <w:rFonts w:ascii="Calibri" w:eastAsia="Times New Roman" w:hAnsi="Calibri" w:cs="Calibri"/>
                <w:color w:val="000000"/>
                <w:lang w:eastAsia="de-DE"/>
              </w:rPr>
              <w:t>.865</w:t>
            </w:r>
          </w:p>
        </w:tc>
      </w:tr>
    </w:tbl>
    <w:p w14:paraId="44C06728" w14:textId="77777777" w:rsidR="00D55F31" w:rsidRDefault="00D55F31" w:rsidP="00154D92">
      <w:pPr>
        <w:spacing w:line="480" w:lineRule="auto"/>
        <w:rPr>
          <w:rFonts w:ascii="Times New Roman" w:hAnsi="Times New Roman" w:cs="Times New Roman"/>
          <w:iCs/>
          <w:sz w:val="24"/>
          <w:szCs w:val="24"/>
          <w:lang w:val="en-US"/>
        </w:rPr>
      </w:pPr>
    </w:p>
    <w:p w14:paraId="76AB3083" w14:textId="529D6B23" w:rsidR="001C1822"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there was moderate evidence for the null effect</w:t>
      </w:r>
      <w:r w:rsidRPr="001C6EA3">
        <w:rPr>
          <w:rFonts w:ascii="Times New Roman" w:hAnsi="Times New Roman" w:cs="Times New Roman"/>
          <w:sz w:val="24"/>
          <w:szCs w:val="24"/>
          <w:lang w:val="en-US"/>
        </w:rPr>
        <w:t xml:space="preserv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97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w:t>
      </w:r>
      <w:r>
        <w:rPr>
          <w:rFonts w:ascii="Times New Roman" w:hAnsi="Times New Roman" w:cs="Times New Roman"/>
          <w:sz w:val="24"/>
          <w:szCs w:val="24"/>
          <w:lang w:val="en-US"/>
        </w:rPr>
        <w:t>. Thus, we found evidence consistent with H</w:t>
      </w:r>
      <w:r w:rsidR="008E2C25">
        <w:rPr>
          <w:rFonts w:ascii="Times New Roman" w:hAnsi="Times New Roman" w:cs="Times New Roman"/>
          <w:sz w:val="24"/>
          <w:szCs w:val="24"/>
          <w:lang w:val="en-US"/>
        </w:rPr>
        <w:t>9</w:t>
      </w:r>
      <w:r w:rsidR="00763958">
        <w:rPr>
          <w:rFonts w:ascii="Times New Roman" w:hAnsi="Times New Roman" w:cs="Times New Roman"/>
          <w:sz w:val="24"/>
          <w:szCs w:val="24"/>
          <w:lang w:val="en-US"/>
        </w:rPr>
        <w:t>, but inconclusive evidence regarding</w:t>
      </w:r>
      <w:r>
        <w:rPr>
          <w:rFonts w:ascii="Times New Roman" w:hAnsi="Times New Roman" w:cs="Times New Roman"/>
          <w:sz w:val="24"/>
          <w:szCs w:val="24"/>
          <w:lang w:val="en-US"/>
        </w:rPr>
        <w:t xml:space="preserve"> H</w:t>
      </w:r>
      <w:r w:rsidR="008E2C25">
        <w:rPr>
          <w:rFonts w:ascii="Times New Roman" w:hAnsi="Times New Roman" w:cs="Times New Roman"/>
          <w:sz w:val="24"/>
          <w:szCs w:val="24"/>
          <w:lang w:val="en-US"/>
        </w:rPr>
        <w:t>8</w:t>
      </w:r>
      <w:r>
        <w:rPr>
          <w:rFonts w:ascii="Times New Roman" w:hAnsi="Times New Roman" w:cs="Times New Roman"/>
          <w:sz w:val="24"/>
          <w:szCs w:val="24"/>
          <w:lang w:val="en-US"/>
        </w:rPr>
        <w:t xml:space="preserve">. </w:t>
      </w:r>
    </w:p>
    <w:p w14:paraId="6B6FD06F" w14:textId="3370D8C3" w:rsidR="001C1822" w:rsidRPr="00EB262D" w:rsidRDefault="001C1822" w:rsidP="001C1822">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lastRenderedPageBreak/>
        <w:t xml:space="preserve">Figure </w:t>
      </w:r>
      <w:r>
        <w:rPr>
          <w:rFonts w:ascii="Times New Roman" w:hAnsi="Times New Roman" w:cs="Times New Roman"/>
          <w:b/>
          <w:i w:val="0"/>
          <w:color w:val="auto"/>
          <w:sz w:val="24"/>
          <w:szCs w:val="24"/>
          <w:lang w:val="en-US"/>
        </w:rPr>
        <w:t>4</w:t>
      </w:r>
    </w:p>
    <w:p w14:paraId="32727142" w14:textId="6ED83234" w:rsidR="001C1822" w:rsidRPr="001C1822" w:rsidRDefault="001C1822" w:rsidP="001C1822">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38C91129" w14:textId="7353F356" w:rsidR="00767C99" w:rsidRDefault="0072385E" w:rsidP="00767C99">
      <w:pPr>
        <w:spacing w:line="480" w:lineRule="auto"/>
        <w:contextualSpacing/>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0D3E22F1" wp14:editId="037A1B18">
            <wp:extent cx="5486400" cy="3657600"/>
            <wp:effectExtent l="0" t="0" r="0" b="0"/>
            <wp:docPr id="4203281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inline>
        </w:drawing>
      </w:r>
    </w:p>
    <w:p w14:paraId="249DAFA0" w14:textId="77777777" w:rsidR="008E2C25" w:rsidRPr="00D12216" w:rsidRDefault="008E2C25" w:rsidP="008E2C25">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 xml:space="preserve">represents </w:t>
      </w:r>
      <w:proofErr w:type="gramStart"/>
      <w:r w:rsidRPr="00D12216">
        <w:rPr>
          <w:rStyle w:val="Hervorhebung"/>
          <w:rFonts w:ascii="Times New Roman" w:hAnsi="Times New Roman" w:cs="Times New Roman"/>
          <w:sz w:val="24"/>
          <w:szCs w:val="24"/>
          <w:lang w:val="en-US"/>
        </w:rPr>
        <w:t>guessing</w:t>
      </w:r>
      <w:proofErr w:type="gramEnd"/>
      <w:r w:rsidRPr="00D12216">
        <w:rPr>
          <w:rStyle w:val="Hervorhebung"/>
          <w:rFonts w:ascii="Times New Roman" w:hAnsi="Times New Roman" w:cs="Times New Roman"/>
          <w:sz w:val="24"/>
          <w:szCs w:val="24"/>
          <w:lang w:val="en-US"/>
        </w:rPr>
        <w:t xml:space="preserve"> rate at .25.</w:t>
      </w: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40" w:name="_Toc200448886"/>
      <w:r w:rsidRPr="00EB262D">
        <w:rPr>
          <w:rFonts w:ascii="Times New Roman" w:hAnsi="Times New Roman" w:cs="Times New Roman"/>
          <w:sz w:val="24"/>
          <w:szCs w:val="24"/>
          <w:lang w:val="en-US"/>
        </w:rPr>
        <w:t>Discussion</w:t>
      </w:r>
      <w:bookmarkEnd w:id="40"/>
    </w:p>
    <w:p w14:paraId="221D97A6" w14:textId="312C050D" w:rsidR="00CB6359" w:rsidRPr="006318BC" w:rsidRDefault="00CB6359" w:rsidP="0092555C">
      <w:pPr>
        <w:spacing w:line="480" w:lineRule="auto"/>
        <w:rPr>
          <w:rFonts w:ascii="Times New Roman" w:hAnsi="Times New Roman" w:cs="Times New Roman"/>
          <w:sz w:val="24"/>
          <w:szCs w:val="24"/>
          <w:lang w:val="en-US"/>
        </w:rPr>
      </w:pPr>
      <w:r w:rsidRPr="006318BC">
        <w:rPr>
          <w:rFonts w:ascii="Times New Roman" w:hAnsi="Times New Roman" w:cs="Times New Roman"/>
          <w:sz w:val="24"/>
          <w:szCs w:val="24"/>
          <w:lang w:val="en-US"/>
        </w:rPr>
        <w:t>In the present study, we shed new light on the link between musicality and vocal emotion perception, by focusing on different subgroups of musicians. In line with our hypotheses,</w:t>
      </w:r>
      <w:r w:rsidR="0092555C">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proofErr w:type="gramStart"/>
      <w:r w:rsidR="00D3777C">
        <w:rPr>
          <w:rFonts w:ascii="Times New Roman" w:hAnsi="Times New Roman" w:cs="Times New Roman"/>
          <w:sz w:val="24"/>
          <w:szCs w:val="24"/>
          <w:lang w:val="en-US"/>
        </w:rPr>
        <w:t>and also</w:t>
      </w:r>
      <w:proofErr w:type="gramEnd"/>
      <w:r w:rsidRPr="006318BC">
        <w:rPr>
          <w:rFonts w:ascii="Times New Roman" w:hAnsi="Times New Roman" w:cs="Times New Roman"/>
          <w:sz w:val="24"/>
          <w:szCs w:val="24"/>
          <w:lang w:val="en-US"/>
        </w:rPr>
        <w:t xml:space="preserve"> between amateur musicians and professionals. We further replicated the consistent link between sensitivity towards musical patterns and vocal emotion perception, although this was reflected in objective performance measures only, but not in self-rated musicality. In total, these results </w:t>
      </w:r>
      <w:r w:rsidR="00F23B93" w:rsidRPr="006318BC">
        <w:rPr>
          <w:rFonts w:ascii="Times New Roman" w:hAnsi="Times New Roman" w:cs="Times New Roman"/>
          <w:sz w:val="24"/>
          <w:szCs w:val="24"/>
          <w:lang w:val="en-US"/>
        </w:rPr>
        <w:t>suggest</w:t>
      </w:r>
      <w:r w:rsidRPr="006318BC">
        <w:rPr>
          <w:rFonts w:ascii="Times New Roman" w:hAnsi="Times New Roman" w:cs="Times New Roman"/>
          <w:sz w:val="24"/>
          <w:szCs w:val="24"/>
          <w:lang w:val="en-US"/>
        </w:rPr>
        <w:t xml:space="preserve"> that the link between musicality and vocal emotion</w:t>
      </w:r>
      <w:r w:rsidR="0092555C">
        <w:rPr>
          <w:rFonts w:ascii="Times New Roman" w:hAnsi="Times New Roman" w:cs="Times New Roman"/>
          <w:sz w:val="24"/>
          <w:szCs w:val="24"/>
          <w:lang w:val="en-US"/>
        </w:rPr>
        <w:t xml:space="preserve"> perception</w:t>
      </w:r>
      <w:r w:rsidRPr="006318BC">
        <w:rPr>
          <w:rFonts w:ascii="Times New Roman" w:hAnsi="Times New Roman" w:cs="Times New Roman"/>
          <w:sz w:val="24"/>
          <w:szCs w:val="24"/>
          <w:lang w:val="en-US"/>
        </w:rPr>
        <w:t xml:space="preserve"> is </w:t>
      </w:r>
      <w:r w:rsidRPr="006318BC">
        <w:rPr>
          <w:rFonts w:ascii="Times New Roman" w:hAnsi="Times New Roman" w:cs="Times New Roman"/>
          <w:sz w:val="24"/>
          <w:szCs w:val="24"/>
          <w:lang w:val="en-US"/>
        </w:rPr>
        <w:lastRenderedPageBreak/>
        <w:t>driven by individual differences in auditory sensitivity, w</w:t>
      </w:r>
      <w:r w:rsidR="00F23B93" w:rsidRPr="006318BC">
        <w:rPr>
          <w:rFonts w:ascii="Times New Roman" w:hAnsi="Times New Roman" w:cs="Times New Roman"/>
          <w:sz w:val="24"/>
          <w:szCs w:val="24"/>
          <w:lang w:val="en-US"/>
        </w:rPr>
        <w:t xml:space="preserve">hich is not tied to a particular type or amount 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41" w:name="_Toc200448887"/>
      <w:r>
        <w:rPr>
          <w:rFonts w:ascii="Times New Roman" w:hAnsi="Times New Roman" w:cs="Times New Roman"/>
          <w:sz w:val="24"/>
          <w:szCs w:val="24"/>
          <w:lang w:val="en-US"/>
        </w:rPr>
        <w:t>Singers vs. instrumentalists</w:t>
      </w:r>
      <w:bookmarkEnd w:id="41"/>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t>
      </w:r>
      <w:proofErr w:type="gramStart"/>
      <w:r w:rsidRPr="0092555C">
        <w:rPr>
          <w:rFonts w:ascii="Times New Roman" w:hAnsi="Times New Roman" w:cs="Times New Roman"/>
          <w:sz w:val="24"/>
          <w:szCs w:val="24"/>
          <w:lang w:val="en-US"/>
        </w:rPr>
        <w:t>with regard to</w:t>
      </w:r>
      <w:proofErr w:type="gramEnd"/>
      <w:r w:rsidRPr="0092555C">
        <w:rPr>
          <w:rFonts w:ascii="Times New Roman" w:hAnsi="Times New Roman" w:cs="Times New Roman"/>
          <w:sz w:val="24"/>
          <w:szCs w:val="24"/>
          <w:lang w:val="en-US"/>
        </w:rPr>
        <w:t xml:space="preserve">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0BC25AF2" w:rsidR="00271744"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vocal parameters (manipulated via voice 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efficiency</w:t>
      </w:r>
      <w:r w:rsidR="00EB7F9C">
        <w:rPr>
          <w:rFonts w:ascii="Times New Roman" w:hAnsi="Times New Roman" w:cs="Times New Roman"/>
          <w:sz w:val="24"/>
          <w:szCs w:val="24"/>
          <w:lang w:val="en-US"/>
        </w:rPr>
        <w:t xml:space="preserve">. </w:t>
      </w:r>
    </w:p>
    <w:p w14:paraId="453B6721" w14:textId="2F2EE8F0" w:rsidR="00797E97" w:rsidRPr="008A4009" w:rsidRDefault="00271744" w:rsidP="00213F4E">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Although this is precisely what we predicted, we </w:t>
      </w:r>
      <w:r w:rsidR="0094734D">
        <w:rPr>
          <w:rFonts w:ascii="Times New Roman" w:hAnsi="Times New Roman" w:cs="Times New Roman"/>
          <w:sz w:val="24"/>
          <w:szCs w:val="24"/>
          <w:lang w:val="en-US"/>
        </w:rPr>
        <w:t>want</w:t>
      </w:r>
      <w:r>
        <w:rPr>
          <w:rFonts w:ascii="Times New Roman" w:hAnsi="Times New Roman" w:cs="Times New Roman"/>
          <w:sz w:val="24"/>
          <w:szCs w:val="24"/>
          <w:lang w:val="en-US"/>
        </w:rPr>
        <w:t xml:space="preserve"> to address t</w:t>
      </w:r>
      <w:r w:rsidR="00213F4E">
        <w:rPr>
          <w:rFonts w:ascii="Times New Roman" w:hAnsi="Times New Roman" w:cs="Times New Roman"/>
          <w:sz w:val="24"/>
          <w:szCs w:val="24"/>
          <w:lang w:val="en-US"/>
        </w:rPr>
        <w:t xml:space="preserve">wo </w:t>
      </w:r>
      <w:r w:rsidR="0094734D">
        <w:rPr>
          <w:rFonts w:ascii="Times New Roman" w:hAnsi="Times New Roman" w:cs="Times New Roman"/>
          <w:sz w:val="24"/>
          <w:szCs w:val="24"/>
          <w:lang w:val="en-US"/>
        </w:rPr>
        <w:t>observations</w:t>
      </w:r>
      <w:r>
        <w:rPr>
          <w:rFonts w:ascii="Times New Roman" w:hAnsi="Times New Roman" w:cs="Times New Roman"/>
          <w:sz w:val="24"/>
          <w:szCs w:val="24"/>
          <w:lang w:val="en-US"/>
        </w:rPr>
        <w:t xml:space="preserve"> from the literature which </w:t>
      </w:r>
      <w:r w:rsidR="00E80810">
        <w:rPr>
          <w:rFonts w:ascii="Times New Roman" w:hAnsi="Times New Roman" w:cs="Times New Roman"/>
          <w:sz w:val="24"/>
          <w:szCs w:val="24"/>
          <w:lang w:val="en-US"/>
        </w:rPr>
        <w:t xml:space="preserve">may </w:t>
      </w:r>
      <w:r>
        <w:rPr>
          <w:rFonts w:ascii="Times New Roman" w:hAnsi="Times New Roman" w:cs="Times New Roman"/>
          <w:sz w:val="24"/>
          <w:szCs w:val="24"/>
          <w:lang w:val="en-US"/>
        </w:rPr>
        <w:t>seem incompatible with our findings:</w:t>
      </w:r>
      <w:r w:rsidR="006A4878">
        <w:rPr>
          <w:rFonts w:ascii="Times New Roman" w:hAnsi="Times New Roman" w:cs="Times New Roman"/>
          <w:sz w:val="24"/>
          <w:szCs w:val="24"/>
          <w:lang w:val="en-US"/>
        </w:rPr>
        <w:t xml:space="preserve"> </w:t>
      </w:r>
      <w:r w:rsidR="00213F4E">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xNSwiUmVmZXJlbmNlSWQiOiI4M2ViOWI2YS04YzgwLTQ0OWQtODg3Yi0wNzY4OTEyMmQ5Mj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dpbGxpYW0iLCJMYXN0TmFtZSI6IlRob21wc29uIiwiTWlkZGxlTmFtZSI6IkZvcmRlIiwiUHJvdGVjdGVkIjpmYWxzZSwiU2V4IjoyLCJDcmVhdGVkQnkiOiJfQ2hyaXN0aW5lIE51c3NiYXVtIiwiQ3JlYXRlZE9uIjoiMjAyMi0xMi0wN1QxNTowNzo1MSIsIk1vZGlmaWVkQnkiOiJfQ2hyaXN0aW5lIE51c3NiYXVtIiwiSWQiOiJlNTY5NDlmOC05NWYxLTRhYTYtYjAwMS00OTdjNDI0ZTE0OGUiLCJNb2RpZmllZE9uIjoiMjAyMi0xMi0wN1QxNTowNzo1MSIsIlByb2plY3QiOnsiJGlkIjoiNSIsIiR0eXBlIjoiU3dpc3NBY2FkZW1pYy5DaXRhdmkuUHJvamVjdCwgU3dpc3NBY2FkZW1pYy5DaXRhdmkifX0seyIkaWQiOiI2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wNTM3MjYiLCJVcmlTdHJpbmciOiJodHRwOi8vd3d3Lm5jYmkubmxtLm5paC5nb3YvcHVibWVkLzE1MDUzNzI2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mNiMDE5ZmM5LWNjZTQtNDIxNy1iODYwLThlMDMwOTkxMTIxO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8xNTI4LTM1NDIuNC4xLjQ2IiwiVXJpU3RyaW5nIjoiaHR0cHM6Ly9kb2kub3JnLzEwLjEwMzcvMTUyOC0zNTQyLjQuMS40N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2NmZiYzcxYy0xZWFmLTQwMDgtOGQwNS1iZWY0NmM1YzJjNTAiLCJNb2RpZmllZE9uIjoiMjAxOS0wMi0yMVQxMjo1MDo1NCIsIlByb2plY3QiOnsiJHJlZiI6IjUifX1dLCJOdW1iZXIiOiIxIiwiT3JnYW5pemF0aW9ucyI6W10sIk90aGVyc0ludm9sdmVkIjpbXSwiUGFnZVJhbmdlIjoiPHNwPlxyXG4gIDxuPjQ2PC9uPlxyXG4gIDxpbj50cnVlPC9pbj5cclxuICA8b3M+NDY8L29zPlxyXG4gIDxwcz40NjwvcHM+XHJcbjwvc3A+XHJcbjxlcD5cclxuICA8bj42NDwvbj5cclxuICA8aW4+dHJ1ZTwvaW4+XHJcbiAgPG9zPjY0PC9vcz5cclxuICA8cHM+NjQ8L3BzPlxyXG48L2VwPlxyXG48b3M+NDYtNjQ8L29zPiIsIlBlcmlvZGljYWwiOnsiJGlkIjoiMTQ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JUaG9tcHNvbiBldCBhbC4ifV19LCJUYWciOiJDaXRhdmlQbGFjZWhvbGRlciMwMDZhZWQ0My01OTlkLTQwYmQtYWNiMS02MDJlYWVjYmVmOWMiLCJUZXh0IjoiVGhvbXBzb24gZXQgYWwuIiwiV0FJVmVyc2lvbiI6IjYuMTEuMC4wIn0=}</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hompson et al.</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2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k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wNi0xNlQxMDo0NDozMiIsIlByb2plY3QiOnsiJHJlZiI6IjUifX0sIlVzZU51bWJlcmluZ1R5cGVPZlBhcmVudERvY3VtZW50IjpmYWxzZSwiWWVhck9ubHkiOnRydWV9XSwiRm9ybWF0dGVkVGV4dCI6eyIkaWQiOiIxNSIsIkNvdW50IjoxLCJUZXh0VW5pdHMiOlt7IiRpZCI6IjE2IiwiRm9udFN0eWxlIjp7IiRpZCI6IjE3IiwiTmV1dHJhbCI6dHJ1ZX0sIlJlYWRpbmdPcmRlciI6MSwiVGV4dCI6IigyMDA0KSJ9XX0sIlRhZyI6IkNpdGF2aVBsYWNlaG9sZGVyI2U3M2Y3NTVhLTEwYzctNGViMC04ZGNlLWRlZDc5MjAwNjJjMyIsIlRleHQiOiIoMjAwNCkiLCJXQUlWZXJzaW9uIjoiNi4xMS4wLjAifQ==}</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2004)</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w:t>
      </w:r>
      <w:r w:rsidR="00213F4E">
        <w:rPr>
          <w:rFonts w:ascii="Times New Roman" w:hAnsi="Times New Roman" w:cs="Times New Roman"/>
          <w:sz w:val="24"/>
          <w:szCs w:val="24"/>
          <w:lang w:val="en-US"/>
        </w:rPr>
        <w:lastRenderedPageBreak/>
        <w:t xml:space="preserve">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U3RhcnQiOjI0LCJSYW5nZUxlbmd0aCI6MzYsIlJlZmVyZW5jZUlkIjoiYWIyMTkyMzItZmNhZC00YmE0LWFmMDYtZDQ4N2M4NjI1ZDI3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0MDE0OTc0OSIsIlVyaVN0cmluZyI6Imh0dHA6Ly93d3cubmNiaS5ubG0ubmloLmdvdi9wdWJtZWQvNDAxNDk3ND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xNzo0NSIsIk1vZGlmaWVkQnkiOiJfQ2hyaXN0aW5lIE51c3NiYXVtIiwiSWQiOiI0MGVlZTI5MS1lMDE0LTQ4NmQtODM4Yi04MDNhMTYxZDQ3OWMiLCJNb2RpZmllZE9uIjoiMjAyNS0wNi0wNFQxNToxNzo0N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OTQwMzk4IiwiVXJpU3RyaW5nIjoiaHR0cHM6Ly93d3cubmNiaS5ubG0ubmloLmdvdi9wbWMvYXJ0aWNsZXMvUE1DMTE5NDAzOT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YtMDRUMTU6MTc6NDUiLCJNb2RpZmllZEJ5IjoiX0NocmlzdGluZSBOdXNzYmF1bSIsIklkIjoiMTBjMzNhZDItODdhNS00NTBkLWE3NmQtYTc4NWM4NGUzOThlIiwiTW9kaWZpZWRPbiI6IjIwMjUtMDYtMDRUMTU6MTc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zMzkwL2JyYWluc2NpMTUwMzAyMjciLCJVcmlTdHJpbmciOiJodHRwczovL2RvaS5vcmcvMTAuMzM5MC9icmFpbnNjaTE1MDMwMjI3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E3OjQ1IiwiTW9kaWZpZWRCeSI6Il9DaHJpc3RpbmUgTnVzc2JhdW0iLCJJZCI6IjI0NjUwNTk4LTVjZDktNDNiNC1iZTVjLWY1YTU5NzA0MjZhYiIsIk1vZGlmaWVkT24iOiIyMDI1LTA2LTA0VDE1OjE3OjQ1IiwiUHJvamVjdCI6eyIkcmVmIjoiNSJ9fV0sIk51bWJlciI6IjMiLCJPcmdhbml6YXRpb25zIjpbXSwiT3RoZXJzSW52b2x2ZWQiOltdLCJQZXJpb2RpY2FsIjp7IiRpZCI6IjE2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}</w:instrText>
          </w:r>
          <w:r w:rsidR="00213F4E">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isseinen et al., 2024; Tragantzopoulou &amp; Giannouli, 2025)</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MS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cmVmIjoiNSJ9fSx7IiRpZCI6IjIz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yOCIsIiR0eXBlIjoiU3dpc3NBY2FkZW1pYy5DaXRhdmkuTG9jYXRpb24sIFN3aXNzQWNhZGVtaWMuQ2l0YXZpIiwiQWRkcmVzcyI6eyIkaWQiOiIyOS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zMS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DYtMTZUMTA6NDQ6MzIiLCJQcm9qZWN0Ijp7IiRyZWYiOiI1In19LCJVc2VOdW1iZXJpbmdUeXBlT2ZQYXJlbnREb2N1bWVudCI6ZmFsc2V9LHsiJGlkIjoiMzIiLCIkdHlwZSI6IlN3aXNzQWNhZGVtaWMuQ2l0YXZpLkNpdGF0aW9ucy5Xb3JkUGxhY2Vob2xkZXJFbnRyeSwgU3dpc3NBY2FkZW1pYy5DaXRhdmkiLCJJZCI6IjdkOTdmYjM3LTViZDctNDVkNy1iMTBiLTNhNzEyNmRjNDRkYyIsIlJhbmdlU3RhcnQiOjIxLCJSYW5nZUxlbmd0aCI6MjksIlJlZmVyZW5jZUlkIjoiYWU1YjMzMDMtNjNmYi00OGU2LTg1NjMtODU3YmIyNzI2NmVj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M2MzgwMTQ4IiwiVXJpU3RyaW5nIjoiaHR0cDovL3d3dy5uY2JpLm5sbS5uaWguZ292L3B1Ym1lZC8zNjM4MDE0OC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S0xN1QxNjozNTo0MyIsIk1vZGlmaWVkQnkiOiJfQ2hyaXN0aW5lIE51c3NiYXVtIiwiSWQiOiJiZGUwZGU2Yi1jMjAyLTQ0NzktYTEzZS04Mzg1NjdiYzMyYTgiLCJNb2RpZmllZE9uIjoiMjAyMy0wMS0xN1QxNjozNTo0M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EwLjM3NTgvczEzNDE0LTAyMi0wMjYxMy0wIiwiVXJpU3RyaW5nIjoiaHR0cHM6Ly9kb2kub3JnLzEwLjM3NTgvczEzNDE0LTAyMi0wMjYxMy0w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}</w:instrText>
          </w:r>
          <w:r w:rsidR="0056238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 Greenspon &amp; Montanaro, 2023; Nussbaum et al., 2024)</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decreased variance in our group of amateurs</w:t>
      </w:r>
      <w:r w:rsidR="000C0F97">
        <w:rPr>
          <w:rFonts w:ascii="Times New Roman" w:hAnsi="Times New Roman" w:cs="Times New Roman"/>
          <w:sz w:val="24"/>
          <w:szCs w:val="24"/>
          <w:lang w:val="en-US"/>
        </w:rPr>
        <w:t xml:space="preserve"> </w:t>
      </w:r>
      <w:proofErr w:type="gramStart"/>
      <w:r w:rsidR="000C0F97">
        <w:rPr>
          <w:rFonts w:ascii="Times New Roman" w:hAnsi="Times New Roman" w:cs="Times New Roman"/>
          <w:sz w:val="24"/>
          <w:szCs w:val="24"/>
          <w:lang w:val="en-US"/>
        </w:rPr>
        <w:t>with regard to</w:t>
      </w:r>
      <w:proofErr w:type="gramEnd"/>
      <w:r w:rsidR="000C0F97">
        <w:rPr>
          <w:rFonts w:ascii="Times New Roman" w:hAnsi="Times New Roman" w:cs="Times New Roman"/>
          <w:sz w:val="24"/>
          <w:szCs w:val="24"/>
          <w:lang w:val="en-US"/>
        </w:rPr>
        <w:t xml:space="preserve">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M1YWVmNGY4LTRjZGYtNDE1Ni1hNzJjLTU2MmEyNDU4ZTQ3MSIsIlRleHQiOiIoTnVzc2JhdW0gZXQgYWwuLCAyMDI0KSIsIldBSVZlcnNpb24iOiI2LjExLjAuMCJ9}</w:instrText>
          </w:r>
          <w:r w:rsidR="00995C46">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42" w:name="_Toc200448888"/>
      <w:r>
        <w:rPr>
          <w:rFonts w:ascii="Times New Roman" w:hAnsi="Times New Roman" w:cs="Times New Roman"/>
          <w:sz w:val="24"/>
          <w:szCs w:val="24"/>
          <w:lang w:val="en-US"/>
        </w:rPr>
        <w:t>Amateurs compared to professional musicians and non-musicians</w:t>
      </w:r>
      <w:bookmarkEnd w:id="42"/>
    </w:p>
    <w:p w14:paraId="0C8BE446" w14:textId="7D7CFE75"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emotion perception </w:t>
      </w:r>
      <w:sdt>
        <w:sdtPr>
          <w:rPr>
            <w:lang w:val="en-US"/>
          </w:rPr>
          <w:alias w:val="To edit, see citavi.com/edit"/>
          <w:tag w:val="CitaviPlaceholder#5d4dd07c-086c-4824-a3ca-24693ee5e3b9"/>
          <w:id w:val="1976629165"/>
          <w:placeholder>
            <w:docPart w:val="DefaultPlaceholder_-1854013440"/>
          </w:placeholder>
        </w:sdtPr>
        <w:sdtContent>
          <w:r w:rsidR="0094734D"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yNywiUmVmZXJlbmNlSWQiOiI0ZmZiNWNjMi1lZmZjLTQ5MDgtYmM1Yy05OGE5NmM5ZTBmNz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2NoZWxsZW5iZXJnXzIwMjQiLCJDaXRhdGlvbktleVVwZGF0ZVR5cGUiOjAsIkNvbGxhYm9yYXRvcnMiOltdLCJEYXRlMiI6IjIyLjA5LjIwMjMiLCJEb2kiOiIxMC4xMTQ2L2FubnVyZXYtcHN5Y2gtMDMyMzIzLTA1MTM1N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Y6MzAiLCJNb2RpZmllZEJ5IjoiX0NocmlzdGluZSBOdXNzYmF1bSIsIklkIjoiZWU2Zjk5MzQtOGE4OS00MTExLWE4YzUtMDcwNmU2Zjk1OTdlIiwiTW9kaWZpZWRPbiI6IjIwMjUtMDMtMThUMTM6MzY6MzA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2L2FubnVyZXYtcHN5Y2gtMDMyMzIzLTA1MTM1NCIsIlVyaVN0cmluZyI6Imh0dHBzOi8vZG9pLm9yZy8xMC4xMTQ2L2FubnVyZXYtcHN5Y2gtMDMyMzIzLTA1MTM1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U2NoZWxsZW5iZXJnICYgTGltYSwgMjAyNCkifV19LCJUYWciOiJDaXRhdmlQbGFjZWhvbGRlciM1ZDRkZDA3Yy0wODZjLTQ4MjQtYTNjYS0yNDY5M2VlNWUzYjkiLCJUZXh0IjoiKFNjaGVsbGVuYmVyZyAmIExpbWEsIDIwMjQpIiwiV0FJVmVyc2lvbiI6IjYuMTEuMC4wIn0=}</w:instrText>
          </w:r>
          <w:r w:rsidR="0094734D"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Schellenberg &amp; Lima, 2024)</w:t>
          </w:r>
          <w:r w:rsidR="0094734D" w:rsidRPr="00947754">
            <w:rPr>
              <w:rFonts w:ascii="Times New Roman" w:hAnsi="Times New Roman" w:cs="Times New Roman"/>
              <w:sz w:val="24"/>
              <w:szCs w:val="24"/>
              <w:lang w:val="en-US"/>
            </w:rPr>
            <w:fldChar w:fldCharType="end"/>
          </w:r>
        </w:sdtContent>
      </w:sdt>
      <w:r w:rsidR="0094734D" w:rsidRPr="00947754">
        <w:rPr>
          <w:rFonts w:ascii="Times New Roman" w:hAnsi="Times New Roman" w:cs="Times New Roman"/>
          <w:sz w:val="24"/>
          <w:szCs w:val="24"/>
          <w:lang w:val="en-US"/>
        </w:rPr>
        <w:t>.</w:t>
      </w:r>
      <w:r w:rsidR="00947754" w:rsidRPr="00947754">
        <w:rPr>
          <w:rFonts w:ascii="Times New Roman" w:hAnsi="Times New Roman" w:cs="Times New Roman"/>
          <w:color w:val="C00000"/>
          <w:sz w:val="24"/>
          <w:szCs w:val="24"/>
          <w:lang w:val="en-US"/>
        </w:rPr>
        <w:t xml:space="preserve"> </w:t>
      </w:r>
      <w:r w:rsidR="00386032">
        <w:rPr>
          <w:rFonts w:ascii="Times New Roman" w:hAnsi="Times New Roman" w:cs="Times New Roman"/>
          <w:sz w:val="24"/>
          <w:szCs w:val="24"/>
          <w:lang w:val="en-US"/>
        </w:rPr>
        <w:t>W</w:t>
      </w:r>
      <w:r w:rsidR="00947754" w:rsidRPr="00947754">
        <w:rPr>
          <w:rFonts w:ascii="Times New Roman" w:hAnsi="Times New Roman" w:cs="Times New Roman"/>
          <w:sz w:val="24"/>
          <w:szCs w:val="24"/>
          <w:lang w:val="en-US"/>
        </w:rPr>
        <w:t xml:space="preserve">e also </w:t>
      </w:r>
      <w:r w:rsidR="00386032">
        <w:rPr>
          <w:rFonts w:ascii="Times New Roman" w:hAnsi="Times New Roman" w:cs="Times New Roman"/>
          <w:sz w:val="24"/>
          <w:szCs w:val="24"/>
          <w:lang w:val="en-US"/>
        </w:rPr>
        <w:t xml:space="preserve">had </w:t>
      </w:r>
      <w:r w:rsidR="00947754" w:rsidRPr="00947754">
        <w:rPr>
          <w:rFonts w:ascii="Times New Roman" w:hAnsi="Times New Roman" w:cs="Times New Roman"/>
          <w:sz w:val="24"/>
          <w:szCs w:val="24"/>
          <w:lang w:val="en-US"/>
        </w:rPr>
        <w:t xml:space="preserve">hypothesized th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U4MDZhYzE3LTc1ZTQtNDRkMS05YmVjLTg3MTBlMmZhNjc3MSIsIlRleHQiOiIoTnVzc2JhdW0gZXQgYWwuLCAyMDI0KSIsIldBSVZlcnNpb24iOiI2LjExLjAuMCJ9}</w:instrText>
          </w:r>
          <w:r w:rsidR="00947754" w:rsidRPr="00947754">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ussbaum et al., 202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w:t>
      </w:r>
      <w:r w:rsidR="00947754" w:rsidRPr="00947754">
        <w:rPr>
          <w:rFonts w:ascii="Times New Roman" w:hAnsi="Times New Roman" w:cs="Times New Roman"/>
          <w:sz w:val="24"/>
          <w:szCs w:val="24"/>
          <w:lang w:val="en-US"/>
        </w:rPr>
        <w:lastRenderedPageBreak/>
        <w:t xml:space="preserve">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2F11D4D4" w:rsidR="00947754"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MywiUmVmZXJlbmNlSWQiOiIzYzU4MjBlMi0yN2U5LTQ1NTctOThkYi1iOTU1YTJmNmU1Z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A2LTE2VDEwOjQ0OjMyIiwiUHJvamVjdCI6eyIkcmVmIjoiNSJ9fSwiVXNlTnVtYmVyaW5nVHlwZU9mUGFyZW50RG9jdW1lbnQiOmZhbHNlfV0sIkZvcm1hdHRlZFRleHQiOnsiJGlkIjoiMTUiLCJDb3VudCI6MSwiVGV4dFVuaXRzIjpbeyIkaWQiOiIxNiIsIkZvbnRTdHlsZSI6eyIkaWQiOiIxNyIsIk5ldXRyYWwiOnRydWV9LCJSZWFkaW5nT3JkZXIiOjEsIlRleHQiOiIoTnVzc2JhdW0gZXQgYWwuLCAyMDI0KSJ9XX0sIlRhZyI6IkNpdGF2aVBsYWNlaG9sZGVyIzQyMjBkMjMxLTEzYzItNDUwNS04NTU0LTRkMGQzNDM5YWJkMSIsIlRleHQiOiIoTnVzc2JhdW0gZXQgYWwuLCAyMDI0KSIsIldBSVZlcnNpb24iOiI2LjExLjAuMCJ9}</w:instrText>
          </w:r>
          <w:r w:rsidR="00D66D3F">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w:t>
          </w:r>
          <w:r w:rsidR="00E75125" w:rsidRPr="00E75125">
            <w:rPr>
              <w:rFonts w:ascii="Times New Roman" w:hAnsi="Times New Roman" w:cs="Times New Roman"/>
              <w:sz w:val="24"/>
              <w:szCs w:val="24"/>
              <w:lang w:val="en-US"/>
            </w:rPr>
            <w:t xml:space="preserve"> </w:t>
          </w:r>
          <w:r w:rsidR="00E75125">
            <w:rPr>
              <w:rFonts w:ascii="Times New Roman" w:hAnsi="Times New Roman" w:cs="Times New Roman"/>
              <w:sz w:val="24"/>
              <w:szCs w:val="24"/>
              <w:lang w:val="en-US"/>
            </w:rPr>
            <w:t xml:space="preserve">cf. </w:t>
          </w:r>
          <w:r w:rsidR="00E75125" w:rsidRPr="00D66D3F">
            <w:rPr>
              <w:rFonts w:ascii="Times New Roman" w:hAnsi="Times New Roman" w:cs="Times New Roman"/>
              <w:sz w:val="24"/>
              <w:szCs w:val="24"/>
              <w:lang w:val="en-US"/>
            </w:rPr>
            <w:t xml:space="preserve">Table 2 and </w:t>
          </w:r>
          <w:r w:rsidR="00E75125">
            <w:rPr>
              <w:rFonts w:ascii="Times New Roman" w:hAnsi="Times New Roman" w:cs="Times New Roman"/>
              <w:sz w:val="24"/>
              <w:szCs w:val="24"/>
              <w:lang w:val="en-US"/>
            </w:rPr>
            <w:t xml:space="preserve">Table 3 in </w:t>
          </w:r>
          <w:r w:rsidR="00DF2527">
            <w:rPr>
              <w:rFonts w:ascii="Times New Roman" w:hAnsi="Times New Roman" w:cs="Times New Roman"/>
              <w:sz w:val="24"/>
              <w:szCs w:val="24"/>
              <w:lang w:val="en-US"/>
            </w:rPr>
            <w:t>Nussbaum et al., 202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emotion perception and music perception abilities, especially for melody and rhythm. </w:t>
      </w:r>
      <w:r w:rsidR="00D66D3F">
        <w:rPr>
          <w:rFonts w:ascii="Times New Roman" w:hAnsi="Times New Roman" w:cs="Times New Roman"/>
          <w:sz w:val="24"/>
          <w:szCs w:val="24"/>
          <w:lang w:val="en-US"/>
        </w:rPr>
        <w:t xml:space="preserve">We therefore conclude that individual differences in </w:t>
      </w:r>
      <w:proofErr w:type="gramStart"/>
      <w:r w:rsidR="00D66D3F">
        <w:rPr>
          <w:rFonts w:ascii="Times New Roman" w:hAnsi="Times New Roman" w:cs="Times New Roman"/>
          <w:sz w:val="24"/>
          <w:szCs w:val="24"/>
          <w:lang w:val="en-US"/>
        </w:rPr>
        <w:t>music</w:t>
      </w:r>
      <w:proofErr w:type="gramEnd"/>
      <w:r w:rsidR="00D66D3F">
        <w:rPr>
          <w:rFonts w:ascii="Times New Roman" w:hAnsi="Times New Roman" w:cs="Times New Roman"/>
          <w:sz w:val="24"/>
          <w:szCs w:val="24"/>
          <w:lang w:val="en-US"/>
        </w:rPr>
        <w:t xml:space="preserve"> perception abilities play an important role, irrespective of the assignment to any (non)-musical group. </w:t>
      </w:r>
      <w:r>
        <w:rPr>
          <w:rFonts w:ascii="Times New Roman" w:hAnsi="Times New Roman" w:cs="Times New Roman"/>
          <w:sz w:val="24"/>
          <w:szCs w:val="24"/>
          <w:lang w:val="en-US"/>
        </w:rPr>
        <w:t xml:space="preserve">This is fully in line with the current literature, which consistently emphasizes the role of </w:t>
      </w:r>
      <w:r w:rsidR="00DF2527">
        <w:rPr>
          <w:rFonts w:ascii="Times New Roman" w:hAnsi="Times New Roman" w:cs="Times New Roman"/>
          <w:sz w:val="24"/>
          <w:szCs w:val="24"/>
          <w:lang w:val="en-US"/>
        </w:rPr>
        <w:t>auditory</w:t>
      </w:r>
      <w:r>
        <w:rPr>
          <w:rFonts w:ascii="Times New Roman" w:hAnsi="Times New Roman" w:cs="Times New Roman"/>
          <w:sz w:val="24"/>
          <w:szCs w:val="24"/>
          <w:lang w:val="en-US"/>
        </w:rPr>
        <w:t xml:space="preserve"> sensitivity and argues against a causal effect of training or musical activity on vocal emotion perception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xOSwiUmVmZXJlbmNlSWQiOiI5ZjU3YTMxZi03N2UxLTRiMGQtOTNmMy01MWZkMmFjODY1NT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Vvbm9yIiwiTGFzdE5hbWUiOiJOZXZlcyIsIlByb3RlY3RlZCI6ZmFsc2UsIlNleCI6MSwiQ3JlYXRlZEJ5IjoiX0NocmlzdGluZSBOdXNzYmF1bSIsIkNyZWF0ZWRPbiI6IjIwMjMtMDEtMTdUMTI6NTE6MDAiLCJNb2RpZmllZEJ5IjoiX0NocmlzdGluZSBOdXNzYmF1bSIsIklkIjoiNzk0NjllM2ItMWFhYi00YWNiLThmOTUtZWI2YzViMzNhYjkwIiwiTW9kaWZpZWRPbiI6IjIwMjMtMDEtMTdUMTI6NTE6MDAiLCJQcm9qZWN0Ijp7IiRpZCI6IjUiLCIkdHlwZSI6IlN3aXNzQWNhZGVtaWMuQ2l0YXZpLlByb2plY3QsIFN3aXNzQWNhZGVtaWMuQ2l0YXZpIn19LHsiJGlkIjoiNi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3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yZWYiOiI1In19LHsiJGlkIjoi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DYtMTZUMTA6NDQ6MzIiLCJQcm9qZWN0Ijp7IiRyZWYiOiI1In19LCJVc2VOdW1iZXJpbmdUeXBlT2ZQYXJlbnREb2N1bWVudCI6ZmFsc2V9LHsiJGlkIjoiMTgiLCIkdHlwZSI6IlN3aXNzQWNhZGVtaWMuQ2l0YXZpLkNpdGF0aW9ucy5Xb3JkUGxhY2Vob2xkZXJFbnRyeSwgU3dpc3NBY2FkZW1pYy5DaXRhdmkiLCJJZCI6Ijg4MDAzMTUxLWMwZmMtNDBiZC1iNjI0LTU2NTRkMmVmOGM5ZSIsIlJhbmdlU3RhcnQiOjE5LCJSYW5nZUxlbmd0aCI6Mjg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}</w:instrText>
          </w:r>
          <w:r>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Neves et al., 2025; Schellenberg &amp; Lima, 2024)</w:t>
          </w:r>
          <w:r>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p>
    <w:p w14:paraId="28A088AB" w14:textId="34E0BA8F" w:rsidR="00080560" w:rsidRPr="00EB262D" w:rsidRDefault="00311EE4" w:rsidP="00080560">
      <w:pPr>
        <w:pStyle w:val="berschrift2"/>
        <w:spacing w:line="480" w:lineRule="auto"/>
        <w:rPr>
          <w:rFonts w:ascii="Times New Roman" w:hAnsi="Times New Roman" w:cs="Times New Roman"/>
          <w:sz w:val="24"/>
          <w:szCs w:val="24"/>
          <w:lang w:val="en-US"/>
        </w:rPr>
      </w:pPr>
      <w:bookmarkStart w:id="43" w:name="_Toc200448889"/>
      <w:bookmarkStart w:id="44" w:name="_Hlk116307919"/>
      <w:r>
        <w:rPr>
          <w:rFonts w:ascii="Times New Roman" w:hAnsi="Times New Roman" w:cs="Times New Roman"/>
          <w:sz w:val="24"/>
          <w:szCs w:val="24"/>
          <w:lang w:val="en-US"/>
        </w:rPr>
        <w:t>Constraints on generalit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directions</w:t>
      </w:r>
      <w:bookmarkEnd w:id="43"/>
    </w:p>
    <w:bookmarkEnd w:id="44"/>
    <w:p w14:paraId="48B79D45" w14:textId="5A8D3816" w:rsidR="002C7B59" w:rsidRPr="00E80810" w:rsidRDefault="009037AE" w:rsidP="004D0D8E">
      <w:pPr>
        <w:spacing w:line="480" w:lineRule="auto"/>
        <w:rPr>
          <w:rFonts w:ascii="Times New Roman" w:hAnsi="Times New Roman" w:cs="Times New Roman"/>
          <w:sz w:val="24"/>
          <w:szCs w:val="24"/>
          <w:lang w:val="en-US"/>
        </w:rPr>
      </w:pPr>
      <w:r w:rsidRPr="00E80810">
        <w:rPr>
          <w:rFonts w:ascii="Times New Roman" w:hAnsi="Times New Roman" w:cs="Times New Roman"/>
          <w:sz w:val="24"/>
          <w:szCs w:val="24"/>
          <w:lang w:val="en-US"/>
        </w:rPr>
        <w:t xml:space="preserve">To the best of our knowledge, this study is the first substantially powered comparison between different subgroups of musicians with respect to vocal emotion </w:t>
      </w:r>
      <w:r w:rsidR="00E75125">
        <w:rPr>
          <w:rFonts w:ascii="Times New Roman" w:hAnsi="Times New Roman" w:cs="Times New Roman"/>
          <w:sz w:val="24"/>
          <w:szCs w:val="24"/>
          <w:lang w:val="en-US"/>
        </w:rPr>
        <w:t>recognition and</w:t>
      </w:r>
      <w:r w:rsidRPr="00E80810">
        <w:rPr>
          <w:rFonts w:ascii="Times New Roman" w:hAnsi="Times New Roman" w:cs="Times New Roman"/>
          <w:sz w:val="24"/>
          <w:szCs w:val="24"/>
          <w:lang w:val="en-US"/>
        </w:rPr>
        <w:t xml:space="preserve"> therefore closes an open gap in </w:t>
      </w:r>
      <w:proofErr w:type="gramStart"/>
      <w:r w:rsidRPr="00E80810">
        <w:rPr>
          <w:rFonts w:ascii="Times New Roman" w:hAnsi="Times New Roman" w:cs="Times New Roman"/>
          <w:sz w:val="24"/>
          <w:szCs w:val="24"/>
          <w:lang w:val="en-US"/>
        </w:rPr>
        <w:t>the literature</w:t>
      </w:r>
      <w:proofErr w:type="gramEnd"/>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Nevertheless</w:t>
      </w:r>
      <w:r w:rsidRPr="00E80810">
        <w:rPr>
          <w:rFonts w:ascii="Times New Roman" w:hAnsi="Times New Roman" w:cs="Times New Roman"/>
          <w:sz w:val="24"/>
          <w:szCs w:val="24"/>
          <w:lang w:val="en-US"/>
        </w:rPr>
        <w:t xml:space="preserve">, the present study has several limitations which deserve consideration. All musicians were socialized in Western music culture and fluent German speakers,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NywiUmVmZXJlbmNlSWQiOiI0NjUwMjdkOC0wMTYxLTQyYTAtODlhYi1jMDA5YjU2ZTQ5NT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k4NzQ5NjIiLCJVcmlTdHJpbmciOiJodHRwOi8vd3d3Lm5jYmkubmxtLm5paC5nb3YvcHVibWVkLzE5ODc0OTYy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EtMjhUMTg6MDE6MzIiLCJNb2RpZmllZEJ5IjoiX0NocmlzdGluZSBOdXNzYmF1bSIsIklkIjoiYzFhODU1NzQtODc0MS00NGUwLWFmYWMtNTkxYTU1NWFmMWVkIiwiTW9kaWZpZWRPbiI6IjIwMjItMTEtMjhUMTg6MDE6Mz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Dc5LTYxMjMoMDkpMTc4MDUtNiIsIlVyaVN0cmluZyI6Imh0dHBzOi8vZG9pLm9yZy8xMC4xMDE2L1MwMDc5LTYxMjMoMDkpMTc4MDUt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}</w:instrText>
          </w:r>
          <w:r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Morrison &amp; Demorest, 2009)</w:t>
          </w:r>
          <w:r w:rsidRPr="00E80810">
            <w:rPr>
              <w:rFonts w:ascii="Times New Roman" w:hAnsi="Times New Roman" w:cs="Times New Roman"/>
              <w:sz w:val="24"/>
              <w:szCs w:val="24"/>
              <w:lang w:val="en-US"/>
            </w:rPr>
            <w:fldChar w:fldCharType="end"/>
          </w:r>
        </w:sdtContent>
      </w:sdt>
      <w:r w:rsidRPr="00E80810">
        <w:rPr>
          <w:rFonts w:ascii="Times New Roman" w:hAnsi="Times New Roman" w:cs="Times New Roman"/>
          <w:sz w:val="24"/>
          <w:szCs w:val="24"/>
          <w:lang w:val="en-US"/>
        </w:rPr>
        <w:t xml:space="preserve">. </w:t>
      </w:r>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links between music perception performance and emotion recognition irrespective of formal musical training have been observed in a Portuguese sample</w:t>
      </w:r>
      <w:r w:rsidR="00BC6348">
        <w:rPr>
          <w:rFonts w:ascii="Times New Roman" w:hAnsi="Times New Roman" w:cs="Times New Roman"/>
          <w:sz w:val="24"/>
          <w:szCs w:val="24"/>
          <w:lang w:val="en-US"/>
        </w:rPr>
        <w:t xml:space="preserve"> as well</w:t>
      </w:r>
      <w:r w:rsidR="002C7B59" w:rsidRPr="00E8081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MiwiUmVmZXJlbmNlSWQiOiJmM2QzMDQ0NC1iZDA5LTRjNjItOGNmZC0zMWMwOTBiZWFiZ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NvcnJlaWFfMjAyMiIsIkNpdGF0aW9uS2V5VXBkYXRlVHlwZSI6MCwiQ29sbGFib3JhdG9ycyI6W10sIkNvdmVyUGF0aCI6eyIkaWQiOiIxMSIsIiR0eXBlIjoiU3dpc3NBY2FkZW1pYy5DaXRhdmkuTGlua2VkUmVzb3VyY2UsIFN3aXNzQWNhZGVtaWMuQ2l0YXZpIiwiTGlua2VkUmVzb3VyY2VUeXBlIjoyLCJPcmlnaW5hbFN0cmluZyI6IkM6XFxVc2Vyc1xcY2hyaXNcXEFwcERhdGFcXExvY2FsXFxUZW1wXFxxM2Jnb2MxZy5qcGciLCJVcmlTdHJpbmciOiJmM2QzMDQ0NC1iZDA5LTRjNjItOGNmZC0zMWMwOTBiZWFiZD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MiI6IjI3LjA3LjIwMjAiLCJEb2kiOiIxMC4xMDM3L2VtbzAwMDA3NzA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zI3MTgxNzIiLCJVcmlTdHJpbmciOiJodHRwOi8vd3d3Lm5jYmkubmxtLm5paC5nb3YvcHVibWVkLzMyNzE4MTcy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4LTEzVDE4OjIxOjQ5IiwiTW9kaWZpZWRCeSI6Il9DaHJpc3RpbmUgTnVzc2JhdW0iLCJJZCI6ImNlMzA1ZDA5LWM2MGUtNDRkZS04NWM2LTJlNTNlOTA0YTg5ZCIsIk1vZGlmaWVkT24iOiIyMDIyLTA4LTEzVDE4OjIxOjQ5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9lbW8wMDAwNzcwIiwiVXJpU3RyaW5nIjoiaHR0cHM6Ly9kb2kub3JnLzEwLjEwMzcvZW1vMDAwMDc3M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}</w:instrText>
          </w:r>
          <w:r w:rsidR="002C7B59"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Correia et al., 2022)</w:t>
          </w:r>
          <w:r w:rsidR="002C7B59" w:rsidRPr="00E80810">
            <w:rPr>
              <w:rFonts w:ascii="Times New Roman" w:hAnsi="Times New Roman" w:cs="Times New Roman"/>
              <w:sz w:val="24"/>
              <w:szCs w:val="24"/>
              <w:lang w:val="en-US"/>
            </w:rPr>
            <w:fldChar w:fldCharType="end"/>
          </w:r>
        </w:sdtContent>
      </w:sdt>
      <w:r w:rsidR="002C7B59" w:rsidRPr="00E80810">
        <w:rPr>
          <w:rFonts w:ascii="Times New Roman" w:hAnsi="Times New Roman" w:cs="Times New Roman"/>
          <w:sz w:val="24"/>
          <w:szCs w:val="24"/>
          <w:lang w:val="en-US"/>
        </w:rPr>
        <w:t xml:space="preserve">. </w:t>
      </w:r>
    </w:p>
    <w:p w14:paraId="6E6B9824" w14:textId="22C47B3C" w:rsidR="006E04EE" w:rsidRPr="00E80810" w:rsidRDefault="002C7B59" w:rsidP="004D0D8E">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at posed a particular challenge in</w:t>
      </w:r>
      <w:r w:rsidR="00BC6348">
        <w:rPr>
          <w:rFonts w:ascii="Times New Roman" w:hAnsi="Times New Roman" w:cs="Times New Roman"/>
          <w:sz w:val="24"/>
          <w:szCs w:val="24"/>
          <w:lang w:val="en-US"/>
        </w:rPr>
        <w:t xml:space="preserve"> the present</w:t>
      </w:r>
      <w:r w:rsidRPr="00E80810">
        <w:rPr>
          <w:rFonts w:ascii="Times New Roman" w:hAnsi="Times New Roman" w:cs="Times New Roman"/>
          <w:sz w:val="24"/>
          <w:szCs w:val="24"/>
          <w:lang w:val="en-US"/>
        </w:rPr>
        <w:t xml:space="preserve"> study was </w:t>
      </w:r>
      <w:r w:rsidR="0062107D" w:rsidRPr="00E80810">
        <w:rPr>
          <w:rFonts w:ascii="Times New Roman" w:hAnsi="Times New Roman" w:cs="Times New Roman"/>
          <w:sz w:val="24"/>
          <w:szCs w:val="24"/>
          <w:lang w:val="en-US"/>
        </w:rPr>
        <w:t>the recruitment of mutually exclusive groups of musicians.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w:t>
      </w:r>
      <w:proofErr w:type="gramStart"/>
      <w:r w:rsidR="0062107D" w:rsidRPr="00E80810">
        <w:rPr>
          <w:rFonts w:ascii="Times New Roman" w:hAnsi="Times New Roman" w:cs="Times New Roman"/>
          <w:sz w:val="24"/>
          <w:szCs w:val="24"/>
          <w:lang w:val="en-US"/>
        </w:rPr>
        <w:t>actually rare</w:t>
      </w:r>
      <w:proofErr w:type="gramEnd"/>
      <w:r w:rsidR="0062107D" w:rsidRPr="00E80810">
        <w:rPr>
          <w:rFonts w:ascii="Times New Roman" w:hAnsi="Times New Roman" w:cs="Times New Roman"/>
          <w:sz w:val="24"/>
          <w:szCs w:val="24"/>
          <w:lang w:val="en-US"/>
        </w:rPr>
        <w:t xml:space="preserve"> that musicians engage in one of these activities only. Thus, for practical reasons, we recruited participants who </w:t>
      </w:r>
      <w:proofErr w:type="gramStart"/>
      <w:r w:rsidR="0062107D" w:rsidRPr="00E80810">
        <w:rPr>
          <w:rFonts w:ascii="Times New Roman" w:hAnsi="Times New Roman" w:cs="Times New Roman"/>
          <w:sz w:val="24"/>
          <w:szCs w:val="24"/>
          <w:lang w:val="en-US"/>
        </w:rPr>
        <w:t>self</w:t>
      </w:r>
      <w:proofErr w:type="gramEnd"/>
      <w:r w:rsidR="0062107D" w:rsidRPr="00E80810">
        <w:rPr>
          <w:rFonts w:ascii="Times New Roman" w:hAnsi="Times New Roman" w:cs="Times New Roman"/>
          <w:sz w:val="24"/>
          <w:szCs w:val="24"/>
          <w:lang w:val="en-US"/>
        </w:rPr>
        <w:t xml:space="preserve">-assigned clearly </w:t>
      </w:r>
      <w:r w:rsidR="0062107D" w:rsidRPr="00E80810">
        <w:rPr>
          <w:rFonts w:ascii="Times New Roman" w:hAnsi="Times New Roman" w:cs="Times New Roman"/>
          <w:sz w:val="24"/>
          <w:szCs w:val="24"/>
          <w:lang w:val="en-US"/>
        </w:rPr>
        <w:lastRenderedPageBreak/>
        <w:t>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NiwiUmVmZXJlbmNlSWQiOiIxNmYwMDE0ZS1kZTZjLTRjZTUtYmY0Ny04NzAzNmRlNTQ0Yj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C4wMDc1MiIsIlVyaVN0cmluZyI6Imh0dHBzOi8vZG9pLm9yZy8xMC4zMzg5L2ZuaW5zLjIwMjAuMDA3N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jo1OTozMSIsIk1vZGlmaWVkQnkiOiJfQ2hyaXN0aW5lIE51c3NiYXVtIiwiSWQiOiI2ZDkwNDAyMC1lZTBjLTQxNWQtOTcxYS0xNGNkNzQ4NDBkMmQiLCJNb2RpZmllZE9uIjoiMjAyNS0wNC0wNFQxMjo1OTozMS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yNzkyODk5IiwiVXJpU3RyaW5nIjoiaHR0cDovL3d3dy5uY2JpLm5sbS5uaWguZ292L3B1Ym1lZC8zMjc5Mjg5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Mjo1OTozMSIsIk1vZGlmaWVkQnkiOiJfQ2hyaXN0aW5lIE51c3NiYXVtIiwiSWQiOiJmYzU1Yjg4OS01ZTZiLTQ2ODgtODg0My00Y2M2Y2Q4MTM0MDQiLCJNb2RpZmllZE9uIjoiMjAyNS0wNC0wNFQxMjo1OTozMS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czODU0MDkiLCJVcmlTdHJpbmciOiJodHRwczovL3d3dy5uY2JpLm5sbS5uaWguZ292L3BtYy9hcnRpY2xlcy9QTUM3Mzg1NDA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}</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Zendel &amp; Alexander, 2020)</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7F728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MywiUmVmZXJlbmNlSWQiOiJiZDk2ZDQ2OC1hNjBiLTRhYWItODM4Zi0wNWRmMDZiMzFk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4MC8xNDYxMzgwOC4yMDExLjYwMzA0NCIsIlVyaVN0cmluZyI6Imh0dHBzOi8vZG9pLm9yZy8xMC4xMDgwLzE0NjEzODA4LjIwMTEuNjAzMDQ0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}</w:instrText>
          </w:r>
          <w:r w:rsidR="0062107D"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Taylor &amp; Hallam, 2011)</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holds that future research should incorporate the heterogeneity of musicians, it may be more adequate to </w:t>
      </w:r>
      <w:r w:rsidR="00AB63F6">
        <w:rPr>
          <w:rFonts w:ascii="Times New Roman" w:hAnsi="Times New Roman" w:cs="Times New Roman"/>
          <w:sz w:val="24"/>
          <w:szCs w:val="24"/>
          <w:lang w:val="en-US"/>
        </w:rPr>
        <w:t>pursue</w:t>
      </w:r>
      <w:r w:rsidR="006C24C4" w:rsidRPr="00E80810">
        <w:rPr>
          <w:rFonts w:ascii="Times New Roman" w:hAnsi="Times New Roman" w:cs="Times New Roman"/>
          <w:sz w:val="24"/>
          <w:szCs w:val="24"/>
          <w:lang w:val="en-US"/>
        </w:rPr>
        <w:t xml:space="preserve"> variability on a spectrum rather than </w:t>
      </w:r>
      <w:r w:rsidR="00AB63F6">
        <w:rPr>
          <w:rFonts w:ascii="Times New Roman" w:hAnsi="Times New Roman" w:cs="Times New Roman"/>
          <w:sz w:val="24"/>
          <w:szCs w:val="24"/>
          <w:lang w:val="en-US"/>
        </w:rPr>
        <w:t>for</w:t>
      </w:r>
      <w:r w:rsidR="00623954">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distinct groups. </w:t>
      </w:r>
    </w:p>
    <w:p w14:paraId="061E557C" w14:textId="6EB78ADD" w:rsidR="006C24C4" w:rsidRPr="00E80810" w:rsidRDefault="007D0C7D" w:rsidP="007D0C7D">
      <w:pPr>
        <w:spacing w:line="480" w:lineRule="auto"/>
        <w:ind w:firstLine="360"/>
        <w:rPr>
          <w:rFonts w:ascii="Times New Roman" w:hAnsi="Times New Roman" w:cs="Times New Roman"/>
          <w:sz w:val="24"/>
          <w:szCs w:val="24"/>
          <w:lang w:val="en-US"/>
        </w:rPr>
      </w:pPr>
      <w:r w:rsidRPr="00E80810">
        <w:rPr>
          <w:rFonts w:ascii="Times New Roman" w:hAnsi="Times New Roman" w:cs="Times New Roman"/>
          <w:sz w:val="24"/>
          <w:szCs w:val="24"/>
          <w:lang w:val="en-US"/>
        </w:rPr>
        <w:t>While the present behavioral data did not reveal differences 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MCwiUmVmZXJlbmNlSWQiOiJmYjJiOTg0Zi02ZTYyLTRiZTItYjBjNC1iOWYyM2NiNWNhN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5NjkyNjMxIiwiVXJpU3RyaW5nIjoiaHR0cDovL3d3dy5uY2JpLm5sbS5uaWguZ292L3B1Ym1lZC8xOTY5MjYz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wMToyMyIsIk1vZGlmaWVkQnkiOiJfQ2hyaXN0aW5lIE51c3NiYXVtIiwiSWQiOiI2ZjI2ZTc4ZC0xMGU4LTQyYTctYmRjYy03ZjJlNjNjOTM0MzAiLCJNb2RpZmllZE9uIjoiMjAyNS0wNi0wNFQxNTowMToyM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EwLjEwOTMvY2VyY29yL2JocDE3NyIsIlVyaVN0cmluZyI6Imh0dHBzOi8vZG9pLm9yZy8xMC4xMDkzL2NlcmNvci9iaHAxNzc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TAuMTAxNi9qLm5ldXJvaW1hZ2UuMjAwMy4wNy4wMTgiLCJVcmlTdHJpbmciOiJodHRwczovL2RvaS5vcmcvMTAuMTAxNi9qLm5ldXJvaW1hZ2UuMjAwMy4wNy4wM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MC4xMDkzL2NlcmNvci9iaHMyMDYiLCJVcmlTdHJpbmciOiJodHRwczovL2RvaS5vcmcvMTAuMTA5My9jZXJjb3IvYmhzMjA2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wOjE4IiwiTW9kaWZpZWRCeSI6Il9DaHJpc3RpbmUgTnVzc2JhdW0iLCJJZCI6ImI0NjBlNGRmLWRjYTItNGI4Yi04Yzc0LTg5MmU0NDU4MGJiOSIsIk1vZGlmaWVkT24iOiIyMDI1LTA2LTA0VDE1OjAwOjE4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jI4MzIzODgiLCJVcmlTdHJpbmciOiJodHRwOi8vd3d3Lm5jYmkubmxtLm5paC5nb3YvcHVibWVkLzIyODMyMzg4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}</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Kleber et al., 2010; Lotze et al., 2003; Oechslin et al., 2013; Papadaki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MiwiUmVmZXJlbmNlSWQiOiJmY2JmMjM5ZS03MTJjLTRkMWQtODY3YS0wZDlmZmY1ODcyODc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Tc3OTI3MSIsIlVyaVN0cmluZyI6Imh0dHA6Ly93d3cubmNiaS5ubG0ubmloLmdvdi9wdWJtZWQvMjE3NzkyNz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g6MzgiLCJNb2RpZmllZEJ5IjoiX0NocmlzdGluZSBOdXNzYmF1bSIsIklkIjoiYzI4NjRlYjktNzE5Mi00ZmZhLWE0MjItNzA3ZmIzNmYwOTQ5IiwiTW9kaWZpZWRPbiI6IjIwMjUtMDQtMDRUMTU6NTg6Mzg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MzODY0IiwiVXJpU3RyaW5nIjoiaHR0cHM6Ly93d3cubmNiaS5ubG0ubmloLmdvdi9wbWMvYXJ0aWNsZXMvUE1DMzEzMzg2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NTo1ODozOCIsIk1vZGlmaWVkQnkiOiJfQ2hyaXN0aW5lIE51c3NiYXVtIiwiSWQiOiIyYjI2YzdlNS0yODQ1LTQ5NWUtYjVjNS1iYzM1MjUyNjlmMmYiLCJNb2RpZmllZE9uIjoiMjAyNS0wNC0wNFQxNTo1ODoz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DkvZnBzeWcuMjAxMS4wMDE1NiIsIlVyaVN0cmluZyI6Imh0dHBzOi8vZG9pLm9yZy8xMC4zMzg5L2Zwc3lnLjIwMTEuMDAxNT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U6NTg6MzgiLCJNb2RpZmllZEJ5IjoiX0NocmlzdGluZSBOdXNzYmF1bSIsIklkIjoiYjA5MDUzZGYtNGM1Yi00OTNhLTg0M2EtZmY4NmIwZDMyOWYwIiwiTW9kaWZpZWRPbiI6IjIwMjUtMDQtMDRUMTU6NTg6MzgiLCJQcm9qZWN0Ijp7IiRyZWYiOiI1In19XSwiT3JnYW5pemF0aW9ucyI6W10sIk90aGVyc0ludm9sdmVkIjpbXSwiUGFnZVJhbmdlIjoiPHNwPlxyXG4gIDxuPjE1Njwvbj5cclxuICA8aW4+dHJ1ZTwvaW4+XHJcbiAgPG9zPjE1Njwvb3M+XHJcbiAgPHBzPjE1NjwvcHM+XHJcbjwvc3A+XHJcbjxvcz4xNTY8L29zPiIsIlBlcmlvZGljYWwiOnsiJGlkIjoiMTg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}</w:instrText>
          </w:r>
          <w:r w:rsidR="00976EB4"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Halwani et al., 2011)</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w:t>
      </w:r>
      <w:proofErr w:type="gramStart"/>
      <w:r w:rsidR="00310C23">
        <w:rPr>
          <w:rFonts w:ascii="Times New Roman" w:hAnsi="Times New Roman" w:cs="Times New Roman"/>
          <w:sz w:val="24"/>
          <w:szCs w:val="24"/>
          <w:lang w:val="en-US"/>
        </w:rPr>
        <w:t>as yet</w:t>
      </w:r>
      <w:proofErr w:type="gramEnd"/>
      <w:r w:rsidR="00310C23">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U3RhcnQiOjIwLCJSYW5nZUxlbmd0aCI6MjQsIlJlZmVyZW5jZUlkIjoiNTRlZTJlMDAtYjEzZS00ZjM2LWEyN2MtYWUxZTJmNzllMmEw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cmlzdGluZSIsIkxhc3ROYW1lIjoiTnVzc2JhdW0iLCJQcm90ZWN0ZWQiOmZhbHNlLCJTZXgiOjEsIkNyZWF0ZWRCeSI6Il9DaHJpc3RpbmUgTnVzc2JhdW0iLCJDcmVhdGVkT24iOiIyMDIxLTAzLTI5VDA3OjE4OjA0IiwiTW9kaWZpZWRCeSI6Il9DaHJpc3RpbmUgTnVzc2JhdW0iLCJJZCI6ImY0MzI4ODBjLTJjOTYtNDBkOC04MDlhLTUyMGY3YTVmNjZlOSIsIk1vZGlmaWVkT24iOiIyMDIxLTAzLTI5VDA3OjE4OjA0IiwiUHJvamVjdCI6eyIkaWQiOiI1IiwiJHR5cGUiOiJTd2lzc0FjYWRlbWljLkNpdGF2aS5Qcm9qZWN0LCBTd2lzc0FjYWRlbWljLkNpdGF2aSJ9fSx7IiRpZCI6IjY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3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zYiIsIkNpdGF0aW9uS2V5VXBkYXRlVHlwZSI6MCwiQ29sbGFib3JhdG9ycyI6W10sIkRvaSI6IjEwLjMzOTAvYnJhaW5zY2kxMzExMTU2My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MzkwL2JyYWluc2NpMTMxMTE1NjMiLCJVcmlTdHJpbmciOiJodHRwczovL2RvaS5vcmcvMTAuMzM5MC9icmFpbnNjaTEzMTExNTY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}</w:instrText>
          </w:r>
          <w:r w:rsidR="00AC7377" w:rsidRP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Lehnen et al., 2025; Nussbaum et al., 2023)</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24022BBD"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w:t>
      </w:r>
      <w:proofErr w:type="gramStart"/>
      <w:r w:rsidR="0075526B">
        <w:rPr>
          <w:rFonts w:ascii="Times New Roman" w:hAnsi="Times New Roman" w:cs="Times New Roman"/>
          <w:sz w:val="24"/>
          <w:szCs w:val="24"/>
          <w:lang w:val="en-US"/>
        </w:rPr>
        <w:t>to focus</w:t>
      </w:r>
      <w:proofErr w:type="gramEnd"/>
      <w:r w:rsidR="0075526B">
        <w:rPr>
          <w:rFonts w:ascii="Times New Roman" w:hAnsi="Times New Roman" w:cs="Times New Roman"/>
          <w:sz w:val="24"/>
          <w:szCs w:val="24"/>
          <w:lang w:val="en-US"/>
        </w:rPr>
        <w:t xml:space="preserve">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NywiUmVmZXJlbmNlSWQiOiJmYjA1ZGZkYi0xMjNmLTRkZGEtYjc5Ny0yZmNmODM1N2IzNz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vcnRleC4yMDI0LjA2LjAxNiIsIlVyaVN0cmluZyI6Imh0dHBzOi8vZG9pLm9yZy8xMC4xMDE2L2ouY29ydGV4LjIwMjQuMDYuMDE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}</w:instrText>
          </w:r>
          <w:r w:rsidR="0075526B">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 xml:space="preserve">(Kachlicka &amp; </w:t>
          </w:r>
          <w:r w:rsidR="00DF2527">
            <w:rPr>
              <w:rFonts w:ascii="Times New Roman" w:hAnsi="Times New Roman" w:cs="Times New Roman"/>
              <w:sz w:val="24"/>
              <w:szCs w:val="24"/>
              <w:lang w:val="en-US"/>
            </w:rPr>
            <w:lastRenderedPageBreak/>
            <w:t>Tierney, 2024)</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MSwiUmVmZXJlbmNlSWQiOiJiNGMzNWFmMi1kMWI2LTQ3NjUtODk1Zi1hNTYyOWYxYjE2NzA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MTA4MTY2MyIsIlVyaVN0cmluZyI6Imh0dHA6Ly93d3cubmNiaS5ubG0ubmloLmdvdi9wdWJtZWQvMzEwODE2Nj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VQxNDowNToyMCIsIk1vZGlmaWVkQnkiOiJfQ2hyaXN0aW5lIE51c3NiYXVtIiwiSWQiOiI2ODkyNzUyYy1mODBkLTQ4ZTktYmU5ZC04NTQ4ZTkyYmY1M2QiLCJNb2RpZmllZE9uIjoiMjAyNS0wNi0wNVQxNDowNToy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cveGdlMDAwMDYyNCIsIlVyaVN0cmluZyI6Imh0dHBzOi8vZG9pLm9yZy8xMC4xMDM3L3hnZTAwMDA2Mj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}</w:instrText>
          </w:r>
          <w:r w:rsidR="004933AA">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Berry &amp; Brown, 2019)</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E55DAE">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MiwiUmVmZXJlbmNlSWQiOiJiMjBiZGQyZS0yMzdhLTQ4NjktYjk4YS04MzAxODk5ZWI1M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czEwOTE5LTAxNS0wMjA5LTUiLCJVcmlTdHJpbmciOiJodHRwczovL2RvaS5vcmcvMTAuMTAwNy9zMTA5MTktMDE1LTAyMDktN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}</w:instrText>
          </w:r>
          <w:r w:rsidR="00E80810">
            <w:rPr>
              <w:rFonts w:ascii="Times New Roman" w:hAnsi="Times New Roman" w:cs="Times New Roman"/>
              <w:sz w:val="24"/>
              <w:szCs w:val="24"/>
              <w:lang w:val="en-US"/>
            </w:rPr>
            <w:fldChar w:fldCharType="separate"/>
          </w:r>
          <w:r w:rsidR="00DF2527">
            <w:rPr>
              <w:rFonts w:ascii="Times New Roman" w:hAnsi="Times New Roman" w:cs="Times New Roman"/>
              <w:sz w:val="24"/>
              <w:szCs w:val="24"/>
              <w:lang w:val="en-US"/>
            </w:rPr>
            <w:t>(Jürgens et al., 2015)</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this is mirrored in vocal emotion perception performance</w:t>
      </w:r>
      <w:r w:rsidR="00E80810">
        <w:rPr>
          <w:rFonts w:ascii="Times New Roman" w:hAnsi="Times New Roman" w:cs="Times New Roman"/>
          <w:sz w:val="24"/>
          <w:szCs w:val="24"/>
          <w:lang w:val="en-US"/>
        </w:rPr>
        <w:t xml:space="preserve"> and how this group may differ from individuals with singin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45"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45"/>
    </w:p>
    <w:p w14:paraId="72AA5F92" w14:textId="5633C3E5" w:rsidR="00E80810" w:rsidRPr="00E80810" w:rsidRDefault="00E80810" w:rsidP="00E80810">
      <w:pPr>
        <w:spacing w:line="480" w:lineRule="auto"/>
        <w:rPr>
          <w:rFonts w:ascii="Times New Roman" w:hAnsi="Times New Roman" w:cs="Times New Roman"/>
          <w:color w:val="000000" w:themeColor="text1"/>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emotion perception and music perception abilities, especially for melodies. This adds a new perspective to the accumulating evidence that the link between musicality and vocal emotion perception is predominantly driven by individual differences in </w:t>
      </w:r>
      <w:r w:rsidR="00310C23">
        <w:rPr>
          <w:rFonts w:ascii="Times New Roman" w:hAnsi="Times New Roman" w:cs="Times New Roman"/>
          <w:color w:val="000000" w:themeColor="text1"/>
          <w:sz w:val="24"/>
          <w:szCs w:val="24"/>
          <w:lang w:val="en-US"/>
        </w:rPr>
        <w:t xml:space="preserve">natural </w:t>
      </w:r>
      <w:r w:rsidRPr="00E80810">
        <w:rPr>
          <w:rFonts w:ascii="Times New Roman" w:hAnsi="Times New Roman" w:cs="Times New Roman"/>
          <w:color w:val="000000" w:themeColor="text1"/>
          <w:sz w:val="24"/>
          <w:szCs w:val="24"/>
          <w:lang w:val="en-US"/>
        </w:rPr>
        <w:t xml:space="preserve">auditory sensitivity. </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6" w:name="_Toc200448891"/>
      <w:r w:rsidRPr="00EB262D">
        <w:rPr>
          <w:rFonts w:ascii="Times New Roman" w:hAnsi="Times New Roman" w:cs="Times New Roman"/>
          <w:sz w:val="24"/>
          <w:szCs w:val="24"/>
          <w:lang w:val="en-US"/>
        </w:rPr>
        <w:t>Acknowledgements</w:t>
      </w:r>
      <w:bookmarkEnd w:id="46"/>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 xml:space="preserve">The original voice recordings that served as a basis for creating our stimulus material were provided by Sascha </w:t>
      </w:r>
      <w:proofErr w:type="spellStart"/>
      <w:r w:rsidR="00484889" w:rsidRPr="00EB262D">
        <w:rPr>
          <w:rFonts w:ascii="Times New Roman" w:hAnsi="Times New Roman" w:cs="Times New Roman"/>
          <w:sz w:val="24"/>
          <w:szCs w:val="24"/>
          <w:lang w:val="en-US"/>
        </w:rPr>
        <w:t>Frühholz</w:t>
      </w:r>
      <w:proofErr w:type="spellEnd"/>
      <w:r w:rsidR="00484889" w:rsidRPr="00EB262D">
        <w:rPr>
          <w:rFonts w:ascii="Times New Roman" w:hAnsi="Times New Roman" w:cs="Times New Roman"/>
          <w:sz w:val="24"/>
          <w:szCs w:val="24"/>
          <w:lang w:val="en-US"/>
        </w:rPr>
        <w:t xml:space="preserve">. We thank Hannah </w:t>
      </w:r>
      <w:proofErr w:type="spellStart"/>
      <w:r w:rsidR="00484889" w:rsidRPr="00EB262D">
        <w:rPr>
          <w:rFonts w:ascii="Times New Roman" w:hAnsi="Times New Roman" w:cs="Times New Roman"/>
          <w:sz w:val="24"/>
          <w:szCs w:val="24"/>
          <w:lang w:val="en-US"/>
        </w:rPr>
        <w:t>Strauß</w:t>
      </w:r>
      <w:proofErr w:type="spellEnd"/>
      <w:r w:rsidR="00484889" w:rsidRPr="00EB262D">
        <w:rPr>
          <w:rFonts w:ascii="Times New Roman" w:hAnsi="Times New Roman" w:cs="Times New Roman"/>
          <w:sz w:val="24"/>
          <w:szCs w:val="24"/>
          <w:lang w:val="en-US"/>
        </w:rPr>
        <w:t xml:space="preserve"> for support with the PROMS. We are grateful to all participants </w:t>
      </w:r>
      <w:proofErr w:type="gramStart"/>
      <w:r w:rsidR="00484889" w:rsidRPr="00EB262D">
        <w:rPr>
          <w:rFonts w:ascii="Times New Roman" w:hAnsi="Times New Roman" w:cs="Times New Roman"/>
          <w:sz w:val="24"/>
          <w:szCs w:val="24"/>
          <w:lang w:val="en-US"/>
        </w:rPr>
        <w:t>of</w:t>
      </w:r>
      <w:proofErr w:type="gramEnd"/>
      <w:r w:rsidR="00484889" w:rsidRPr="00EB262D">
        <w:rPr>
          <w:rFonts w:ascii="Times New Roman" w:hAnsi="Times New Roman" w:cs="Times New Roman"/>
          <w:sz w:val="24"/>
          <w:szCs w:val="24"/>
          <w:lang w:val="en-US"/>
        </w:rPr>
        <w:t xml:space="preserve"> the study.</w:t>
      </w:r>
    </w:p>
    <w:p w14:paraId="45AA1158"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7" w:name="_Toc51659723"/>
      <w:bookmarkStart w:id="48" w:name="_Toc200448892"/>
      <w:r w:rsidRPr="00EB262D">
        <w:rPr>
          <w:rFonts w:ascii="Times New Roman" w:hAnsi="Times New Roman" w:cs="Times New Roman"/>
          <w:sz w:val="24"/>
          <w:szCs w:val="24"/>
          <w:lang w:val="en-US"/>
        </w:rPr>
        <w:t>Conflicts of Interests</w:t>
      </w:r>
      <w:bookmarkEnd w:id="47"/>
      <w:r w:rsidRPr="00EB262D">
        <w:rPr>
          <w:rFonts w:ascii="Times New Roman" w:hAnsi="Times New Roman" w:cs="Times New Roman"/>
          <w:sz w:val="24"/>
          <w:szCs w:val="24"/>
          <w:lang w:val="en-US"/>
        </w:rPr>
        <w:t xml:space="preserve"> and Funding</w:t>
      </w:r>
      <w:bookmarkEnd w:id="48"/>
    </w:p>
    <w:p w14:paraId="286830E4" w14:textId="77777777"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he authors declare no conflicts of </w:t>
      </w:r>
      <w:proofErr w:type="gramStart"/>
      <w:r w:rsidRPr="00EB262D">
        <w:rPr>
          <w:rFonts w:ascii="Times New Roman" w:hAnsi="Times New Roman" w:cs="Times New Roman"/>
          <w:sz w:val="24"/>
          <w:szCs w:val="24"/>
          <w:lang w:val="en-US"/>
        </w:rPr>
        <w:t>interests</w:t>
      </w:r>
      <w:proofErr w:type="gramEnd"/>
      <w:r w:rsidRPr="00EB262D">
        <w:rPr>
          <w:rFonts w:ascii="Times New Roman" w:hAnsi="Times New Roman" w:cs="Times New Roman"/>
          <w:sz w:val="24"/>
          <w:szCs w:val="24"/>
          <w:lang w:val="en-US"/>
        </w:rPr>
        <w:t>.</w:t>
      </w:r>
    </w:p>
    <w:p w14:paraId="67D4BB09"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49" w:name="_Toc200448893"/>
      <w:r w:rsidRPr="00EB262D">
        <w:rPr>
          <w:rFonts w:ascii="Times New Roman" w:hAnsi="Times New Roman" w:cs="Times New Roman"/>
          <w:sz w:val="24"/>
          <w:szCs w:val="24"/>
          <w:lang w:val="en-US"/>
        </w:rPr>
        <w:lastRenderedPageBreak/>
        <w:t>Credit Author Statement</w:t>
      </w:r>
      <w:bookmarkEnd w:id="49"/>
    </w:p>
    <w:p w14:paraId="6718459F" w14:textId="0BC850E5"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w:t>
      </w:r>
      <w:r w:rsidR="001F5A34" w:rsidRPr="00EB262D">
        <w:rPr>
          <w:rFonts w:ascii="Times New Roman" w:hAnsi="Times New Roman" w:cs="Times New Roman"/>
          <w:sz w:val="24"/>
          <w:szCs w:val="24"/>
          <w:lang w:val="en-US"/>
        </w:rPr>
        <w:t>, Supervision</w:t>
      </w:r>
    </w:p>
    <w:p w14:paraId="6515ABF5" w14:textId="6979AD6F" w:rsidR="001F5A34" w:rsidRPr="00EB262D" w:rsidRDefault="001F5A34"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sidR="00F06EC7">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2933E08C"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463A1108" w14:textId="77777777" w:rsidR="00484889" w:rsidRPr="00EB262D" w:rsidRDefault="00484889"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Stefan R. </w:t>
      </w:r>
      <w:proofErr w:type="spellStart"/>
      <w:r w:rsidRPr="00EB262D">
        <w:rPr>
          <w:rFonts w:ascii="Times New Roman" w:hAnsi="Times New Roman" w:cs="Times New Roman"/>
          <w:sz w:val="24"/>
          <w:szCs w:val="24"/>
          <w:lang w:val="en-US"/>
        </w:rPr>
        <w:t>Schweinberger</w:t>
      </w:r>
      <w:proofErr w:type="spellEnd"/>
      <w:r w:rsidRPr="00EB262D">
        <w:rPr>
          <w:rFonts w:ascii="Times New Roman" w:hAnsi="Times New Roman" w:cs="Times New Roman"/>
          <w:sz w:val="24"/>
          <w:szCs w:val="24"/>
          <w:lang w:val="en-US"/>
        </w:rPr>
        <w:t xml:space="preserve"> – Conceptualization, Writing - Review &amp; Editing, Supervision</w:t>
      </w:r>
    </w:p>
    <w:p w14:paraId="3CAC4642" w14:textId="77777777" w:rsidR="00484889" w:rsidRPr="00EB262D" w:rsidRDefault="00484889" w:rsidP="00D60F72">
      <w:pPr>
        <w:pStyle w:val="berschrift1"/>
        <w:spacing w:line="480" w:lineRule="auto"/>
        <w:rPr>
          <w:rFonts w:ascii="Times New Roman" w:hAnsi="Times New Roman" w:cs="Times New Roman"/>
          <w:sz w:val="24"/>
          <w:szCs w:val="24"/>
          <w:lang w:val="en-US"/>
        </w:rPr>
      </w:pPr>
      <w:bookmarkStart w:id="50" w:name="_Toc200448894"/>
      <w:r w:rsidRPr="00EB262D">
        <w:rPr>
          <w:rFonts w:ascii="Times New Roman" w:hAnsi="Times New Roman" w:cs="Times New Roman"/>
          <w:sz w:val="24"/>
          <w:szCs w:val="24"/>
          <w:lang w:val="en-US"/>
        </w:rPr>
        <w:t>Supplementary material</w:t>
      </w:r>
      <w:bookmarkEnd w:id="50"/>
    </w:p>
    <w:p w14:paraId="38103076" w14:textId="3944821B" w:rsidR="00484889" w:rsidRPr="006667CB" w:rsidRDefault="00484889" w:rsidP="00D60F72">
      <w:pPr>
        <w:spacing w:after="0" w:line="480" w:lineRule="auto"/>
        <w:rPr>
          <w:rFonts w:ascii="Times New Roman" w:hAnsi="Times New Roman" w:cs="Times New Roman"/>
          <w:sz w:val="24"/>
          <w:szCs w:val="24"/>
          <w:lang w:val="en-US"/>
        </w:rPr>
      </w:pPr>
      <w:r w:rsidRPr="006667CB">
        <w:rPr>
          <w:rFonts w:ascii="Times New Roman" w:hAnsi="Times New Roman" w:cs="Times New Roman"/>
          <w:sz w:val="24"/>
          <w:szCs w:val="24"/>
          <w:lang w:val="en-US"/>
        </w:rPr>
        <w:t xml:space="preserve">Supplemental figures and tables, analysis scripts, and raw data can be found on the associated OSF repository </w:t>
      </w:r>
      <w:r w:rsidR="005A0105" w:rsidRPr="006667CB">
        <w:rPr>
          <w:rFonts w:ascii="Times New Roman" w:hAnsi="Times New Roman" w:cs="Times New Roman"/>
          <w:sz w:val="24"/>
          <w:szCs w:val="24"/>
          <w:lang w:val="en-US"/>
        </w:rPr>
        <w:t>(</w:t>
      </w:r>
      <w:r w:rsidR="007E42E7" w:rsidRPr="006667CB">
        <w:rPr>
          <w:rFonts w:ascii="Times New Roman" w:hAnsi="Times New Roman" w:cs="Times New Roman"/>
          <w:sz w:val="24"/>
          <w:szCs w:val="24"/>
          <w:lang w:val="en-US"/>
        </w:rPr>
        <w:t>https://osf.io/ascqx/</w:t>
      </w:r>
      <w:r w:rsidR="005A0105" w:rsidRPr="006667CB">
        <w:rPr>
          <w:rFonts w:ascii="Times New Roman" w:hAnsi="Times New Roman" w:cs="Times New Roman"/>
          <w:sz w:val="24"/>
          <w:szCs w:val="24"/>
          <w:lang w:val="en-US"/>
        </w:rPr>
        <w:t>).</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24C47826" w14:textId="77777777" w:rsidR="00550A5F" w:rsidRPr="00550A5F" w:rsidRDefault="00484889" w:rsidP="00E75125">
          <w:pPr>
            <w:pStyle w:val="CitaviBibliographyHeading"/>
            <w:spacing w:line="480" w:lineRule="auto"/>
          </w:pPr>
          <w:r w:rsidRPr="00EB262D">
            <w:rPr>
              <w:lang w:val="en-US"/>
            </w:rPr>
            <w:fldChar w:fldCharType="begin"/>
          </w:r>
          <w:r w:rsidRPr="004933AA">
            <w:instrText>ADDIN CitaviBibliography</w:instrText>
          </w:r>
          <w:r w:rsidRPr="00EB262D">
            <w:rPr>
              <w:lang w:val="en-US"/>
            </w:rPr>
            <w:fldChar w:fldCharType="separate"/>
          </w:r>
          <w:r w:rsidR="00550A5F" w:rsidRPr="00550A5F">
            <w:t>References</w:t>
          </w:r>
        </w:p>
        <w:p w14:paraId="0927DCD3" w14:textId="77777777" w:rsidR="00550A5F" w:rsidRPr="00550A5F" w:rsidRDefault="00550A5F" w:rsidP="00E75125">
          <w:pPr>
            <w:pStyle w:val="CitaviBibliographyEntry"/>
            <w:spacing w:line="480" w:lineRule="auto"/>
          </w:pPr>
          <w:bookmarkStart w:id="51" w:name="_CTVL0019ec4e8d5ccd741cfa5e9bc874dcf4426"/>
          <w:r w:rsidRPr="00550A5F">
            <w:t xml:space="preserve">Akkermans, J., Schapiro, R., Müllensiefen, D., Jakubowski, K., Shanahan, D., Baker, D., Busch, V., Lothwesen, K., Elvers, P., Fischinger, T., Schlemmer, K., &amp; Frieler, K. (2019). </w:t>
          </w:r>
          <w:r>
            <w:rPr>
              <w:lang w:val="en-US"/>
            </w:rPr>
            <w:t>Decoding emotions in expressive music performances: A multi-lab replication and extension study.</w:t>
          </w:r>
          <w:bookmarkEnd w:id="51"/>
          <w:r>
            <w:rPr>
              <w:lang w:val="en-US"/>
            </w:rPr>
            <w:t xml:space="preserve"> </w:t>
          </w:r>
          <w:r w:rsidRPr="00550A5F">
            <w:rPr>
              <w:i/>
            </w:rPr>
            <w:t>Cognition &amp; Emotion</w:t>
          </w:r>
          <w:r w:rsidRPr="00550A5F">
            <w:t xml:space="preserve">, </w:t>
          </w:r>
          <w:r w:rsidRPr="00550A5F">
            <w:rPr>
              <w:i/>
            </w:rPr>
            <w:t>33</w:t>
          </w:r>
          <w:r w:rsidRPr="00550A5F">
            <w:t>(6), 1099–1118. https://doi.org/10.1080/02699931.2018.1541312</w:t>
          </w:r>
        </w:p>
        <w:p w14:paraId="6829A810" w14:textId="77777777" w:rsidR="00550A5F" w:rsidRDefault="00550A5F" w:rsidP="00E75125">
          <w:pPr>
            <w:pStyle w:val="CitaviBibliographyEntry"/>
            <w:spacing w:line="480" w:lineRule="auto"/>
            <w:rPr>
              <w:lang w:val="en-US"/>
            </w:rPr>
          </w:pPr>
          <w:bookmarkStart w:id="52" w:name="_CTVL0011d599aaa2f1b4634856b211bbf469afc"/>
          <w:r w:rsidRPr="00550A5F">
            <w:t xml:space="preserve">Baldé, A. M., Lima, C. F., &amp; Schellenberg, E. G. (2025). </w:t>
          </w:r>
          <w:r>
            <w:rPr>
              <w:lang w:val="en-US"/>
            </w:rPr>
            <w:t>Associations between musical expertise and auditory processing.</w:t>
          </w:r>
          <w:bookmarkEnd w:id="52"/>
          <w:r>
            <w:rPr>
              <w:lang w:val="en-US"/>
            </w:rPr>
            <w:t xml:space="preserve"> </w:t>
          </w:r>
          <w:r w:rsidRPr="00550A5F">
            <w:rPr>
              <w:i/>
              <w:lang w:val="en-US"/>
            </w:rPr>
            <w:t xml:space="preserve">Journal of Experimental Psychology: Human Perception and Performance. </w:t>
          </w:r>
          <w:r w:rsidRPr="00550A5F">
            <w:rPr>
              <w:lang w:val="en-US"/>
            </w:rPr>
            <w:t>Advance online publication. https://doi.org/10.1037/xhp0001312</w:t>
          </w:r>
        </w:p>
        <w:p w14:paraId="54E96E93" w14:textId="77777777" w:rsidR="00550A5F" w:rsidRDefault="00550A5F" w:rsidP="00E75125">
          <w:pPr>
            <w:pStyle w:val="CitaviBibliographyEntry"/>
            <w:spacing w:line="480" w:lineRule="auto"/>
            <w:rPr>
              <w:lang w:val="en-US"/>
            </w:rPr>
          </w:pPr>
          <w:bookmarkStart w:id="53" w:name="_CTVL0018a088ef807694f5997fecb2354f5ed55"/>
          <w:r w:rsidRPr="00550A5F">
            <w:t xml:space="preserve">Banse, R., &amp; Scherer, K. R. (1996). </w:t>
          </w:r>
          <w:r>
            <w:rPr>
              <w:lang w:val="en-US"/>
            </w:rPr>
            <w:t>Acoustic profiles in vocal emotion expression.</w:t>
          </w:r>
          <w:bookmarkEnd w:id="53"/>
          <w:r>
            <w:rPr>
              <w:lang w:val="en-US"/>
            </w:rPr>
            <w:t xml:space="preserve"> </w:t>
          </w:r>
          <w:r w:rsidRPr="00550A5F">
            <w:rPr>
              <w:i/>
              <w:lang w:val="en-US"/>
            </w:rPr>
            <w:t>J Pers Soc Psychol</w:t>
          </w:r>
          <w:r w:rsidRPr="00550A5F">
            <w:rPr>
              <w:lang w:val="en-US"/>
            </w:rPr>
            <w:t xml:space="preserve">, </w:t>
          </w:r>
          <w:r w:rsidRPr="00550A5F">
            <w:rPr>
              <w:i/>
              <w:lang w:val="en-US"/>
            </w:rPr>
            <w:t>70</w:t>
          </w:r>
          <w:r w:rsidRPr="00550A5F">
            <w:rPr>
              <w:lang w:val="en-US"/>
            </w:rPr>
            <w:t>(3), 614–636. https://doi.org/10.1037/0022-3514.70.3.614</w:t>
          </w:r>
        </w:p>
        <w:p w14:paraId="6F9F7E99" w14:textId="77777777" w:rsidR="00550A5F" w:rsidRDefault="00550A5F" w:rsidP="00E75125">
          <w:pPr>
            <w:pStyle w:val="CitaviBibliographyEntry"/>
            <w:spacing w:line="480" w:lineRule="auto"/>
            <w:rPr>
              <w:lang w:val="en-US"/>
            </w:rPr>
          </w:pPr>
          <w:bookmarkStart w:id="54" w:name="_CTVL0013c31eb441fea4467a652201fc6ef0df9"/>
          <w:r>
            <w:rPr>
              <w:lang w:val="en-US"/>
            </w:rPr>
            <w:t>Baron-Cohen, S., Wheelwright, S., Skinner, R., Martin, J.</w:t>
          </w:r>
          <w:r>
            <w:rPr>
              <w:rFonts w:ascii="Cambria Math" w:hAnsi="Cambria Math" w:cs="Cambria Math"/>
              <w:lang w:val="en-US"/>
            </w:rPr>
            <w:t>‑</w:t>
          </w:r>
          <w:r>
            <w:rPr>
              <w:lang w:val="en-US"/>
            </w:rPr>
            <w:t>C., &amp; Clubley,</w:t>
          </w:r>
          <w:r>
            <w:rPr>
              <w:rFonts w:ascii="Calibri" w:hAnsi="Calibri" w:cs="Calibri"/>
              <w:lang w:val="en-US"/>
            </w:rPr>
            <w:t> </w:t>
          </w:r>
          <w:r>
            <w:rPr>
              <w:lang w:val="en-US"/>
            </w:rPr>
            <w:t>E. (2001). The autism-spectrum quotient (AQ): Evidence from asperger syndrome/high-functioning autism, males and females, scientists and mathematicians.</w:t>
          </w:r>
          <w:bookmarkEnd w:id="54"/>
          <w:r>
            <w:rPr>
              <w:lang w:val="en-US"/>
            </w:rPr>
            <w:t xml:space="preserve"> </w:t>
          </w:r>
          <w:r w:rsidRPr="00550A5F">
            <w:rPr>
              <w:i/>
              <w:lang w:val="en-US"/>
            </w:rPr>
            <w:t>Journal of Autism and Developmental Disorders</w:t>
          </w:r>
          <w:r w:rsidRPr="00550A5F">
            <w:rPr>
              <w:lang w:val="en-US"/>
            </w:rPr>
            <w:t xml:space="preserve">, </w:t>
          </w:r>
          <w:r w:rsidRPr="00550A5F">
            <w:rPr>
              <w:i/>
              <w:lang w:val="en-US"/>
            </w:rPr>
            <w:t>31</w:t>
          </w:r>
          <w:r w:rsidRPr="00550A5F">
            <w:rPr>
              <w:lang w:val="en-US"/>
            </w:rPr>
            <w:t>(1), 5–17.</w:t>
          </w:r>
        </w:p>
        <w:p w14:paraId="6395E5AB" w14:textId="77777777" w:rsidR="00550A5F" w:rsidRDefault="00550A5F" w:rsidP="00E75125">
          <w:pPr>
            <w:pStyle w:val="CitaviBibliographyEntry"/>
            <w:spacing w:line="480" w:lineRule="auto"/>
            <w:rPr>
              <w:lang w:val="en-US"/>
            </w:rPr>
          </w:pPr>
          <w:bookmarkStart w:id="55" w:name="_CTVL0010fe75e7feb104adbb18573148cd9308a"/>
          <w:r>
            <w:rPr>
              <w:lang w:val="en-US"/>
            </w:rPr>
            <w:lastRenderedPageBreak/>
            <w:t>Benjamini, Y., &amp; Hochberg, Y. (1995). Controlling the False Discovery Rate: A Practical and Powerful Approach to Multiple Testing.</w:t>
          </w:r>
          <w:bookmarkEnd w:id="55"/>
          <w:r>
            <w:rPr>
              <w:lang w:val="en-US"/>
            </w:rPr>
            <w:t xml:space="preserve"> </w:t>
          </w:r>
          <w:r w:rsidRPr="00550A5F">
            <w:rPr>
              <w:i/>
              <w:lang w:val="en-US"/>
            </w:rPr>
            <w:t>Journal of the Royal Statistical Society: Series B (Methodological)</w:t>
          </w:r>
          <w:r w:rsidRPr="00550A5F">
            <w:rPr>
              <w:lang w:val="en-US"/>
            </w:rPr>
            <w:t xml:space="preserve">, </w:t>
          </w:r>
          <w:r w:rsidRPr="00550A5F">
            <w:rPr>
              <w:i/>
              <w:lang w:val="en-US"/>
            </w:rPr>
            <w:t>57</w:t>
          </w:r>
          <w:r w:rsidRPr="00550A5F">
            <w:rPr>
              <w:lang w:val="en-US"/>
            </w:rPr>
            <w:t>(1), 289–300. https://doi.org/10.1111/j.2517-6161.1995.tb02031.x</w:t>
          </w:r>
        </w:p>
        <w:p w14:paraId="46F223A3" w14:textId="77777777" w:rsidR="00550A5F" w:rsidRDefault="00550A5F" w:rsidP="00E75125">
          <w:pPr>
            <w:pStyle w:val="CitaviBibliographyEntry"/>
            <w:spacing w:line="480" w:lineRule="auto"/>
            <w:rPr>
              <w:lang w:val="en-US"/>
            </w:rPr>
          </w:pPr>
          <w:bookmarkStart w:id="56" w:name="_CTVL001b4c35af2d1b64765895fa5629f1b1670"/>
          <w:r>
            <w:rPr>
              <w:lang w:val="en-US"/>
            </w:rPr>
            <w:t>Berry, M., &amp; Brown, S. (2019). Acting in action: Prosodic analysis of character portrayal during acting.</w:t>
          </w:r>
          <w:bookmarkEnd w:id="56"/>
          <w:r>
            <w:rPr>
              <w:lang w:val="en-US"/>
            </w:rPr>
            <w:t xml:space="preserve"> </w:t>
          </w:r>
          <w:r w:rsidRPr="00550A5F">
            <w:rPr>
              <w:i/>
              <w:lang w:val="en-US"/>
            </w:rPr>
            <w:t>Journal of Experimental Psychology. General</w:t>
          </w:r>
          <w:r w:rsidRPr="00550A5F">
            <w:rPr>
              <w:lang w:val="en-US"/>
            </w:rPr>
            <w:t xml:space="preserve">, </w:t>
          </w:r>
          <w:r w:rsidRPr="00550A5F">
            <w:rPr>
              <w:i/>
              <w:lang w:val="en-US"/>
            </w:rPr>
            <w:t>148</w:t>
          </w:r>
          <w:r w:rsidRPr="00550A5F">
            <w:rPr>
              <w:lang w:val="en-US"/>
            </w:rPr>
            <w:t>(8), 1407–1425. https://doi.org/10.1037/xge0000624</w:t>
          </w:r>
        </w:p>
        <w:p w14:paraId="39B50C9C" w14:textId="77777777" w:rsidR="00550A5F" w:rsidRDefault="00550A5F" w:rsidP="00E75125">
          <w:pPr>
            <w:pStyle w:val="CitaviBibliographyEntry"/>
            <w:spacing w:line="480" w:lineRule="auto"/>
            <w:rPr>
              <w:lang w:val="en-US"/>
            </w:rPr>
          </w:pPr>
          <w:bookmarkStart w:id="57" w:name="_CTVL0018bcf5d59f8824881bbcb07603366cee6"/>
          <w:r>
            <w:rPr>
              <w:lang w:val="en-US"/>
            </w:rPr>
            <w:t>Boersma, P. (2018). Praat: doing phonetics by computer [Computer program]: Version 6.0.46, retrieved January 2020 from http://www.praat.org/.</w:t>
          </w:r>
          <w:bookmarkEnd w:id="57"/>
          <w:r>
            <w:rPr>
              <w:lang w:val="en-US"/>
            </w:rPr>
            <w:t xml:space="preserve"> </w:t>
          </w:r>
          <w:r w:rsidRPr="00550A5F">
            <w:rPr>
              <w:i/>
              <w:lang w:val="en-US"/>
            </w:rPr>
            <w:t>Http://www. Praat. Org</w:t>
          </w:r>
          <w:r w:rsidRPr="00550A5F">
            <w:rPr>
              <w:lang w:val="en-US"/>
            </w:rPr>
            <w:t>.</w:t>
          </w:r>
        </w:p>
        <w:p w14:paraId="09DA2384" w14:textId="77777777" w:rsidR="00550A5F" w:rsidRDefault="00550A5F" w:rsidP="00E75125">
          <w:pPr>
            <w:pStyle w:val="CitaviBibliographyEntry"/>
            <w:spacing w:line="480" w:lineRule="auto"/>
            <w:rPr>
              <w:lang w:val="en-US"/>
            </w:rPr>
          </w:pPr>
          <w:bookmarkStart w:id="58" w:name="_CTVL001d5bdd2d0896b4c3dad84efb4d128e415"/>
          <w:r>
            <w:rPr>
              <w:lang w:val="en-US"/>
            </w:rPr>
            <w:t>Bonde, L. O., Juel, K., &amp; Ekholm, O. (2018). Associations between music and health-related outcomes in adult non-musicians, amateur musicians and professional musicians—Results from a nationwide Danish study.</w:t>
          </w:r>
          <w:bookmarkEnd w:id="58"/>
          <w:r>
            <w:rPr>
              <w:lang w:val="en-US"/>
            </w:rPr>
            <w:t xml:space="preserve"> </w:t>
          </w:r>
          <w:r w:rsidRPr="00550A5F">
            <w:rPr>
              <w:i/>
              <w:lang w:val="en-US"/>
            </w:rPr>
            <w:t>Nordic Journal of Music Therapy</w:t>
          </w:r>
          <w:r w:rsidRPr="00550A5F">
            <w:rPr>
              <w:lang w:val="en-US"/>
            </w:rPr>
            <w:t xml:space="preserve">, </w:t>
          </w:r>
          <w:r w:rsidRPr="00550A5F">
            <w:rPr>
              <w:i/>
              <w:lang w:val="en-US"/>
            </w:rPr>
            <w:t>27</w:t>
          </w:r>
          <w:r w:rsidRPr="00550A5F">
            <w:rPr>
              <w:lang w:val="en-US"/>
            </w:rPr>
            <w:t>(4), 262–282. https://doi.org/10.1080/08098131.2018.1439086</w:t>
          </w:r>
        </w:p>
        <w:p w14:paraId="26B056CE" w14:textId="77777777" w:rsidR="00550A5F" w:rsidRDefault="00550A5F" w:rsidP="00E75125">
          <w:pPr>
            <w:pStyle w:val="CitaviBibliographyEntry"/>
            <w:spacing w:line="480" w:lineRule="auto"/>
            <w:rPr>
              <w:lang w:val="en-US"/>
            </w:rPr>
          </w:pPr>
          <w:bookmarkStart w:id="59" w:name="_CTVL0019225d7a8cba149508953a25c45f72589"/>
          <w:r>
            <w:rPr>
              <w:lang w:val="en-US"/>
            </w:rPr>
            <w:t>Breyer, B., &amp; Bluemke, M. (2016).</w:t>
          </w:r>
          <w:bookmarkEnd w:id="59"/>
          <w:r>
            <w:rPr>
              <w:lang w:val="en-US"/>
            </w:rPr>
            <w:t xml:space="preserve"> </w:t>
          </w:r>
          <w:r w:rsidRPr="00550A5F">
            <w:rPr>
              <w:i/>
              <w:lang w:val="en-US"/>
            </w:rPr>
            <w:t xml:space="preserve">Deutsche Version der Positive and Negative Affect Schedule PANAS (GESIS Panel). </w:t>
          </w:r>
          <w:r w:rsidRPr="00550A5F">
            <w:rPr>
              <w:lang w:val="en-US"/>
            </w:rPr>
            <w:t>https://doi.org/10.6102/zis242</w:t>
          </w:r>
        </w:p>
        <w:p w14:paraId="6D9D514D" w14:textId="77777777" w:rsidR="00550A5F" w:rsidRDefault="00550A5F" w:rsidP="00E75125">
          <w:pPr>
            <w:pStyle w:val="CitaviBibliographyEntry"/>
            <w:spacing w:line="480" w:lineRule="auto"/>
            <w:rPr>
              <w:lang w:val="en-US"/>
            </w:rPr>
          </w:pPr>
          <w:bookmarkStart w:id="60" w:name="_CTVL0014c69460c6ffc475c919f8331b1ac4729"/>
          <w:r>
            <w:rPr>
              <w:lang w:val="en-US"/>
            </w:rPr>
            <w:t>Christiner, M., &amp; Reiterer, S. M. (2015). A Mozart is not a Pavarotti: Singers outperform instrumentalists on foreign accent imitation.</w:t>
          </w:r>
          <w:bookmarkEnd w:id="60"/>
          <w:r>
            <w:rPr>
              <w:lang w:val="en-US"/>
            </w:rPr>
            <w:t xml:space="preserve"> </w:t>
          </w:r>
          <w:r w:rsidRPr="00550A5F">
            <w:rPr>
              <w:i/>
              <w:lang w:val="en-US"/>
            </w:rPr>
            <w:t>Frontiers in Human Neuroscience</w:t>
          </w:r>
          <w:r w:rsidRPr="00550A5F">
            <w:rPr>
              <w:lang w:val="en-US"/>
            </w:rPr>
            <w:t xml:space="preserve">, </w:t>
          </w:r>
          <w:r w:rsidRPr="00550A5F">
            <w:rPr>
              <w:i/>
              <w:lang w:val="en-US"/>
            </w:rPr>
            <w:t>9</w:t>
          </w:r>
          <w:r w:rsidRPr="00550A5F">
            <w:rPr>
              <w:lang w:val="en-US"/>
            </w:rPr>
            <w:t>, 482. https://doi.org/10.3389/fnhum.2015.00482</w:t>
          </w:r>
        </w:p>
        <w:p w14:paraId="23085C3B" w14:textId="77777777" w:rsidR="00550A5F" w:rsidRDefault="00550A5F" w:rsidP="00E75125">
          <w:pPr>
            <w:pStyle w:val="CitaviBibliographyEntry"/>
            <w:spacing w:line="480" w:lineRule="auto"/>
            <w:rPr>
              <w:lang w:val="en-US"/>
            </w:rPr>
          </w:pPr>
          <w:bookmarkStart w:id="61" w:name="_CTVL001f3d30444bd094c628cfd31c090beabd9"/>
          <w:r>
            <w:rPr>
              <w:lang w:val="en-US"/>
            </w:rPr>
            <w:t>Correia, A. I., Castro, S. L [Sao Luis], MacGregor, C., Müllensiefen, D., Schellenberg, E. G., &amp; Lima, C. F. (2022). Enhanced recognition of vocal emotions in individuals with naturally good musical abilities.</w:t>
          </w:r>
          <w:bookmarkEnd w:id="61"/>
          <w:r>
            <w:rPr>
              <w:lang w:val="en-US"/>
            </w:rPr>
            <w:t xml:space="preserve"> </w:t>
          </w:r>
          <w:r w:rsidRPr="00550A5F">
            <w:rPr>
              <w:i/>
              <w:lang w:val="en-US"/>
            </w:rPr>
            <w:t>Emotion</w:t>
          </w:r>
          <w:r w:rsidRPr="00550A5F">
            <w:rPr>
              <w:lang w:val="en-US"/>
            </w:rPr>
            <w:t xml:space="preserve">, </w:t>
          </w:r>
          <w:r w:rsidRPr="00550A5F">
            <w:rPr>
              <w:i/>
              <w:lang w:val="en-US"/>
            </w:rPr>
            <w:t>22</w:t>
          </w:r>
          <w:r w:rsidRPr="00550A5F">
            <w:rPr>
              <w:lang w:val="en-US"/>
            </w:rPr>
            <w:t>(5), 894–906. https://doi.org/10.1037/emo0000770</w:t>
          </w:r>
        </w:p>
        <w:p w14:paraId="7A0C729C" w14:textId="77777777" w:rsidR="00550A5F" w:rsidRDefault="00550A5F" w:rsidP="00E75125">
          <w:pPr>
            <w:pStyle w:val="CitaviBibliographyEntry"/>
            <w:spacing w:line="480" w:lineRule="auto"/>
            <w:rPr>
              <w:lang w:val="en-US"/>
            </w:rPr>
          </w:pPr>
          <w:bookmarkStart w:id="62" w:name="_CTVL001054b6372e59740a8b23865ec452ea9cd"/>
          <w:r>
            <w:rPr>
              <w:lang w:val="en-US"/>
            </w:rPr>
            <w:t>Fisher, R. A., Hoult, A. R., &amp; Tucker, W. S. (2020). A Comparison of Facial Muscle Activation for Vocalists and Instrumentalists.</w:t>
          </w:r>
          <w:bookmarkEnd w:id="62"/>
          <w:r>
            <w:rPr>
              <w:lang w:val="en-US"/>
            </w:rPr>
            <w:t xml:space="preserve"> </w:t>
          </w:r>
          <w:r w:rsidRPr="00550A5F">
            <w:rPr>
              <w:i/>
              <w:lang w:val="en-US"/>
            </w:rPr>
            <w:t>Journal of Music Teacher Education</w:t>
          </w:r>
          <w:r w:rsidRPr="00550A5F">
            <w:rPr>
              <w:lang w:val="en-US"/>
            </w:rPr>
            <w:t xml:space="preserve">, </w:t>
          </w:r>
          <w:r w:rsidRPr="00550A5F">
            <w:rPr>
              <w:i/>
              <w:lang w:val="en-US"/>
            </w:rPr>
            <w:t>30</w:t>
          </w:r>
          <w:r w:rsidRPr="00550A5F">
            <w:rPr>
              <w:lang w:val="en-US"/>
            </w:rPr>
            <w:t>(1), 53–64. https://doi.org/10.1177/1057083720947412</w:t>
          </w:r>
        </w:p>
        <w:p w14:paraId="0F86ADD8" w14:textId="77777777" w:rsidR="00550A5F" w:rsidRPr="000C7D80" w:rsidRDefault="00550A5F" w:rsidP="00E75125">
          <w:pPr>
            <w:pStyle w:val="CitaviBibliographyEntry"/>
            <w:spacing w:line="480" w:lineRule="auto"/>
          </w:pPr>
          <w:bookmarkStart w:id="63" w:name="_CTVL00111a838218dd3406bbfdf594513d70ba0"/>
          <w:r>
            <w:rPr>
              <w:lang w:val="en-US"/>
            </w:rPr>
            <w:t xml:space="preserve">Freitag, C. M., Retz-Junginger, P., Retz, W., Seitz, C., Palmason, H., Meyer, J., Rösler, M., &amp; Gontard, A. von (2007). </w:t>
          </w:r>
          <w:r w:rsidRPr="00550A5F">
            <w:t>Evaluation der deutschen Version des Autismus-Spektrum-</w:t>
          </w:r>
          <w:r w:rsidRPr="00550A5F">
            <w:lastRenderedPageBreak/>
            <w:t>Quotienten (AQ) - die Kurzversion AQ-k.</w:t>
          </w:r>
          <w:bookmarkEnd w:id="63"/>
          <w:r w:rsidRPr="00550A5F">
            <w:t xml:space="preserve"> </w:t>
          </w:r>
          <w:r w:rsidRPr="000C7D80">
            <w:rPr>
              <w:i/>
            </w:rPr>
            <w:t>Zeitschrift Für Klinische Psychologie Und Psychotherapie</w:t>
          </w:r>
          <w:r w:rsidRPr="000C7D80">
            <w:t xml:space="preserve">, </w:t>
          </w:r>
          <w:r w:rsidRPr="000C7D80">
            <w:rPr>
              <w:i/>
            </w:rPr>
            <w:t>36</w:t>
          </w:r>
          <w:r w:rsidRPr="000C7D80">
            <w:t>(4), 280–289. https://doi.org/10.1026/1616-3443.36.4.280</w:t>
          </w:r>
        </w:p>
        <w:p w14:paraId="4AD78304" w14:textId="77777777" w:rsidR="00550A5F" w:rsidRDefault="00550A5F" w:rsidP="00E75125">
          <w:pPr>
            <w:pStyle w:val="CitaviBibliographyEntry"/>
            <w:spacing w:line="480" w:lineRule="auto"/>
            <w:rPr>
              <w:lang w:val="en-US"/>
            </w:rPr>
          </w:pPr>
          <w:bookmarkStart w:id="64" w:name="_CTVL001ea1526d28f4a4bfd8cbb27222a58911f"/>
          <w:r w:rsidRPr="00550A5F">
            <w:t xml:space="preserve">Frühholz, S., &amp; Schweinberger, S. R. (2021). </w:t>
          </w:r>
          <w:r>
            <w:rPr>
              <w:lang w:val="en-US"/>
            </w:rPr>
            <w:t>Nonverbal auditory communication - Evidence for integrated neural systems for voice signal production and perception.</w:t>
          </w:r>
          <w:bookmarkEnd w:id="64"/>
          <w:r>
            <w:rPr>
              <w:lang w:val="en-US"/>
            </w:rPr>
            <w:t xml:space="preserve"> </w:t>
          </w:r>
          <w:r w:rsidRPr="00550A5F">
            <w:rPr>
              <w:i/>
              <w:lang w:val="en-US"/>
            </w:rPr>
            <w:t>Progress in Neurobiology</w:t>
          </w:r>
          <w:r w:rsidRPr="00550A5F">
            <w:rPr>
              <w:lang w:val="en-US"/>
            </w:rPr>
            <w:t xml:space="preserve">, </w:t>
          </w:r>
          <w:r w:rsidRPr="00550A5F">
            <w:rPr>
              <w:i/>
              <w:lang w:val="en-US"/>
            </w:rPr>
            <w:t>199</w:t>
          </w:r>
          <w:r w:rsidRPr="00550A5F">
            <w:rPr>
              <w:lang w:val="en-US"/>
            </w:rPr>
            <w:t>, 101948. https://doi.org/10.1016/j.pneurobio.2020.101948</w:t>
          </w:r>
        </w:p>
        <w:p w14:paraId="6FCC8A8F" w14:textId="77777777" w:rsidR="00550A5F" w:rsidRPr="00550A5F" w:rsidRDefault="00550A5F" w:rsidP="00E75125">
          <w:pPr>
            <w:pStyle w:val="CitaviBibliographyEntry"/>
            <w:spacing w:line="480" w:lineRule="auto"/>
          </w:pPr>
          <w:bookmarkStart w:id="65" w:name="_CTVL001ae5b330363fb48e68563857bb27266ec"/>
          <w:r>
            <w:rPr>
              <w:lang w:val="en-US"/>
            </w:rPr>
            <w:t>Greenspon, E. B., &amp; Montanaro, V. (2023). Singing ability is related to vocal emotion recognition: Evidence for shared sensorimotor processing across speech and music.</w:t>
          </w:r>
          <w:bookmarkEnd w:id="65"/>
          <w:r>
            <w:rPr>
              <w:lang w:val="en-US"/>
            </w:rPr>
            <w:t xml:space="preserve"> </w:t>
          </w:r>
          <w:r w:rsidRPr="00550A5F">
            <w:rPr>
              <w:i/>
            </w:rPr>
            <w:t>Attention, Perception &amp; Psychophysics</w:t>
          </w:r>
          <w:r w:rsidRPr="00550A5F">
            <w:t xml:space="preserve">, </w:t>
          </w:r>
          <w:r w:rsidRPr="00550A5F">
            <w:rPr>
              <w:i/>
            </w:rPr>
            <w:t>85</w:t>
          </w:r>
          <w:r w:rsidRPr="00550A5F">
            <w:t>(1), 234–243. https://doi.org/10.3758/s13414-022-02613-0</w:t>
          </w:r>
        </w:p>
        <w:p w14:paraId="0E60AA0D" w14:textId="77777777" w:rsidR="00550A5F" w:rsidRDefault="00550A5F" w:rsidP="00E75125">
          <w:pPr>
            <w:pStyle w:val="CitaviBibliographyEntry"/>
            <w:spacing w:line="480" w:lineRule="auto"/>
            <w:rPr>
              <w:lang w:val="en-US"/>
            </w:rPr>
          </w:pPr>
          <w:bookmarkStart w:id="66" w:name="_CTVL00105e01761dbef4bdfa9f7fbd2629fc752"/>
          <w:r w:rsidRPr="00550A5F">
            <w:t xml:space="preserve">Hake, R., Kreutz, G., Frischen, U., Schlender, M., Rois-Merz, E., Meis, M., Wagener, K. C., &amp; Siedenburg, K. (2024). </w:t>
          </w:r>
          <w:r>
            <w:rPr>
              <w:lang w:val="en-US"/>
            </w:rPr>
            <w:t>A Survey on Hearing Health of Musicians in Professional and Amateur Orchestras.</w:t>
          </w:r>
          <w:bookmarkEnd w:id="66"/>
          <w:r>
            <w:rPr>
              <w:lang w:val="en-US"/>
            </w:rPr>
            <w:t xml:space="preserve"> </w:t>
          </w:r>
          <w:r w:rsidRPr="00550A5F">
            <w:rPr>
              <w:i/>
              <w:lang w:val="en-US"/>
            </w:rPr>
            <w:t>Trends in Hearing</w:t>
          </w:r>
          <w:r w:rsidRPr="00550A5F">
            <w:rPr>
              <w:lang w:val="en-US"/>
            </w:rPr>
            <w:t xml:space="preserve">, </w:t>
          </w:r>
          <w:r w:rsidRPr="00550A5F">
            <w:rPr>
              <w:i/>
              <w:lang w:val="en-US"/>
            </w:rPr>
            <w:t>28</w:t>
          </w:r>
          <w:r w:rsidRPr="00550A5F">
            <w:rPr>
              <w:lang w:val="en-US"/>
            </w:rPr>
            <w:t>, 23312165241293762. https://doi.org/10.1177/23312165241293762</w:t>
          </w:r>
        </w:p>
        <w:p w14:paraId="4A48B4AC" w14:textId="77777777" w:rsidR="00550A5F" w:rsidRDefault="00550A5F" w:rsidP="00E75125">
          <w:pPr>
            <w:pStyle w:val="CitaviBibliographyEntry"/>
            <w:spacing w:line="480" w:lineRule="auto"/>
            <w:rPr>
              <w:lang w:val="en-US"/>
            </w:rPr>
          </w:pPr>
          <w:bookmarkStart w:id="67" w:name="_CTVL001fcbf239e712c4d1d867a0d9fff587287"/>
          <w:r>
            <w:rPr>
              <w:lang w:val="en-US"/>
            </w:rPr>
            <w:t>Halwani, G. F., Loui, P., Rüber, T., &amp; Schlaug, G. (2011). Effects of practice and experience on the arcuate fasciculus: Comparing singers, instrumentalists, and non-musicians.</w:t>
          </w:r>
          <w:bookmarkEnd w:id="67"/>
          <w:r>
            <w:rPr>
              <w:lang w:val="en-US"/>
            </w:rPr>
            <w:t xml:space="preserve"> </w:t>
          </w:r>
          <w:r w:rsidRPr="00550A5F">
            <w:rPr>
              <w:i/>
              <w:lang w:val="en-US"/>
            </w:rPr>
            <w:t>Frontiers in Psychology</w:t>
          </w:r>
          <w:r w:rsidRPr="00550A5F">
            <w:rPr>
              <w:lang w:val="en-US"/>
            </w:rPr>
            <w:t xml:space="preserve">, </w:t>
          </w:r>
          <w:r w:rsidRPr="00550A5F">
            <w:rPr>
              <w:i/>
              <w:lang w:val="en-US"/>
            </w:rPr>
            <w:t>2</w:t>
          </w:r>
          <w:r w:rsidRPr="00550A5F">
            <w:rPr>
              <w:lang w:val="en-US"/>
            </w:rPr>
            <w:t>, 156. https://doi.org/10.3389/fpsyg.2011.00156</w:t>
          </w:r>
        </w:p>
        <w:p w14:paraId="0F8C41D3" w14:textId="77777777" w:rsidR="00550A5F" w:rsidRDefault="00550A5F" w:rsidP="00E75125">
          <w:pPr>
            <w:pStyle w:val="CitaviBibliographyEntry"/>
            <w:spacing w:line="480" w:lineRule="auto"/>
            <w:rPr>
              <w:lang w:val="en-US"/>
            </w:rPr>
          </w:pPr>
          <w:bookmarkStart w:id="68" w:name="_CTVL001e7710f1db3c64ee19d4220fbbe882994"/>
          <w:r>
            <w:rPr>
              <w:lang w:val="en-US"/>
            </w:rPr>
            <w:t>Hoekstra, R. A., Bartels, M., Cath, D. C., &amp; Boomsma, D. I. (2008). Factor structure, reliability and criterion validity of the Autism-Spectrum Quotient (AQ): a study in Dutch population and patient groups.</w:t>
          </w:r>
          <w:bookmarkEnd w:id="68"/>
          <w:r>
            <w:rPr>
              <w:lang w:val="en-US"/>
            </w:rPr>
            <w:t xml:space="preserve"> </w:t>
          </w:r>
          <w:r w:rsidRPr="00550A5F">
            <w:rPr>
              <w:i/>
              <w:lang w:val="en-US"/>
            </w:rPr>
            <w:t>J Autism Dev Disord</w:t>
          </w:r>
          <w:r w:rsidRPr="00550A5F">
            <w:rPr>
              <w:lang w:val="en-US"/>
            </w:rPr>
            <w:t xml:space="preserve">, </w:t>
          </w:r>
          <w:r w:rsidRPr="00550A5F">
            <w:rPr>
              <w:i/>
              <w:lang w:val="en-US"/>
            </w:rPr>
            <w:t>38</w:t>
          </w:r>
          <w:r w:rsidRPr="00550A5F">
            <w:rPr>
              <w:lang w:val="en-US"/>
            </w:rPr>
            <w:t>(8), 1555–1566. https://doi.org/10.1007/s10803-008-0538-x</w:t>
          </w:r>
        </w:p>
        <w:p w14:paraId="70205220" w14:textId="77777777" w:rsidR="00550A5F" w:rsidRDefault="00550A5F" w:rsidP="00E75125">
          <w:pPr>
            <w:pStyle w:val="CitaviBibliographyEntry"/>
            <w:spacing w:line="480" w:lineRule="auto"/>
            <w:rPr>
              <w:lang w:val="en-US"/>
            </w:rPr>
          </w:pPr>
          <w:bookmarkStart w:id="69" w:name="_CTVL001e72611fe855d477290537ff424c1b2ed"/>
          <w:r>
            <w:rPr>
              <w:lang w:val="en-US"/>
            </w:rPr>
            <w:t>Jarosz, A. F., &amp; Wiley, J. (2014). What Are the Odds? A Practical Guide to Computing and Reporting Bayes Factors.</w:t>
          </w:r>
          <w:bookmarkEnd w:id="69"/>
          <w:r>
            <w:rPr>
              <w:lang w:val="en-US"/>
            </w:rPr>
            <w:t xml:space="preserve"> </w:t>
          </w:r>
          <w:r w:rsidRPr="00550A5F">
            <w:rPr>
              <w:i/>
              <w:lang w:val="en-US"/>
            </w:rPr>
            <w:t>The Journal of Problem Solving</w:t>
          </w:r>
          <w:r w:rsidRPr="00550A5F">
            <w:rPr>
              <w:lang w:val="en-US"/>
            </w:rPr>
            <w:t xml:space="preserve">, </w:t>
          </w:r>
          <w:r w:rsidRPr="00550A5F">
            <w:rPr>
              <w:i/>
              <w:lang w:val="en-US"/>
            </w:rPr>
            <w:t>7</w:t>
          </w:r>
          <w:r w:rsidRPr="00550A5F">
            <w:rPr>
              <w:lang w:val="en-US"/>
            </w:rPr>
            <w:t>(1). https://doi.org/10.7771/1932-6246.1167</w:t>
          </w:r>
        </w:p>
        <w:p w14:paraId="0ACAB924" w14:textId="77777777" w:rsidR="00550A5F" w:rsidRPr="00550A5F" w:rsidRDefault="00550A5F" w:rsidP="00E75125">
          <w:pPr>
            <w:pStyle w:val="CitaviBibliographyEntry"/>
            <w:spacing w:line="480" w:lineRule="auto"/>
          </w:pPr>
          <w:bookmarkStart w:id="70" w:name="_CTVL001443122bac9874560888a2ef356d85bf5"/>
          <w:r>
            <w:rPr>
              <w:lang w:val="en-US"/>
            </w:rPr>
            <w:t xml:space="preserve">JASP Team. </w:t>
          </w:r>
          <w:r w:rsidRPr="00550A5F">
            <w:t>(2025).</w:t>
          </w:r>
          <w:bookmarkEnd w:id="70"/>
          <w:r w:rsidRPr="00550A5F">
            <w:t xml:space="preserve"> </w:t>
          </w:r>
          <w:r w:rsidRPr="00550A5F">
            <w:rPr>
              <w:i/>
            </w:rPr>
            <w:t>JASP (Version 0.19.3)[Computer software]</w:t>
          </w:r>
          <w:r w:rsidRPr="00550A5F">
            <w:t>. https://jasp-stats.org/</w:t>
          </w:r>
        </w:p>
        <w:p w14:paraId="5CDA1C82" w14:textId="77777777" w:rsidR="00550A5F" w:rsidRDefault="00550A5F" w:rsidP="00E75125">
          <w:pPr>
            <w:pStyle w:val="CitaviBibliographyEntry"/>
            <w:spacing w:line="480" w:lineRule="auto"/>
            <w:rPr>
              <w:lang w:val="en-US"/>
            </w:rPr>
          </w:pPr>
          <w:bookmarkStart w:id="71" w:name="_CTVL001b20bdd2e237a4869b98a8301899eb53c"/>
          <w:r>
            <w:rPr>
              <w:lang w:val="en-US"/>
            </w:rPr>
            <w:t>Jürgens, R., Grass, A., Drolet, M., &amp; Fischer, J. (2015). Effect of Acting Experience on Emotion Expression and Recognition in Voice: Non-Actors Provide Better Stimuli than Expected.</w:t>
          </w:r>
          <w:bookmarkEnd w:id="71"/>
          <w:r>
            <w:rPr>
              <w:lang w:val="en-US"/>
            </w:rPr>
            <w:t xml:space="preserve"> </w:t>
          </w:r>
          <w:r w:rsidRPr="00550A5F">
            <w:rPr>
              <w:i/>
              <w:lang w:val="en-US"/>
            </w:rPr>
            <w:t>Journal of Nonverbal Behavior</w:t>
          </w:r>
          <w:r w:rsidRPr="00550A5F">
            <w:rPr>
              <w:lang w:val="en-US"/>
            </w:rPr>
            <w:t xml:space="preserve">, </w:t>
          </w:r>
          <w:r w:rsidRPr="00550A5F">
            <w:rPr>
              <w:i/>
              <w:lang w:val="en-US"/>
            </w:rPr>
            <w:t>39</w:t>
          </w:r>
          <w:r w:rsidRPr="00550A5F">
            <w:rPr>
              <w:lang w:val="en-US"/>
            </w:rPr>
            <w:t>(3), 195–214. https://doi.org/10.1007/s10919-015-0209-5</w:t>
          </w:r>
        </w:p>
        <w:p w14:paraId="22B13451" w14:textId="77777777" w:rsidR="00550A5F" w:rsidRDefault="00550A5F" w:rsidP="00E75125">
          <w:pPr>
            <w:pStyle w:val="CitaviBibliographyEntry"/>
            <w:spacing w:line="480" w:lineRule="auto"/>
            <w:rPr>
              <w:lang w:val="en-US"/>
            </w:rPr>
          </w:pPr>
          <w:bookmarkStart w:id="72" w:name="_CTVL001b047e1b96de74266b43aadb4a3af2496"/>
          <w:r>
            <w:rPr>
              <w:lang w:val="en-US"/>
            </w:rPr>
            <w:lastRenderedPageBreak/>
            <w:t>Juslin, P. N., &amp; Laukka, P. (2003). Communication of emotions in vocal expression and music performance: different channels, same code?</w:t>
          </w:r>
          <w:bookmarkEnd w:id="72"/>
          <w:r>
            <w:rPr>
              <w:lang w:val="en-US"/>
            </w:rPr>
            <w:t xml:space="preserve"> </w:t>
          </w:r>
          <w:r w:rsidRPr="00550A5F">
            <w:rPr>
              <w:i/>
              <w:lang w:val="en-US"/>
            </w:rPr>
            <w:t>Psychol Bull</w:t>
          </w:r>
          <w:r w:rsidRPr="00550A5F">
            <w:rPr>
              <w:lang w:val="en-US"/>
            </w:rPr>
            <w:t xml:space="preserve">, </w:t>
          </w:r>
          <w:r w:rsidRPr="00550A5F">
            <w:rPr>
              <w:i/>
              <w:lang w:val="en-US"/>
            </w:rPr>
            <w:t>129</w:t>
          </w:r>
          <w:r w:rsidRPr="00550A5F">
            <w:rPr>
              <w:lang w:val="en-US"/>
            </w:rPr>
            <w:t>(5), 770–814. https://doi.org/10.1037/0033-2909.129.5.770</w:t>
          </w:r>
        </w:p>
        <w:p w14:paraId="5684B4CD" w14:textId="77777777" w:rsidR="00550A5F" w:rsidRDefault="00550A5F" w:rsidP="00E75125">
          <w:pPr>
            <w:pStyle w:val="CitaviBibliographyEntry"/>
            <w:spacing w:line="480" w:lineRule="auto"/>
            <w:rPr>
              <w:lang w:val="en-US"/>
            </w:rPr>
          </w:pPr>
          <w:bookmarkStart w:id="73" w:name="_CTVL001fb05dfdb123f4ddab7972fcf8357b374"/>
          <w:r>
            <w:rPr>
              <w:lang w:val="en-US"/>
            </w:rPr>
            <w:t>Kachlicka, M., &amp; Tierney, A. (2024). Voice actors show enhanced neural tracking of pitch, prosody perception, and music perception.</w:t>
          </w:r>
          <w:bookmarkEnd w:id="73"/>
          <w:r>
            <w:rPr>
              <w:lang w:val="en-US"/>
            </w:rPr>
            <w:t xml:space="preserve"> </w:t>
          </w:r>
          <w:r w:rsidRPr="00550A5F">
            <w:rPr>
              <w:i/>
              <w:lang w:val="en-US"/>
            </w:rPr>
            <w:t>Cortex</w:t>
          </w:r>
          <w:r w:rsidRPr="00550A5F">
            <w:rPr>
              <w:lang w:val="en-US"/>
            </w:rPr>
            <w:t xml:space="preserve">, </w:t>
          </w:r>
          <w:r w:rsidRPr="00550A5F">
            <w:rPr>
              <w:i/>
              <w:lang w:val="en-US"/>
            </w:rPr>
            <w:t>178</w:t>
          </w:r>
          <w:r w:rsidRPr="00550A5F">
            <w:rPr>
              <w:lang w:val="en-US"/>
            </w:rPr>
            <w:t>, 213–222. https://doi.org/10.1016/j.cortex.2024.06.016</w:t>
          </w:r>
        </w:p>
        <w:p w14:paraId="4642EF7F" w14:textId="77777777" w:rsidR="00550A5F" w:rsidRDefault="00550A5F" w:rsidP="00E75125">
          <w:pPr>
            <w:pStyle w:val="CitaviBibliographyEntry"/>
            <w:spacing w:line="480" w:lineRule="auto"/>
            <w:rPr>
              <w:lang w:val="en-US"/>
            </w:rPr>
          </w:pPr>
          <w:bookmarkStart w:id="74" w:name="_CTVL001d709af4ace5c42978ae9f5da346d04ca"/>
          <w:r>
            <w:rPr>
              <w:lang w:val="en-US"/>
            </w:rPr>
            <w:t>Kawahara, H., Morise, M., &amp; Skuk, V. G. (2013). Temporally variable multi-aspect N-way morphing based on interference-free speech representations.</w:t>
          </w:r>
          <w:bookmarkEnd w:id="74"/>
          <w:r>
            <w:rPr>
              <w:lang w:val="en-US"/>
            </w:rPr>
            <w:t xml:space="preserve"> </w:t>
          </w:r>
          <w:r w:rsidRPr="00550A5F">
            <w:rPr>
              <w:i/>
              <w:lang w:val="en-US"/>
            </w:rPr>
            <w:t>IEEE International Conference on Acoustics, Speech and Signal Processing</w:t>
          </w:r>
          <w:r w:rsidRPr="00550A5F">
            <w:rPr>
              <w:lang w:val="en-US"/>
            </w:rPr>
            <w:t>.</w:t>
          </w:r>
        </w:p>
        <w:p w14:paraId="32BD78AD" w14:textId="77777777" w:rsidR="00550A5F" w:rsidRDefault="00550A5F" w:rsidP="00E75125">
          <w:pPr>
            <w:pStyle w:val="CitaviBibliographyEntry"/>
            <w:spacing w:line="480" w:lineRule="auto"/>
            <w:rPr>
              <w:lang w:val="en-US"/>
            </w:rPr>
          </w:pPr>
          <w:bookmarkStart w:id="75" w:name="_CTVL0018872f5e0a62c4a82936d89b5ef481744"/>
          <w:r>
            <w:rPr>
              <w:lang w:val="en-US"/>
            </w:rPr>
            <w:t>Kawahara, H., Morise, M., Takahashi, T., Nisimura, R., Irino, T., &amp; Banno, H. (2008). TANDEM-STRAIGHT: A temporally stable power spectral representation for periodic signals and applications to interference-free spectrum, F0, and aperiodicity estimation.</w:t>
          </w:r>
          <w:bookmarkEnd w:id="75"/>
          <w:r>
            <w:rPr>
              <w:lang w:val="en-US"/>
            </w:rPr>
            <w:t xml:space="preserve"> </w:t>
          </w:r>
          <w:r w:rsidRPr="00550A5F">
            <w:rPr>
              <w:i/>
              <w:lang w:val="en-US"/>
            </w:rPr>
            <w:t>IEEE International Conference on Acoustics, Speech and Signal Processing</w:t>
          </w:r>
          <w:r w:rsidRPr="00550A5F">
            <w:rPr>
              <w:lang w:val="en-US"/>
            </w:rPr>
            <w:t>.</w:t>
          </w:r>
        </w:p>
        <w:p w14:paraId="6BCB7FE5" w14:textId="77777777" w:rsidR="00550A5F" w:rsidRDefault="00550A5F" w:rsidP="00E75125">
          <w:pPr>
            <w:pStyle w:val="CitaviBibliographyEntry"/>
            <w:spacing w:line="480" w:lineRule="auto"/>
            <w:rPr>
              <w:lang w:val="en-US"/>
            </w:rPr>
          </w:pPr>
          <w:bookmarkStart w:id="76" w:name="_CTVL001c8761d98c9d949bc98ad5098b4b80803"/>
          <w:r>
            <w:rPr>
              <w:lang w:val="en-US"/>
            </w:rPr>
            <w:t>Kawahara, H., &amp; Skuk, V. G. (2018). Voice Morphing. In S. Frühholz, P. Belin, &amp; K. R. Scherer (Eds.),</w:t>
          </w:r>
          <w:bookmarkEnd w:id="76"/>
          <w:r>
            <w:rPr>
              <w:lang w:val="en-US"/>
            </w:rPr>
            <w:t xml:space="preserve"> </w:t>
          </w:r>
          <w:r w:rsidRPr="00550A5F">
            <w:rPr>
              <w:i/>
              <w:lang w:val="en-US"/>
            </w:rPr>
            <w:t xml:space="preserve">The Oxford Handbook of Voice Perception </w:t>
          </w:r>
          <w:r w:rsidRPr="00550A5F">
            <w:rPr>
              <w:lang w:val="en-US"/>
            </w:rPr>
            <w:t>(pp. 684–706). Oxford University Press. https://doi.org/10.1093/oxfordhb/9780198743187.013.31</w:t>
          </w:r>
        </w:p>
        <w:p w14:paraId="15EB6B3D" w14:textId="77777777" w:rsidR="00550A5F" w:rsidRDefault="00550A5F" w:rsidP="00E75125">
          <w:pPr>
            <w:pStyle w:val="CitaviBibliographyEntry"/>
            <w:spacing w:line="480" w:lineRule="auto"/>
            <w:rPr>
              <w:lang w:val="en-US"/>
            </w:rPr>
          </w:pPr>
          <w:bookmarkStart w:id="77" w:name="_CTVL001fb2b984f6e624be2b0c4b9f23cb5ca4c"/>
          <w:r>
            <w:rPr>
              <w:lang w:val="en-US"/>
            </w:rPr>
            <w:t>Kleber, B [B.], Veit, R., Birbaumer, N., Gruzelier, J., &amp; Lotze, M. (2010). The brain of opera singers: Experience-dependent changes in functional activation.</w:t>
          </w:r>
          <w:bookmarkEnd w:id="77"/>
          <w:r>
            <w:rPr>
              <w:lang w:val="en-US"/>
            </w:rPr>
            <w:t xml:space="preserve"> </w:t>
          </w:r>
          <w:r w:rsidRPr="00550A5F">
            <w:rPr>
              <w:i/>
              <w:lang w:val="en-US"/>
            </w:rPr>
            <w:t>Cerebral Cortex</w:t>
          </w:r>
          <w:r w:rsidRPr="00550A5F">
            <w:rPr>
              <w:lang w:val="en-US"/>
            </w:rPr>
            <w:t xml:space="preserve">, </w:t>
          </w:r>
          <w:r w:rsidRPr="00550A5F">
            <w:rPr>
              <w:i/>
              <w:lang w:val="en-US"/>
            </w:rPr>
            <w:t>20</w:t>
          </w:r>
          <w:r w:rsidRPr="00550A5F">
            <w:rPr>
              <w:lang w:val="en-US"/>
            </w:rPr>
            <w:t>(5), 1144–1152. https://doi.org/10.1093/cercor/bhp177</w:t>
          </w:r>
        </w:p>
        <w:p w14:paraId="781F51DE" w14:textId="77777777" w:rsidR="00550A5F" w:rsidRDefault="00550A5F" w:rsidP="00E75125">
          <w:pPr>
            <w:pStyle w:val="CitaviBibliographyEntry"/>
            <w:spacing w:line="480" w:lineRule="auto"/>
            <w:rPr>
              <w:lang w:val="en-US"/>
            </w:rPr>
          </w:pPr>
          <w:bookmarkStart w:id="78" w:name="_CTVL001eec65599c99340e5847d67fa86a419ab"/>
          <w:r>
            <w:rPr>
              <w:lang w:val="en-US"/>
            </w:rPr>
            <w:t>Kraus, N., &amp; Chandrasekaran, B. (2010). Music training for the development of auditory skills.</w:t>
          </w:r>
          <w:bookmarkEnd w:id="78"/>
          <w:r>
            <w:rPr>
              <w:lang w:val="en-US"/>
            </w:rPr>
            <w:t xml:space="preserve"> </w:t>
          </w:r>
          <w:r w:rsidRPr="00550A5F">
            <w:rPr>
              <w:i/>
              <w:lang w:val="en-US"/>
            </w:rPr>
            <w:t>Nature Reviews Neuroscience</w:t>
          </w:r>
          <w:r w:rsidRPr="00550A5F">
            <w:rPr>
              <w:lang w:val="en-US"/>
            </w:rPr>
            <w:t xml:space="preserve">, </w:t>
          </w:r>
          <w:r w:rsidRPr="00550A5F">
            <w:rPr>
              <w:i/>
              <w:lang w:val="en-US"/>
            </w:rPr>
            <w:t>11</w:t>
          </w:r>
          <w:r w:rsidRPr="00550A5F">
            <w:rPr>
              <w:lang w:val="en-US"/>
            </w:rPr>
            <w:t>(8), 599–605. https://doi.org/10.1038/nrn2882</w:t>
          </w:r>
        </w:p>
        <w:p w14:paraId="7526B2A0" w14:textId="77777777" w:rsidR="00550A5F" w:rsidRDefault="00550A5F" w:rsidP="00E75125">
          <w:pPr>
            <w:pStyle w:val="CitaviBibliographyEntry"/>
            <w:spacing w:line="480" w:lineRule="auto"/>
            <w:rPr>
              <w:lang w:val="en-US"/>
            </w:rPr>
          </w:pPr>
          <w:bookmarkStart w:id="79" w:name="_CTVL0010c19d9ac001f408b867a6f85c86d9367"/>
          <w:r>
            <w:rPr>
              <w:lang w:val="en-US"/>
            </w:rPr>
            <w:t>Krishnan, S., Lima, C. F., Evans, S., Chen, S., Guldner, S., Yeff, H., Manly, T., &amp; Scott, S. K. (2018). Beatboxers and Guitarists Engage Sensorimotor Regions Selectively When Listening to the Instruments They can Play.</w:t>
          </w:r>
          <w:bookmarkEnd w:id="79"/>
          <w:r>
            <w:rPr>
              <w:lang w:val="en-US"/>
            </w:rPr>
            <w:t xml:space="preserve"> </w:t>
          </w:r>
          <w:r w:rsidRPr="00550A5F">
            <w:rPr>
              <w:i/>
              <w:lang w:val="en-US"/>
            </w:rPr>
            <w:t>Cerebral Cortex</w:t>
          </w:r>
          <w:r w:rsidRPr="00550A5F">
            <w:rPr>
              <w:lang w:val="en-US"/>
            </w:rPr>
            <w:t xml:space="preserve">, </w:t>
          </w:r>
          <w:r w:rsidRPr="00550A5F">
            <w:rPr>
              <w:i/>
              <w:lang w:val="en-US"/>
            </w:rPr>
            <w:t>28</w:t>
          </w:r>
          <w:r w:rsidRPr="00550A5F">
            <w:rPr>
              <w:lang w:val="en-US"/>
            </w:rPr>
            <w:t>(11), 4063–4079. https://doi.org/10.1093/cercor/bhy208</w:t>
          </w:r>
        </w:p>
        <w:p w14:paraId="017D1FBA" w14:textId="77777777" w:rsidR="00550A5F" w:rsidRPr="00550A5F" w:rsidRDefault="00550A5F" w:rsidP="00E75125">
          <w:pPr>
            <w:pStyle w:val="CitaviBibliographyEntry"/>
            <w:spacing w:line="480" w:lineRule="auto"/>
          </w:pPr>
          <w:bookmarkStart w:id="80" w:name="_CTVL001cae75f8fbc7f4fa6b4f65224d3353282"/>
          <w:r>
            <w:rPr>
              <w:lang w:val="en-US"/>
            </w:rPr>
            <w:lastRenderedPageBreak/>
            <w:t>Laukka, P., Elfenbein, H. A., Thingujam, N. S., Rockstuhl, T., Iraki, F. K., Chui, W., &amp; Althoff, J. (2016). The expression and recognition of emotions in the voice across five nations: A lens model analysis based on acoustic features.</w:t>
          </w:r>
          <w:bookmarkEnd w:id="80"/>
          <w:r>
            <w:rPr>
              <w:lang w:val="en-US"/>
            </w:rPr>
            <w:t xml:space="preserve"> </w:t>
          </w:r>
          <w:r w:rsidRPr="00550A5F">
            <w:rPr>
              <w:i/>
            </w:rPr>
            <w:t>J Pers Soc Psychol</w:t>
          </w:r>
          <w:r w:rsidRPr="00550A5F">
            <w:t xml:space="preserve">, </w:t>
          </w:r>
          <w:r w:rsidRPr="00550A5F">
            <w:rPr>
              <w:i/>
            </w:rPr>
            <w:t>111</w:t>
          </w:r>
          <w:r w:rsidRPr="00550A5F">
            <w:t>(5), 686–705. https://doi.org/10.1037/pspi0000066</w:t>
          </w:r>
        </w:p>
        <w:p w14:paraId="723502FB" w14:textId="77777777" w:rsidR="00550A5F" w:rsidRPr="00550A5F" w:rsidRDefault="00550A5F" w:rsidP="00E75125">
          <w:pPr>
            <w:pStyle w:val="CitaviBibliographyEntry"/>
            <w:spacing w:line="480" w:lineRule="auto"/>
          </w:pPr>
          <w:bookmarkStart w:id="81" w:name="_CTVL0012e02b9006ff04531aaf96ce4b0ddc2fd"/>
          <w:r w:rsidRPr="00550A5F">
            <w:t xml:space="preserve">Law, L. N. C., &amp; Zentner, M. (2012). </w:t>
          </w:r>
          <w:r>
            <w:rPr>
              <w:lang w:val="en-US"/>
            </w:rPr>
            <w:t>Assessing musical abilities objectively: Construction and validation of the profile of music perception skills.</w:t>
          </w:r>
          <w:bookmarkEnd w:id="81"/>
          <w:r>
            <w:rPr>
              <w:lang w:val="en-US"/>
            </w:rPr>
            <w:t xml:space="preserve"> </w:t>
          </w:r>
          <w:r w:rsidRPr="00550A5F">
            <w:rPr>
              <w:i/>
            </w:rPr>
            <w:t>PLoS One</w:t>
          </w:r>
          <w:r w:rsidRPr="00550A5F">
            <w:t xml:space="preserve">, </w:t>
          </w:r>
          <w:r w:rsidRPr="00550A5F">
            <w:rPr>
              <w:i/>
            </w:rPr>
            <w:t>7</w:t>
          </w:r>
          <w:r w:rsidRPr="00550A5F">
            <w:t>(12), e52508. https://doi.org/10.1371/journal.pone.0052508</w:t>
          </w:r>
        </w:p>
        <w:p w14:paraId="0BCADA95" w14:textId="77777777" w:rsidR="00550A5F" w:rsidRPr="00550A5F" w:rsidRDefault="00550A5F" w:rsidP="00E75125">
          <w:pPr>
            <w:pStyle w:val="CitaviBibliographyEntry"/>
            <w:spacing w:line="480" w:lineRule="auto"/>
          </w:pPr>
          <w:bookmarkStart w:id="82" w:name="_CTVL001d2e904230b12488f8eb875bc4ac8558a"/>
          <w:r w:rsidRPr="00550A5F">
            <w:t xml:space="preserve">Lehnen, J. M., Schweinberger, S. R., &amp; Nussbaum, C. (2025). </w:t>
          </w:r>
          <w:r>
            <w:rPr>
              <w:lang w:val="en-US"/>
            </w:rPr>
            <w:t>Vocal Emotion Perception and Musicality-Insights from EEG Decoding.</w:t>
          </w:r>
          <w:bookmarkEnd w:id="82"/>
          <w:r>
            <w:rPr>
              <w:lang w:val="en-US"/>
            </w:rPr>
            <w:t xml:space="preserve"> </w:t>
          </w:r>
          <w:r w:rsidRPr="00550A5F">
            <w:rPr>
              <w:i/>
            </w:rPr>
            <w:t>Sensors (Basel, Switzerland)</w:t>
          </w:r>
          <w:r w:rsidRPr="00550A5F">
            <w:t xml:space="preserve">, </w:t>
          </w:r>
          <w:r w:rsidRPr="00550A5F">
            <w:rPr>
              <w:i/>
            </w:rPr>
            <w:t>25</w:t>
          </w:r>
          <w:r w:rsidRPr="00550A5F">
            <w:t>(6). https://doi.org/10.3390/s25061669</w:t>
          </w:r>
        </w:p>
        <w:p w14:paraId="54CC5F21" w14:textId="77777777" w:rsidR="00550A5F" w:rsidRDefault="00550A5F" w:rsidP="00E75125">
          <w:pPr>
            <w:pStyle w:val="CitaviBibliographyEntry"/>
            <w:spacing w:line="480" w:lineRule="auto"/>
            <w:rPr>
              <w:lang w:val="en-US"/>
            </w:rPr>
          </w:pPr>
          <w:bookmarkStart w:id="83" w:name="_CTVL0019c9769044e2144ffb88f55914cab8766"/>
          <w:r w:rsidRPr="00550A5F">
            <w:t xml:space="preserve">Lima, C. F., Brancatisano, O., Fancourt, A., Müllensiefen, D., Scott, S. K., Warren, J. D., &amp; Stewart, L. (2016). </w:t>
          </w:r>
          <w:r>
            <w:rPr>
              <w:lang w:val="en-US"/>
            </w:rPr>
            <w:t>Impaired socio-emotional processing in a developmental music disorder.</w:t>
          </w:r>
          <w:bookmarkEnd w:id="83"/>
          <w:r>
            <w:rPr>
              <w:lang w:val="en-US"/>
            </w:rPr>
            <w:t xml:space="preserve"> </w:t>
          </w:r>
          <w:r w:rsidRPr="00550A5F">
            <w:rPr>
              <w:i/>
              <w:lang w:val="en-US"/>
            </w:rPr>
            <w:t>Scientific Reports</w:t>
          </w:r>
          <w:r w:rsidRPr="00550A5F">
            <w:rPr>
              <w:lang w:val="en-US"/>
            </w:rPr>
            <w:t xml:space="preserve">, </w:t>
          </w:r>
          <w:r w:rsidRPr="00550A5F">
            <w:rPr>
              <w:i/>
              <w:lang w:val="en-US"/>
            </w:rPr>
            <w:t>6</w:t>
          </w:r>
          <w:r w:rsidRPr="00550A5F">
            <w:rPr>
              <w:lang w:val="en-US"/>
            </w:rPr>
            <w:t>, 34911. https://doi.org/10.1038/srep34911</w:t>
          </w:r>
        </w:p>
        <w:p w14:paraId="61398198" w14:textId="77777777" w:rsidR="00550A5F" w:rsidRPr="00550A5F" w:rsidRDefault="00550A5F" w:rsidP="00E75125">
          <w:pPr>
            <w:pStyle w:val="CitaviBibliographyEntry"/>
            <w:spacing w:line="480" w:lineRule="auto"/>
          </w:pPr>
          <w:bookmarkStart w:id="84" w:name="_CTVL00162e3652595454490b4cedaaf4bee7d59"/>
          <w:r>
            <w:rPr>
              <w:lang w:val="en-US"/>
            </w:rPr>
            <w:t>Lima, C. F., &amp; Castro, S. L [Sao Luis] (2011). Speaking to the trained ear: musical expertise enhances the recognition of emotions in speech prosody.</w:t>
          </w:r>
          <w:bookmarkEnd w:id="84"/>
          <w:r>
            <w:rPr>
              <w:lang w:val="en-US"/>
            </w:rPr>
            <w:t xml:space="preserve"> </w:t>
          </w:r>
          <w:r w:rsidRPr="00550A5F">
            <w:rPr>
              <w:i/>
            </w:rPr>
            <w:t>Emotion</w:t>
          </w:r>
          <w:r w:rsidRPr="00550A5F">
            <w:t xml:space="preserve">, </w:t>
          </w:r>
          <w:r w:rsidRPr="00550A5F">
            <w:rPr>
              <w:i/>
            </w:rPr>
            <w:t>11</w:t>
          </w:r>
          <w:r w:rsidRPr="00550A5F">
            <w:t>(5), 1021–1031. https://doi.org/10.1037/a0024521</w:t>
          </w:r>
        </w:p>
        <w:p w14:paraId="523DBDD1" w14:textId="77777777" w:rsidR="00550A5F" w:rsidRDefault="00550A5F" w:rsidP="00E75125">
          <w:pPr>
            <w:pStyle w:val="CitaviBibliographyEntry"/>
            <w:spacing w:line="480" w:lineRule="auto"/>
            <w:rPr>
              <w:lang w:val="en-US"/>
            </w:rPr>
          </w:pPr>
          <w:bookmarkStart w:id="85" w:name="_CTVL0016a0c451d4ed349e3af7af49b6725bc67"/>
          <w:r w:rsidRPr="00550A5F">
            <w:t>Lotze, M., Scheler, G., Tan, H.</w:t>
          </w:r>
          <w:r w:rsidRPr="00550A5F">
            <w:rPr>
              <w:rFonts w:ascii="Cambria Math" w:hAnsi="Cambria Math" w:cs="Cambria Math"/>
            </w:rPr>
            <w:t>‑</w:t>
          </w:r>
          <w:r w:rsidRPr="00550A5F">
            <w:t>R.</w:t>
          </w:r>
          <w:r w:rsidRPr="00550A5F">
            <w:rPr>
              <w:rFonts w:ascii="Calibri" w:hAnsi="Calibri" w:cs="Calibri"/>
            </w:rPr>
            <w:t> </w:t>
          </w:r>
          <w:r w:rsidRPr="00550A5F">
            <w:t>M., Braun,</w:t>
          </w:r>
          <w:r w:rsidRPr="00550A5F">
            <w:rPr>
              <w:rFonts w:ascii="Calibri" w:hAnsi="Calibri" w:cs="Calibri"/>
            </w:rPr>
            <w:t> </w:t>
          </w:r>
          <w:r w:rsidRPr="00550A5F">
            <w:t>C., &amp; Birbaumer,</w:t>
          </w:r>
          <w:r w:rsidRPr="00550A5F">
            <w:rPr>
              <w:rFonts w:ascii="Calibri" w:hAnsi="Calibri" w:cs="Calibri"/>
            </w:rPr>
            <w:t> </w:t>
          </w:r>
          <w:r w:rsidRPr="00550A5F">
            <w:t xml:space="preserve">N. (2003). </w:t>
          </w:r>
          <w:r>
            <w:rPr>
              <w:lang w:val="en-US"/>
            </w:rPr>
            <w:t>The musician's brain: Functional imaging of amateurs and professionals during performance and imagery.</w:t>
          </w:r>
          <w:bookmarkEnd w:id="85"/>
          <w:r>
            <w:rPr>
              <w:lang w:val="en-US"/>
            </w:rPr>
            <w:t xml:space="preserve"> </w:t>
          </w:r>
          <w:r w:rsidRPr="00550A5F">
            <w:rPr>
              <w:i/>
              <w:lang w:val="en-US"/>
            </w:rPr>
            <w:t>Neuroimage</w:t>
          </w:r>
          <w:r w:rsidRPr="00550A5F">
            <w:rPr>
              <w:lang w:val="en-US"/>
            </w:rPr>
            <w:t xml:space="preserve">, </w:t>
          </w:r>
          <w:r w:rsidRPr="00550A5F">
            <w:rPr>
              <w:i/>
              <w:lang w:val="en-US"/>
            </w:rPr>
            <w:t>20</w:t>
          </w:r>
          <w:r w:rsidRPr="00550A5F">
            <w:rPr>
              <w:lang w:val="en-US"/>
            </w:rPr>
            <w:t>(3), 1817–1829. https://doi.org/10.1016/j.neuroimage.2003.07.018</w:t>
          </w:r>
        </w:p>
        <w:p w14:paraId="0D6D8E76" w14:textId="77777777" w:rsidR="00550A5F" w:rsidRDefault="00550A5F" w:rsidP="00E75125">
          <w:pPr>
            <w:pStyle w:val="CitaviBibliographyEntry"/>
            <w:spacing w:line="480" w:lineRule="auto"/>
            <w:rPr>
              <w:lang w:val="en-US"/>
            </w:rPr>
          </w:pPr>
          <w:bookmarkStart w:id="86" w:name="_CTVL00153e78e17e9a241bba3f687fb3d699f39"/>
          <w:r>
            <w:rPr>
              <w:lang w:val="en-US"/>
            </w:rPr>
            <w:t>Loveday, C., Musgrave, G., &amp; Gross, S.</w:t>
          </w:r>
          <w:r>
            <w:rPr>
              <w:rFonts w:ascii="Cambria Math" w:hAnsi="Cambria Math" w:cs="Cambria Math"/>
              <w:lang w:val="en-US"/>
            </w:rPr>
            <w:t>‑</w:t>
          </w:r>
          <w:r>
            <w:rPr>
              <w:lang w:val="en-US"/>
            </w:rPr>
            <w:t>A. (2023). Predicting anxiety, depression, and wellbeing in professional and nonprofessional musicians.</w:t>
          </w:r>
          <w:bookmarkEnd w:id="86"/>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2), 508–522. https://doi.org/10.1177/03057356221096506</w:t>
          </w:r>
        </w:p>
        <w:p w14:paraId="14C1397F" w14:textId="77777777" w:rsidR="00550A5F" w:rsidRDefault="00550A5F" w:rsidP="00E75125">
          <w:pPr>
            <w:pStyle w:val="CitaviBibliographyEntry"/>
            <w:spacing w:line="480" w:lineRule="auto"/>
            <w:rPr>
              <w:lang w:val="en-US"/>
            </w:rPr>
          </w:pPr>
          <w:bookmarkStart w:id="87" w:name="_CTVL0012240de1447994c689bf6786980a72820"/>
          <w:r>
            <w:rPr>
              <w:lang w:val="en-US"/>
            </w:rPr>
            <w:t>Maghiar, M. J., Lawrence, B. J., Mulders, W. H., Moyle, T. C., Livings, I., &amp; Jayakody, D. M. P. (2023). Hearing loss and mental health issues in amateur and professional musicians.</w:t>
          </w:r>
          <w:bookmarkEnd w:id="87"/>
          <w:r>
            <w:rPr>
              <w:lang w:val="en-US"/>
            </w:rPr>
            <w:t xml:space="preserve"> </w:t>
          </w:r>
          <w:r w:rsidRPr="00550A5F">
            <w:rPr>
              <w:i/>
              <w:lang w:val="en-US"/>
            </w:rPr>
            <w:t>Psychology of Music</w:t>
          </w:r>
          <w:r w:rsidRPr="00550A5F">
            <w:rPr>
              <w:lang w:val="en-US"/>
            </w:rPr>
            <w:t xml:space="preserve">, </w:t>
          </w:r>
          <w:r w:rsidRPr="00550A5F">
            <w:rPr>
              <w:i/>
              <w:lang w:val="en-US"/>
            </w:rPr>
            <w:t>51</w:t>
          </w:r>
          <w:r w:rsidRPr="00550A5F">
            <w:rPr>
              <w:lang w:val="en-US"/>
            </w:rPr>
            <w:t>(6), 1584–1597. https://doi.org/10.1177/03057356231155970</w:t>
          </w:r>
        </w:p>
        <w:p w14:paraId="190F8F03" w14:textId="77777777" w:rsidR="00550A5F" w:rsidRDefault="00550A5F" w:rsidP="00E75125">
          <w:pPr>
            <w:pStyle w:val="CitaviBibliographyEntry"/>
            <w:spacing w:line="480" w:lineRule="auto"/>
            <w:rPr>
              <w:lang w:val="en-US"/>
            </w:rPr>
          </w:pPr>
          <w:bookmarkStart w:id="88" w:name="_CTVL001cb7bcc5685334b20b4468d68984f9e98"/>
          <w:r>
            <w:rPr>
              <w:lang w:val="en-US"/>
            </w:rPr>
            <w:lastRenderedPageBreak/>
            <w:t>Martins, I., Lima, C. F., &amp; Pinheiro, A. P. (2022). Enhanced salience of musical sounds in singers and instrumentalists.</w:t>
          </w:r>
          <w:bookmarkEnd w:id="88"/>
          <w:r>
            <w:rPr>
              <w:lang w:val="en-US"/>
            </w:rPr>
            <w:t xml:space="preserve"> </w:t>
          </w:r>
          <w:r w:rsidRPr="00550A5F">
            <w:rPr>
              <w:i/>
              <w:lang w:val="en-US"/>
            </w:rPr>
            <w:t xml:space="preserve">Cogn Affect Behav Neurosci. </w:t>
          </w:r>
          <w:r w:rsidRPr="00550A5F">
            <w:rPr>
              <w:lang w:val="en-US"/>
            </w:rPr>
            <w:t>Advance online publication. https://doi.org/10.3758/s13415-022-01007-x</w:t>
          </w:r>
        </w:p>
        <w:p w14:paraId="77B218C4" w14:textId="77777777" w:rsidR="00550A5F" w:rsidRDefault="00550A5F" w:rsidP="00E75125">
          <w:pPr>
            <w:pStyle w:val="CitaviBibliographyEntry"/>
            <w:spacing w:line="480" w:lineRule="auto"/>
            <w:rPr>
              <w:lang w:val="en-US"/>
            </w:rPr>
          </w:pPr>
          <w:bookmarkStart w:id="89" w:name="_CTVL001504a3293bd4e4277a86721370d265b06"/>
          <w:r>
            <w:rPr>
              <w:lang w:val="en-US"/>
            </w:rPr>
            <w:t>Martins, M., Pinheiro, A. P., &amp; Lima, C. F. (2021). Does Music Training Improve Emotion Recognition Abilities? A Critical Review.</w:t>
          </w:r>
          <w:bookmarkEnd w:id="89"/>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199–210. https://doi.org/10.1177/17540739211022035</w:t>
          </w:r>
        </w:p>
        <w:p w14:paraId="2D99FB64" w14:textId="77777777" w:rsidR="00550A5F" w:rsidRDefault="00550A5F" w:rsidP="00E75125">
          <w:pPr>
            <w:pStyle w:val="CitaviBibliographyEntry"/>
            <w:spacing w:line="480" w:lineRule="auto"/>
            <w:rPr>
              <w:lang w:val="en-US"/>
            </w:rPr>
          </w:pPr>
          <w:bookmarkStart w:id="90" w:name="_CTVL0015327f6e69e874339b3563f20a479f3bc"/>
          <w:r>
            <w:rPr>
              <w:lang w:val="en-US"/>
            </w:rPr>
            <w:t>Mithen, S., Morley, I., Wray, A., Tallerman, M., &amp; Gamble, C. (2006). The Singing Neanderthals: the Origins of Music, Language, Mind and Body by Steven Mithen. London: Weidenfeld &amp; Nicholson, 2005. ISBN 0-297-64317-7 hardback £20 &amp; US$25.2; ix+374 pp.</w:t>
          </w:r>
          <w:bookmarkEnd w:id="90"/>
          <w:r>
            <w:rPr>
              <w:lang w:val="en-US"/>
            </w:rPr>
            <w:t xml:space="preserve"> </w:t>
          </w:r>
          <w:r w:rsidRPr="00550A5F">
            <w:rPr>
              <w:i/>
              <w:lang w:val="en-US"/>
            </w:rPr>
            <w:t>Cambridge Archaeological Journal</w:t>
          </w:r>
          <w:r w:rsidRPr="00550A5F">
            <w:rPr>
              <w:lang w:val="en-US"/>
            </w:rPr>
            <w:t xml:space="preserve">, </w:t>
          </w:r>
          <w:r w:rsidRPr="00550A5F">
            <w:rPr>
              <w:i/>
              <w:lang w:val="en-US"/>
            </w:rPr>
            <w:t>16</w:t>
          </w:r>
          <w:r w:rsidRPr="00550A5F">
            <w:rPr>
              <w:lang w:val="en-US"/>
            </w:rPr>
            <w:t>(1), 97–112. https://doi.org/10.1017/S0959774306000060</w:t>
          </w:r>
        </w:p>
        <w:p w14:paraId="34F4B596" w14:textId="77777777" w:rsidR="00550A5F" w:rsidRDefault="00550A5F" w:rsidP="00E75125">
          <w:pPr>
            <w:pStyle w:val="CitaviBibliographyEntry"/>
            <w:spacing w:line="480" w:lineRule="auto"/>
            <w:rPr>
              <w:lang w:val="en-US"/>
            </w:rPr>
          </w:pPr>
          <w:bookmarkStart w:id="91" w:name="_CTVL00110b9e461a64141479090d9ea2f2fc40b"/>
          <w:r w:rsidRPr="00550A5F">
            <w:t xml:space="preserve">Moisseinen, N., Ahveninen, L., Martínez-Molina, N., Sairanen, V., Melkas, S., Kleber, B [Boris], Sihvonen, A. J., &amp; Särkämö, T. (2024). </w:t>
          </w:r>
          <w:r>
            <w:rPr>
              <w:lang w:val="en-US"/>
            </w:rPr>
            <w:t>Choir singing is associated with enhanced structural connectivity across the adult lifespan.</w:t>
          </w:r>
          <w:bookmarkEnd w:id="91"/>
          <w:r>
            <w:rPr>
              <w:lang w:val="en-US"/>
            </w:rPr>
            <w:t xml:space="preserve"> </w:t>
          </w:r>
          <w:r w:rsidRPr="00550A5F">
            <w:rPr>
              <w:i/>
              <w:lang w:val="en-US"/>
            </w:rPr>
            <w:t>Human Brain Mapping</w:t>
          </w:r>
          <w:r w:rsidRPr="00550A5F">
            <w:rPr>
              <w:lang w:val="en-US"/>
            </w:rPr>
            <w:t xml:space="preserve">, </w:t>
          </w:r>
          <w:r w:rsidRPr="00550A5F">
            <w:rPr>
              <w:i/>
              <w:lang w:val="en-US"/>
            </w:rPr>
            <w:t>45</w:t>
          </w:r>
          <w:r w:rsidRPr="00550A5F">
            <w:rPr>
              <w:lang w:val="en-US"/>
            </w:rPr>
            <w:t>(7), e26705. https://doi.org/10.1002/hbm.26705</w:t>
          </w:r>
        </w:p>
        <w:p w14:paraId="7A9F493B" w14:textId="77777777" w:rsidR="00550A5F" w:rsidRDefault="00550A5F" w:rsidP="00E75125">
          <w:pPr>
            <w:pStyle w:val="CitaviBibliographyEntry"/>
            <w:spacing w:line="480" w:lineRule="auto"/>
            <w:rPr>
              <w:lang w:val="en-US"/>
            </w:rPr>
          </w:pPr>
          <w:bookmarkStart w:id="92" w:name="_CTVL001465027d8016142a089abc009b56e4951"/>
          <w:r>
            <w:rPr>
              <w:lang w:val="en-US"/>
            </w:rPr>
            <w:t>Morrison, S. J., &amp; Demorest, S. M. (2009). Cultural constraints on music perception and cognition.</w:t>
          </w:r>
          <w:bookmarkEnd w:id="92"/>
          <w:r>
            <w:rPr>
              <w:lang w:val="en-US"/>
            </w:rPr>
            <w:t xml:space="preserve"> </w:t>
          </w:r>
          <w:r w:rsidRPr="00550A5F">
            <w:rPr>
              <w:i/>
              <w:lang w:val="en-US"/>
            </w:rPr>
            <w:t>Progress in Brain Research</w:t>
          </w:r>
          <w:r w:rsidRPr="00550A5F">
            <w:rPr>
              <w:lang w:val="en-US"/>
            </w:rPr>
            <w:t xml:space="preserve">, </w:t>
          </w:r>
          <w:r w:rsidRPr="00550A5F">
            <w:rPr>
              <w:i/>
              <w:lang w:val="en-US"/>
            </w:rPr>
            <w:t>178</w:t>
          </w:r>
          <w:r w:rsidRPr="00550A5F">
            <w:rPr>
              <w:lang w:val="en-US"/>
            </w:rPr>
            <w:t>, 67–77. https://doi.org/10.1016/S0079-6123(09)17805-6</w:t>
          </w:r>
        </w:p>
        <w:p w14:paraId="358B392B" w14:textId="77777777" w:rsidR="00550A5F" w:rsidRDefault="00550A5F" w:rsidP="00E75125">
          <w:pPr>
            <w:pStyle w:val="CitaviBibliographyEntry"/>
            <w:spacing w:line="480" w:lineRule="auto"/>
            <w:rPr>
              <w:lang w:val="en-US"/>
            </w:rPr>
          </w:pPr>
          <w:bookmarkStart w:id="93" w:name="_CTVL001c33051e34f2546179dae43f8ae296d50"/>
          <w:r>
            <w:rPr>
              <w:lang w:val="en-US"/>
            </w:rPr>
            <w:t>Müllensiefen, D., Gingras, B., Musil, J., &amp; Stewart, L. (2014). The musicality of non-musicians: an index for assessing musical sophistication in the general population.</w:t>
          </w:r>
          <w:bookmarkEnd w:id="93"/>
          <w:r>
            <w:rPr>
              <w:lang w:val="en-US"/>
            </w:rPr>
            <w:t xml:space="preserve"> </w:t>
          </w:r>
          <w:r w:rsidRPr="00550A5F">
            <w:rPr>
              <w:i/>
              <w:lang w:val="en-US"/>
            </w:rPr>
            <w:t>PLoS One</w:t>
          </w:r>
          <w:r w:rsidRPr="00550A5F">
            <w:rPr>
              <w:lang w:val="en-US"/>
            </w:rPr>
            <w:t xml:space="preserve">, </w:t>
          </w:r>
          <w:r w:rsidRPr="00550A5F">
            <w:rPr>
              <w:i/>
              <w:lang w:val="en-US"/>
            </w:rPr>
            <w:t>9</w:t>
          </w:r>
          <w:r w:rsidRPr="00550A5F">
            <w:rPr>
              <w:lang w:val="en-US"/>
            </w:rPr>
            <w:t>(2), e89642. https://doi.org/10.1371/journal.pone.0101091</w:t>
          </w:r>
        </w:p>
        <w:p w14:paraId="6E6CE4F0" w14:textId="77777777" w:rsidR="00550A5F" w:rsidRPr="00550A5F" w:rsidRDefault="00550A5F" w:rsidP="00E75125">
          <w:pPr>
            <w:pStyle w:val="CitaviBibliographyEntry"/>
            <w:spacing w:line="480" w:lineRule="auto"/>
          </w:pPr>
          <w:bookmarkStart w:id="94" w:name="_CTVL0019f57a31f77e14b0d93f351fd2ac86558"/>
          <w:r>
            <w:rPr>
              <w:lang w:val="en-US"/>
            </w:rPr>
            <w:t>Neves, L., Martins, M., Correia, A. I., Castro, S. L [São Luís], Schellenberg, E. G., &amp; Lima, C. F. (2025). Does music training improve emotion recognition and cognitive abilities? Longitudinal and correlational evidence from children.</w:t>
          </w:r>
          <w:bookmarkEnd w:id="94"/>
          <w:r>
            <w:rPr>
              <w:lang w:val="en-US"/>
            </w:rPr>
            <w:t xml:space="preserve"> </w:t>
          </w:r>
          <w:r w:rsidRPr="00550A5F">
            <w:rPr>
              <w:i/>
            </w:rPr>
            <w:t>Cognition</w:t>
          </w:r>
          <w:r w:rsidRPr="00550A5F">
            <w:t xml:space="preserve">, </w:t>
          </w:r>
          <w:r w:rsidRPr="00550A5F">
            <w:rPr>
              <w:i/>
            </w:rPr>
            <w:t>259</w:t>
          </w:r>
          <w:r w:rsidRPr="00550A5F">
            <w:t>, 106102. https://doi.org/10.1016/j.cognition.2025.106102</w:t>
          </w:r>
        </w:p>
        <w:p w14:paraId="2EA8A142" w14:textId="77777777" w:rsidR="00550A5F" w:rsidRDefault="00550A5F" w:rsidP="00E75125">
          <w:pPr>
            <w:pStyle w:val="CitaviBibliographyEntry"/>
            <w:spacing w:line="480" w:lineRule="auto"/>
            <w:rPr>
              <w:lang w:val="en-US"/>
            </w:rPr>
          </w:pPr>
          <w:bookmarkStart w:id="95" w:name="_CTVL0019e4a83dfd5c94fd8831aa2405707b31c"/>
          <w:r w:rsidRPr="00550A5F">
            <w:t xml:space="preserve">Nikjeh, D. A., Lister, J. J., &amp; Frisch, S. A. (2009). </w:t>
          </w:r>
          <w:r>
            <w:rPr>
              <w:lang w:val="en-US"/>
            </w:rPr>
            <w:t>The relationship between pitch discrimination and vocal production: Comparison of vocal and instrumental musicians.</w:t>
          </w:r>
          <w:bookmarkEnd w:id="95"/>
          <w:r>
            <w:rPr>
              <w:lang w:val="en-US"/>
            </w:rPr>
            <w:t xml:space="preserve"> </w:t>
          </w:r>
          <w:r w:rsidRPr="00550A5F">
            <w:rPr>
              <w:i/>
              <w:lang w:val="en-US"/>
            </w:rPr>
            <w:t>The Journal of the Acoustical Society of America</w:t>
          </w:r>
          <w:r w:rsidRPr="00550A5F">
            <w:rPr>
              <w:lang w:val="en-US"/>
            </w:rPr>
            <w:t xml:space="preserve">, </w:t>
          </w:r>
          <w:r w:rsidRPr="00550A5F">
            <w:rPr>
              <w:i/>
              <w:lang w:val="en-US"/>
            </w:rPr>
            <w:t>125</w:t>
          </w:r>
          <w:r w:rsidRPr="00550A5F">
            <w:rPr>
              <w:lang w:val="en-US"/>
            </w:rPr>
            <w:t>(1), 328–338. https://doi.org/10.1121/1.3021309</w:t>
          </w:r>
        </w:p>
        <w:p w14:paraId="0B47B529" w14:textId="77777777" w:rsidR="00550A5F" w:rsidRPr="00550A5F" w:rsidRDefault="00550A5F" w:rsidP="00E75125">
          <w:pPr>
            <w:pStyle w:val="CitaviBibliographyEntry"/>
            <w:spacing w:line="480" w:lineRule="auto"/>
          </w:pPr>
          <w:bookmarkStart w:id="96" w:name="_CTVL00154ee2e00b13e4f36a27cae1e2f79e2a0"/>
          <w:r w:rsidRPr="00550A5F">
            <w:lastRenderedPageBreak/>
            <w:t xml:space="preserve">Nussbaum, C., Schirmer, A., &amp; Schweinberger, S. R. (2023). </w:t>
          </w:r>
          <w:r>
            <w:rPr>
              <w:lang w:val="en-US"/>
            </w:rPr>
            <w:t>Electrophysiological Correlates of Vocal Emotional Processing in Musicians and Non-Musicians.</w:t>
          </w:r>
          <w:bookmarkEnd w:id="96"/>
          <w:r>
            <w:rPr>
              <w:lang w:val="en-US"/>
            </w:rPr>
            <w:t xml:space="preserve"> </w:t>
          </w:r>
          <w:r w:rsidRPr="00550A5F">
            <w:rPr>
              <w:i/>
            </w:rPr>
            <w:t>Brain Sciences</w:t>
          </w:r>
          <w:r w:rsidRPr="00550A5F">
            <w:t xml:space="preserve">, </w:t>
          </w:r>
          <w:r w:rsidRPr="00550A5F">
            <w:rPr>
              <w:i/>
            </w:rPr>
            <w:t>13</w:t>
          </w:r>
          <w:r w:rsidRPr="00550A5F">
            <w:t>(11), 1563. https://doi.org/10.3390/brainsci13111563</w:t>
          </w:r>
        </w:p>
        <w:p w14:paraId="0CB01CB1" w14:textId="77777777" w:rsidR="00550A5F" w:rsidRPr="00550A5F" w:rsidRDefault="00550A5F" w:rsidP="00E75125">
          <w:pPr>
            <w:pStyle w:val="CitaviBibliographyEntry"/>
            <w:spacing w:line="480" w:lineRule="auto"/>
          </w:pPr>
          <w:bookmarkStart w:id="97" w:name="_CTVL0013c5820e227e9455798dbb955a2f6e5d4"/>
          <w:r w:rsidRPr="00550A5F">
            <w:t xml:space="preserve">Nussbaum, C., Schirmer, A., &amp; Schweinberger, S. R. (2024). </w:t>
          </w:r>
          <w:r>
            <w:rPr>
              <w:lang w:val="en-US"/>
            </w:rPr>
            <w:t>Musicality - Tuned to the melody of vocal emotions.</w:t>
          </w:r>
          <w:bookmarkEnd w:id="97"/>
          <w:r>
            <w:rPr>
              <w:lang w:val="en-US"/>
            </w:rPr>
            <w:t xml:space="preserve"> </w:t>
          </w:r>
          <w:r w:rsidRPr="00550A5F">
            <w:rPr>
              <w:i/>
            </w:rPr>
            <w:t>Br J Psychol</w:t>
          </w:r>
          <w:r w:rsidRPr="00550A5F">
            <w:t xml:space="preserve">, </w:t>
          </w:r>
          <w:r w:rsidRPr="00550A5F">
            <w:rPr>
              <w:i/>
            </w:rPr>
            <w:t>115</w:t>
          </w:r>
          <w:r w:rsidRPr="00550A5F">
            <w:t>(2), 206–225. https://doi.org/10.1111/bjop.12684</w:t>
          </w:r>
        </w:p>
        <w:p w14:paraId="2E4154DB" w14:textId="77777777" w:rsidR="00550A5F" w:rsidRDefault="00550A5F" w:rsidP="00E75125">
          <w:pPr>
            <w:pStyle w:val="CitaviBibliographyEntry"/>
            <w:spacing w:line="480" w:lineRule="auto"/>
            <w:rPr>
              <w:lang w:val="en-US"/>
            </w:rPr>
          </w:pPr>
          <w:bookmarkStart w:id="98" w:name="_CTVL0017bf8958faf7245c581ddb3e408ef8945"/>
          <w:r w:rsidRPr="00550A5F">
            <w:t xml:space="preserve">Nussbaum, C., &amp; Schweinberger, S. R. (2021). </w:t>
          </w:r>
          <w:r>
            <w:rPr>
              <w:lang w:val="en-US"/>
            </w:rPr>
            <w:t>Links Between Musicality and Vocal Emotion Perception.</w:t>
          </w:r>
          <w:bookmarkEnd w:id="98"/>
          <w:r>
            <w:rPr>
              <w:lang w:val="en-US"/>
            </w:rPr>
            <w:t xml:space="preserve"> </w:t>
          </w:r>
          <w:r w:rsidRPr="00550A5F">
            <w:rPr>
              <w:i/>
              <w:lang w:val="en-US"/>
            </w:rPr>
            <w:t>Emotion Review</w:t>
          </w:r>
          <w:r w:rsidRPr="00550A5F">
            <w:rPr>
              <w:lang w:val="en-US"/>
            </w:rPr>
            <w:t xml:space="preserve">, </w:t>
          </w:r>
          <w:r w:rsidRPr="00550A5F">
            <w:rPr>
              <w:i/>
              <w:lang w:val="en-US"/>
            </w:rPr>
            <w:t>13</w:t>
          </w:r>
          <w:r w:rsidRPr="00550A5F">
            <w:rPr>
              <w:lang w:val="en-US"/>
            </w:rPr>
            <w:t>(3), 211–224. https://doi.org/10.1177/17540739211022803</w:t>
          </w:r>
        </w:p>
        <w:p w14:paraId="3AE668AB" w14:textId="77777777" w:rsidR="00550A5F" w:rsidRDefault="00550A5F" w:rsidP="00E75125">
          <w:pPr>
            <w:pStyle w:val="CitaviBibliographyEntry"/>
            <w:spacing w:line="480" w:lineRule="auto"/>
            <w:rPr>
              <w:lang w:val="en-US"/>
            </w:rPr>
          </w:pPr>
          <w:bookmarkStart w:id="99" w:name="_CTVL00169082b3ce2404b99b8856c2e1d9edb4d"/>
          <w:r>
            <w:rPr>
              <w:lang w:val="en-US"/>
            </w:rPr>
            <w:t>Oechslin, M. S., van de Ville, D., Lazeyras, F., Hauert, C.</w:t>
          </w:r>
          <w:r>
            <w:rPr>
              <w:rFonts w:ascii="Cambria Math" w:hAnsi="Cambria Math" w:cs="Cambria Math"/>
              <w:lang w:val="en-US"/>
            </w:rPr>
            <w:t>‑</w:t>
          </w:r>
          <w:r>
            <w:rPr>
              <w:lang w:val="en-US"/>
            </w:rPr>
            <w:t>A., &amp; James,</w:t>
          </w:r>
          <w:r>
            <w:rPr>
              <w:rFonts w:ascii="Calibri" w:hAnsi="Calibri" w:cs="Calibri"/>
              <w:lang w:val="en-US"/>
            </w:rPr>
            <w:t> </w:t>
          </w:r>
          <w:r>
            <w:rPr>
              <w:lang w:val="en-US"/>
            </w:rPr>
            <w:t>C.</w:t>
          </w:r>
          <w:r>
            <w:rPr>
              <w:rFonts w:ascii="Calibri" w:hAnsi="Calibri" w:cs="Calibri"/>
              <w:lang w:val="en-US"/>
            </w:rPr>
            <w:t> </w:t>
          </w:r>
          <w:r>
            <w:rPr>
              <w:lang w:val="en-US"/>
            </w:rPr>
            <w:t>E. (2013). Degree of musical expertise modulates higher order brain functioning.</w:t>
          </w:r>
          <w:bookmarkEnd w:id="99"/>
          <w:r>
            <w:rPr>
              <w:lang w:val="en-US"/>
            </w:rPr>
            <w:t xml:space="preserve"> </w:t>
          </w:r>
          <w:r w:rsidRPr="00550A5F">
            <w:rPr>
              <w:i/>
              <w:lang w:val="en-US"/>
            </w:rPr>
            <w:t>Cerebral Cortex</w:t>
          </w:r>
          <w:r w:rsidRPr="00550A5F">
            <w:rPr>
              <w:lang w:val="en-US"/>
            </w:rPr>
            <w:t xml:space="preserve">, </w:t>
          </w:r>
          <w:r w:rsidRPr="00550A5F">
            <w:rPr>
              <w:i/>
              <w:lang w:val="en-US"/>
            </w:rPr>
            <w:t>23</w:t>
          </w:r>
          <w:r w:rsidRPr="00550A5F">
            <w:rPr>
              <w:lang w:val="en-US"/>
            </w:rPr>
            <w:t>(9), 2213–2224. https://doi.org/10.1093/cercor/bhs206</w:t>
          </w:r>
        </w:p>
        <w:p w14:paraId="19D09778" w14:textId="77777777" w:rsidR="00550A5F" w:rsidRDefault="00550A5F" w:rsidP="00E75125">
          <w:pPr>
            <w:pStyle w:val="CitaviBibliographyEntry"/>
            <w:spacing w:line="480" w:lineRule="auto"/>
            <w:rPr>
              <w:lang w:val="en-US"/>
            </w:rPr>
          </w:pPr>
          <w:bookmarkStart w:id="100" w:name="_CTVL001ec59de764e624747bbd9677f10a55753"/>
          <w:r w:rsidRPr="00550A5F">
            <w:t xml:space="preserve">Papadaki, E., Koustakas, T., Werner, A., Lindenberger, U., Kühn, S., &amp; Wenger, E. (2023). </w:t>
          </w:r>
          <w:r>
            <w:rPr>
              <w:lang w:val="en-US"/>
            </w:rPr>
            <w:t>Resting-state functional connectivity in an auditory network differs between aspiring professional and amateur musicians and correlates with performance.</w:t>
          </w:r>
          <w:bookmarkEnd w:id="100"/>
          <w:r>
            <w:rPr>
              <w:lang w:val="en-US"/>
            </w:rPr>
            <w:t xml:space="preserve"> </w:t>
          </w:r>
          <w:r w:rsidRPr="00550A5F">
            <w:rPr>
              <w:i/>
              <w:lang w:val="en-US"/>
            </w:rPr>
            <w:t>Brain Structure &amp; Function</w:t>
          </w:r>
          <w:r w:rsidRPr="00550A5F">
            <w:rPr>
              <w:lang w:val="en-US"/>
            </w:rPr>
            <w:t xml:space="preserve">, </w:t>
          </w:r>
          <w:r w:rsidRPr="00550A5F">
            <w:rPr>
              <w:i/>
              <w:lang w:val="en-US"/>
            </w:rPr>
            <w:t>228</w:t>
          </w:r>
          <w:r w:rsidRPr="00550A5F">
            <w:rPr>
              <w:lang w:val="en-US"/>
            </w:rPr>
            <w:t>(9), 2147–2163. https://doi.org/10.1007/s00429-023-02711-1</w:t>
          </w:r>
        </w:p>
        <w:p w14:paraId="10FEF28D" w14:textId="77777777" w:rsidR="00550A5F" w:rsidRDefault="00550A5F" w:rsidP="00E75125">
          <w:pPr>
            <w:pStyle w:val="CitaviBibliographyEntry"/>
            <w:spacing w:line="480" w:lineRule="auto"/>
            <w:rPr>
              <w:lang w:val="en-US"/>
            </w:rPr>
          </w:pPr>
          <w:bookmarkStart w:id="101" w:name="_CTVL0017b7db9ae2c1b4780aade763825e648b1"/>
          <w:r>
            <w:rPr>
              <w:lang w:val="en-US"/>
            </w:rPr>
            <w:t>R Core Team. (2025).</w:t>
          </w:r>
          <w:bookmarkEnd w:id="101"/>
          <w:r>
            <w:rPr>
              <w:lang w:val="en-US"/>
            </w:rPr>
            <w:t xml:space="preserve"> </w:t>
          </w:r>
          <w:r w:rsidRPr="00550A5F">
            <w:rPr>
              <w:i/>
              <w:lang w:val="en-US"/>
            </w:rPr>
            <w:t>R: A Language and Environment for Statistical Computing</w:t>
          </w:r>
          <w:r w:rsidRPr="00550A5F">
            <w:rPr>
              <w:lang w:val="en-US"/>
            </w:rPr>
            <w:t>. https://www.R-project.org/</w:t>
          </w:r>
        </w:p>
        <w:p w14:paraId="0D95CF3D" w14:textId="77777777" w:rsidR="00550A5F" w:rsidRDefault="00550A5F" w:rsidP="00E75125">
          <w:pPr>
            <w:pStyle w:val="CitaviBibliographyEntry"/>
            <w:spacing w:line="480" w:lineRule="auto"/>
            <w:rPr>
              <w:lang w:val="en-US"/>
            </w:rPr>
          </w:pPr>
          <w:bookmarkStart w:id="102" w:name="_CTVL0015454479518414fefb65527de7a257b0f"/>
          <w:r>
            <w:rPr>
              <w:lang w:val="en-US"/>
            </w:rPr>
            <w:t>Rakei, A., &amp; Bhattacharya, J. (2024). Professional status matters: Differences in flow proneness between professional and amateur contemporary musicians.</w:t>
          </w:r>
          <w:bookmarkEnd w:id="102"/>
          <w:r>
            <w:rPr>
              <w:lang w:val="en-US"/>
            </w:rPr>
            <w:t xml:space="preserve"> </w:t>
          </w:r>
          <w:r w:rsidRPr="00550A5F">
            <w:rPr>
              <w:i/>
              <w:lang w:val="en-US"/>
            </w:rPr>
            <w:t xml:space="preserve">Psychology of Aesthetics, Creativity, and the Arts. </w:t>
          </w:r>
          <w:r w:rsidRPr="00550A5F">
            <w:rPr>
              <w:lang w:val="en-US"/>
            </w:rPr>
            <w:t>Advance online publication. https://doi.org/10.1037/aca0000674</w:t>
          </w:r>
        </w:p>
        <w:p w14:paraId="5792E505" w14:textId="77777777" w:rsidR="00550A5F" w:rsidRDefault="00550A5F" w:rsidP="00E75125">
          <w:pPr>
            <w:pStyle w:val="CitaviBibliographyEntry"/>
            <w:spacing w:line="480" w:lineRule="auto"/>
            <w:rPr>
              <w:lang w:val="en-US"/>
            </w:rPr>
          </w:pPr>
          <w:bookmarkStart w:id="103" w:name="_CTVL0010d2a8957b1ab46cf8a5adbc2ddd07b55"/>
          <w:r>
            <w:rPr>
              <w:lang w:val="en-US"/>
            </w:rPr>
            <w:t>Rammstedt, B., Danner, D., Soto, C. J., &amp; John, O. P. (2018). Validation of the short and extra-short forms of the Big Five Inventory-2 (BFI-2) and their German adaptations.</w:t>
          </w:r>
          <w:bookmarkEnd w:id="103"/>
          <w:r>
            <w:rPr>
              <w:lang w:val="en-US"/>
            </w:rPr>
            <w:t xml:space="preserve"> </w:t>
          </w:r>
          <w:r w:rsidRPr="00550A5F">
            <w:rPr>
              <w:i/>
              <w:lang w:val="en-US"/>
            </w:rPr>
            <w:t xml:space="preserve">European Journal of Psychological Assessment. </w:t>
          </w:r>
          <w:r w:rsidRPr="00550A5F">
            <w:rPr>
              <w:lang w:val="en-US"/>
            </w:rPr>
            <w:t>Advance online publication. https://doi.org/10.1027/1015-5759/a000481</w:t>
          </w:r>
        </w:p>
        <w:p w14:paraId="7544991D" w14:textId="77777777" w:rsidR="00550A5F" w:rsidRDefault="00550A5F" w:rsidP="00E75125">
          <w:pPr>
            <w:pStyle w:val="CitaviBibliographyEntry"/>
            <w:spacing w:line="480" w:lineRule="auto"/>
            <w:rPr>
              <w:lang w:val="en-US"/>
            </w:rPr>
          </w:pPr>
          <w:bookmarkStart w:id="104" w:name="_CTVL0018c848ca54d344a4eaf0e949b1f10f5d3"/>
          <w:r w:rsidRPr="00550A5F">
            <w:t xml:space="preserve">Rogenmoser, L., Kernbach, J., Schlaug, G., &amp; Gaser, C. (2018). </w:t>
          </w:r>
          <w:r>
            <w:rPr>
              <w:lang w:val="en-US"/>
            </w:rPr>
            <w:t>Keeping brains young with making music.</w:t>
          </w:r>
          <w:bookmarkEnd w:id="104"/>
          <w:r>
            <w:rPr>
              <w:lang w:val="en-US"/>
            </w:rPr>
            <w:t xml:space="preserve"> </w:t>
          </w:r>
          <w:r w:rsidRPr="00550A5F">
            <w:rPr>
              <w:i/>
              <w:lang w:val="en-US"/>
            </w:rPr>
            <w:t>Brain Structure &amp; Function</w:t>
          </w:r>
          <w:r w:rsidRPr="00550A5F">
            <w:rPr>
              <w:lang w:val="en-US"/>
            </w:rPr>
            <w:t xml:space="preserve">, </w:t>
          </w:r>
          <w:r w:rsidRPr="00550A5F">
            <w:rPr>
              <w:i/>
              <w:lang w:val="en-US"/>
            </w:rPr>
            <w:t>223</w:t>
          </w:r>
          <w:r w:rsidRPr="00550A5F">
            <w:rPr>
              <w:lang w:val="en-US"/>
            </w:rPr>
            <w:t>(1), 297–305. https://doi.org/10.1007/s00429-017-1491-2</w:t>
          </w:r>
        </w:p>
        <w:p w14:paraId="60BF9245" w14:textId="77777777" w:rsidR="00550A5F" w:rsidRDefault="00550A5F" w:rsidP="00E75125">
          <w:pPr>
            <w:pStyle w:val="CitaviBibliographyEntry"/>
            <w:spacing w:line="480" w:lineRule="auto"/>
            <w:rPr>
              <w:lang w:val="en-US"/>
            </w:rPr>
          </w:pPr>
          <w:bookmarkStart w:id="105" w:name="_CTVL0019b0f17b04a004a05b31ec12775b60ea2"/>
          <w:r>
            <w:rPr>
              <w:lang w:val="en-US"/>
            </w:rPr>
            <w:lastRenderedPageBreak/>
            <w:t>Rosenfeld, J. P., &amp; Olson, J. M. (2021). Bayesian Data Analysis: A Fresh Approach to Power Issues and Null Hypothesis Interpretation.</w:t>
          </w:r>
          <w:bookmarkEnd w:id="105"/>
          <w:r>
            <w:rPr>
              <w:lang w:val="en-US"/>
            </w:rPr>
            <w:t xml:space="preserve"> </w:t>
          </w:r>
          <w:r w:rsidRPr="00550A5F">
            <w:rPr>
              <w:i/>
              <w:lang w:val="en-US"/>
            </w:rPr>
            <w:t>Applied Psychophysiology and Biofeedback</w:t>
          </w:r>
          <w:r w:rsidRPr="00550A5F">
            <w:rPr>
              <w:lang w:val="en-US"/>
            </w:rPr>
            <w:t xml:space="preserve">, </w:t>
          </w:r>
          <w:r w:rsidRPr="00550A5F">
            <w:rPr>
              <w:i/>
              <w:lang w:val="en-US"/>
            </w:rPr>
            <w:t>46</w:t>
          </w:r>
          <w:r w:rsidRPr="00550A5F">
            <w:rPr>
              <w:lang w:val="en-US"/>
            </w:rPr>
            <w:t>(2), 135–140. https://doi.org/10.1007/s10484-020-09502-y</w:t>
          </w:r>
        </w:p>
        <w:p w14:paraId="7A7DABD0" w14:textId="77777777" w:rsidR="00550A5F" w:rsidRPr="00550A5F" w:rsidRDefault="00550A5F" w:rsidP="00E75125">
          <w:pPr>
            <w:pStyle w:val="CitaviBibliographyEntry"/>
            <w:spacing w:line="480" w:lineRule="auto"/>
          </w:pPr>
          <w:bookmarkStart w:id="106" w:name="_CTVL0014ffb5cc2effc4908bc5c98a96c9e0f77"/>
          <w:r>
            <w:rPr>
              <w:lang w:val="en-US"/>
            </w:rPr>
            <w:t>Schellenberg, E. G., &amp; Lima, C. F. (2024). Music Training and Nonmusical Abilities.</w:t>
          </w:r>
          <w:bookmarkEnd w:id="106"/>
          <w:r>
            <w:rPr>
              <w:lang w:val="en-US"/>
            </w:rPr>
            <w:t xml:space="preserve"> </w:t>
          </w:r>
          <w:r w:rsidRPr="00550A5F">
            <w:rPr>
              <w:i/>
            </w:rPr>
            <w:t>Annu Rev Psychol</w:t>
          </w:r>
          <w:r w:rsidRPr="00550A5F">
            <w:t xml:space="preserve">, </w:t>
          </w:r>
          <w:r w:rsidRPr="00550A5F">
            <w:rPr>
              <w:i/>
            </w:rPr>
            <w:t>75</w:t>
          </w:r>
          <w:r w:rsidRPr="00550A5F">
            <w:t>, 87–128. https://doi.org/10.1146/annurev-psych-032323-051354</w:t>
          </w:r>
        </w:p>
        <w:p w14:paraId="09032C2C" w14:textId="77777777" w:rsidR="00550A5F" w:rsidRDefault="00550A5F" w:rsidP="00E75125">
          <w:pPr>
            <w:pStyle w:val="CitaviBibliographyEntry"/>
            <w:spacing w:line="480" w:lineRule="auto"/>
            <w:rPr>
              <w:lang w:val="en-US"/>
            </w:rPr>
          </w:pPr>
          <w:bookmarkStart w:id="107" w:name="_CTVL001ce109e2d81ca4b84b8e0e97cfa162bf0"/>
          <w:r w:rsidRPr="00550A5F">
            <w:t xml:space="preserve">Scherer, K. R. (2018). </w:t>
          </w:r>
          <w:r>
            <w:rPr>
              <w:lang w:val="en-US"/>
            </w:rPr>
            <w:t>Acoustic Patterning of Emotion Vocalizations. In S. Frühholz, P. Belin, &amp; K. R. Scherer (Eds.),</w:t>
          </w:r>
          <w:bookmarkEnd w:id="107"/>
          <w:r>
            <w:rPr>
              <w:lang w:val="en-US"/>
            </w:rPr>
            <w:t xml:space="preserve"> </w:t>
          </w:r>
          <w:r w:rsidRPr="00550A5F">
            <w:rPr>
              <w:i/>
              <w:lang w:val="en-US"/>
            </w:rPr>
            <w:t xml:space="preserve">The Oxford Handbook of Voice Perception </w:t>
          </w:r>
          <w:r w:rsidRPr="00550A5F">
            <w:rPr>
              <w:lang w:val="en-US"/>
            </w:rPr>
            <w:t>(pp. 60–92). Oxford University Press. https://doi.org/10.1093/oxfordhb/9780198743187.013.4</w:t>
          </w:r>
        </w:p>
        <w:p w14:paraId="2436815B" w14:textId="77777777" w:rsidR="00550A5F" w:rsidRDefault="00550A5F" w:rsidP="00E75125">
          <w:pPr>
            <w:pStyle w:val="CitaviBibliographyEntry"/>
            <w:spacing w:line="480" w:lineRule="auto"/>
            <w:rPr>
              <w:lang w:val="en-US"/>
            </w:rPr>
          </w:pPr>
          <w:bookmarkStart w:id="108" w:name="_CTVL0015f660001c08f4f138e3e65733edf1a4d"/>
          <w:r>
            <w:rPr>
              <w:lang w:val="en-US"/>
            </w:rPr>
            <w:t>Schirmer, A., Croy, I., Liebal, K., &amp; Schweinberger, S. R. (2025). Non-verbal effecting - animal research sheds light on human emotion communication.</w:t>
          </w:r>
          <w:bookmarkEnd w:id="108"/>
          <w:r>
            <w:rPr>
              <w:lang w:val="en-US"/>
            </w:rPr>
            <w:t xml:space="preserve"> </w:t>
          </w:r>
          <w:r w:rsidRPr="00550A5F">
            <w:rPr>
              <w:i/>
              <w:lang w:val="en-US"/>
            </w:rPr>
            <w:t>Biological Reviews of the Cambridge Philosophical Society</w:t>
          </w:r>
          <w:r w:rsidRPr="00550A5F">
            <w:rPr>
              <w:lang w:val="en-US"/>
            </w:rPr>
            <w:t xml:space="preserve">, </w:t>
          </w:r>
          <w:r w:rsidRPr="00550A5F">
            <w:rPr>
              <w:i/>
              <w:lang w:val="en-US"/>
            </w:rPr>
            <w:t>100</w:t>
          </w:r>
          <w:r w:rsidRPr="00550A5F">
            <w:rPr>
              <w:lang w:val="en-US"/>
            </w:rPr>
            <w:t>(1), 245–257. https://doi.org/10.1111/brv.13140</w:t>
          </w:r>
        </w:p>
        <w:p w14:paraId="4F6E9F3C" w14:textId="77777777" w:rsidR="00550A5F" w:rsidRDefault="00550A5F" w:rsidP="00E75125">
          <w:pPr>
            <w:pStyle w:val="CitaviBibliographyEntry"/>
            <w:spacing w:line="480" w:lineRule="auto"/>
            <w:rPr>
              <w:lang w:val="en-US"/>
            </w:rPr>
          </w:pPr>
          <w:bookmarkStart w:id="109" w:name="_CTVL0015cf3784bb9f743708bbc9ef8c7b1b4d5"/>
          <w:r>
            <w:rPr>
              <w:lang w:val="en-US"/>
            </w:rPr>
            <w:t>Stoet, G. (2010). PsyToolkit: A software package for programming psychological experiments using Linux.</w:t>
          </w:r>
          <w:bookmarkEnd w:id="109"/>
          <w:r>
            <w:rPr>
              <w:lang w:val="en-US"/>
            </w:rPr>
            <w:t xml:space="preserve"> </w:t>
          </w:r>
          <w:r w:rsidRPr="00550A5F">
            <w:rPr>
              <w:i/>
              <w:lang w:val="en-US"/>
            </w:rPr>
            <w:t>Behavior Research Methods</w:t>
          </w:r>
          <w:r w:rsidRPr="00550A5F">
            <w:rPr>
              <w:lang w:val="en-US"/>
            </w:rPr>
            <w:t xml:space="preserve">, </w:t>
          </w:r>
          <w:r w:rsidRPr="00550A5F">
            <w:rPr>
              <w:i/>
              <w:lang w:val="en-US"/>
            </w:rPr>
            <w:t>42</w:t>
          </w:r>
          <w:r w:rsidRPr="00550A5F">
            <w:rPr>
              <w:lang w:val="en-US"/>
            </w:rPr>
            <w:t>(4), 1096–1104. https://doi.org/10.3758/BRM.42.4.1096</w:t>
          </w:r>
        </w:p>
        <w:p w14:paraId="36AC716B" w14:textId="77777777" w:rsidR="00550A5F" w:rsidRDefault="00550A5F" w:rsidP="00E75125">
          <w:pPr>
            <w:pStyle w:val="CitaviBibliographyEntry"/>
            <w:spacing w:line="480" w:lineRule="auto"/>
            <w:rPr>
              <w:lang w:val="en-US"/>
            </w:rPr>
          </w:pPr>
          <w:bookmarkStart w:id="110" w:name="_CTVL001c609e6176adb456eb3e94b3e8f80b6a7"/>
          <w:r>
            <w:rPr>
              <w:lang w:val="en-US"/>
            </w:rPr>
            <w:t>Stoet, G. (2017). PsyToolkit: A novel web-based method for running online questionnaires and reaction-time experiments.</w:t>
          </w:r>
          <w:bookmarkEnd w:id="110"/>
          <w:r>
            <w:rPr>
              <w:lang w:val="en-US"/>
            </w:rPr>
            <w:t xml:space="preserve"> </w:t>
          </w:r>
          <w:r w:rsidRPr="00550A5F">
            <w:rPr>
              <w:i/>
              <w:lang w:val="en-US"/>
            </w:rPr>
            <w:t>Teaching of Psychology</w:t>
          </w:r>
          <w:r w:rsidRPr="00550A5F">
            <w:rPr>
              <w:lang w:val="en-US"/>
            </w:rPr>
            <w:t xml:space="preserve">, </w:t>
          </w:r>
          <w:r w:rsidRPr="00550A5F">
            <w:rPr>
              <w:i/>
              <w:lang w:val="en-US"/>
            </w:rPr>
            <w:t>44</w:t>
          </w:r>
          <w:r w:rsidRPr="00550A5F">
            <w:rPr>
              <w:lang w:val="en-US"/>
            </w:rPr>
            <w:t>(1), 24–31. https://doi.org/10.1177/0098628316677643</w:t>
          </w:r>
        </w:p>
        <w:p w14:paraId="5665B095" w14:textId="77777777" w:rsidR="00550A5F" w:rsidRDefault="00550A5F" w:rsidP="00E75125">
          <w:pPr>
            <w:pStyle w:val="CitaviBibliographyEntry"/>
            <w:spacing w:line="480" w:lineRule="auto"/>
            <w:rPr>
              <w:lang w:val="en-US"/>
            </w:rPr>
          </w:pPr>
          <w:bookmarkStart w:id="111" w:name="_CTVL001bd96d468a60b4aab838f05df06b31de4"/>
          <w:r>
            <w:rPr>
              <w:lang w:val="en-US"/>
            </w:rPr>
            <w:t>Taylor, A., &amp; Hallam, S. (2011). From leisure to work: amateur musicians taking up instrumental or vocal teaching as a second career.</w:t>
          </w:r>
          <w:bookmarkEnd w:id="111"/>
          <w:r>
            <w:rPr>
              <w:lang w:val="en-US"/>
            </w:rPr>
            <w:t xml:space="preserve"> </w:t>
          </w:r>
          <w:r w:rsidRPr="00550A5F">
            <w:rPr>
              <w:i/>
              <w:lang w:val="en-US"/>
            </w:rPr>
            <w:t>Music Education Research</w:t>
          </w:r>
          <w:r w:rsidRPr="00550A5F">
            <w:rPr>
              <w:lang w:val="en-US"/>
            </w:rPr>
            <w:t xml:space="preserve">, </w:t>
          </w:r>
          <w:r w:rsidRPr="00550A5F">
            <w:rPr>
              <w:i/>
              <w:lang w:val="en-US"/>
            </w:rPr>
            <w:t>13</w:t>
          </w:r>
          <w:r w:rsidRPr="00550A5F">
            <w:rPr>
              <w:lang w:val="en-US"/>
            </w:rPr>
            <w:t>(3), 307–325. https://doi.org/10.1080/14613808.2011.603044</w:t>
          </w:r>
        </w:p>
        <w:p w14:paraId="706C88E5" w14:textId="77777777" w:rsidR="00550A5F" w:rsidRDefault="00550A5F" w:rsidP="00E75125">
          <w:pPr>
            <w:pStyle w:val="CitaviBibliographyEntry"/>
            <w:spacing w:line="480" w:lineRule="auto"/>
            <w:rPr>
              <w:lang w:val="en-US"/>
            </w:rPr>
          </w:pPr>
          <w:bookmarkStart w:id="112" w:name="_CTVL00188b14b9afb774e6e9038adf0e477ce28"/>
          <w:r>
            <w:rPr>
              <w:lang w:val="en-US"/>
            </w:rPr>
            <w:t>Thompson, W. F., Marin, M. M., &amp; Stewart, L. (2012). Reduced sensitivity to emotional prosody in congenital amusia rekindles the musical protolanguage hypothesis.</w:t>
          </w:r>
          <w:bookmarkEnd w:id="112"/>
          <w:r>
            <w:rPr>
              <w:lang w:val="en-US"/>
            </w:rPr>
            <w:t xml:space="preserve"> </w:t>
          </w:r>
          <w:r w:rsidRPr="00550A5F">
            <w:rPr>
              <w:i/>
              <w:lang w:val="en-US"/>
            </w:rPr>
            <w:t>Proc Natl Acad Sci U S a</w:t>
          </w:r>
          <w:r w:rsidRPr="00550A5F">
            <w:rPr>
              <w:lang w:val="en-US"/>
            </w:rPr>
            <w:t xml:space="preserve">, </w:t>
          </w:r>
          <w:r w:rsidRPr="00550A5F">
            <w:rPr>
              <w:i/>
              <w:lang w:val="en-US"/>
            </w:rPr>
            <w:t>109</w:t>
          </w:r>
          <w:r w:rsidRPr="00550A5F">
            <w:rPr>
              <w:lang w:val="en-US"/>
            </w:rPr>
            <w:t>(46), 19027–19032. https://doi.org/10.1073/pnas.1210344109</w:t>
          </w:r>
        </w:p>
        <w:p w14:paraId="13315191" w14:textId="77777777" w:rsidR="00550A5F" w:rsidRDefault="00550A5F" w:rsidP="00E75125">
          <w:pPr>
            <w:pStyle w:val="CitaviBibliographyEntry"/>
            <w:spacing w:line="480" w:lineRule="auto"/>
            <w:rPr>
              <w:lang w:val="en-US"/>
            </w:rPr>
          </w:pPr>
          <w:bookmarkStart w:id="113" w:name="_CTVL00183eb9b6a8c80449d887b07689122d925"/>
          <w:r>
            <w:rPr>
              <w:lang w:val="en-US"/>
            </w:rPr>
            <w:t>Thompson, W. F., Schellenberg, E. G., &amp; Husain, G. (2004). Decoding speech prosody: do music lessons help?</w:t>
          </w:r>
          <w:bookmarkEnd w:id="113"/>
          <w:r>
            <w:rPr>
              <w:lang w:val="en-US"/>
            </w:rPr>
            <w:t xml:space="preserve"> </w:t>
          </w:r>
          <w:r w:rsidRPr="00550A5F">
            <w:rPr>
              <w:i/>
              <w:lang w:val="en-US"/>
            </w:rPr>
            <w:t>Emotion</w:t>
          </w:r>
          <w:r w:rsidRPr="00550A5F">
            <w:rPr>
              <w:lang w:val="en-US"/>
            </w:rPr>
            <w:t xml:space="preserve">, </w:t>
          </w:r>
          <w:r w:rsidRPr="00550A5F">
            <w:rPr>
              <w:i/>
              <w:lang w:val="en-US"/>
            </w:rPr>
            <w:t>4</w:t>
          </w:r>
          <w:r w:rsidRPr="00550A5F">
            <w:rPr>
              <w:lang w:val="en-US"/>
            </w:rPr>
            <w:t>(1), 46–64. https://doi.org/10.1037/1528-3542.4.1.46</w:t>
          </w:r>
        </w:p>
        <w:p w14:paraId="12206B60" w14:textId="77777777" w:rsidR="00550A5F" w:rsidRDefault="00550A5F" w:rsidP="00E75125">
          <w:pPr>
            <w:pStyle w:val="CitaviBibliographyEntry"/>
            <w:spacing w:line="480" w:lineRule="auto"/>
            <w:rPr>
              <w:lang w:val="en-US"/>
            </w:rPr>
          </w:pPr>
          <w:bookmarkStart w:id="114" w:name="_CTVL001ab219232fcad4ba4af06d487c8625d27"/>
          <w:r>
            <w:rPr>
              <w:lang w:val="en-US"/>
            </w:rPr>
            <w:lastRenderedPageBreak/>
            <w:t>Tragantzopoulou, P., &amp; Giannouli, V. (2025). A Song for the Mind: A Literature Review on Singing and Cognitive Health in Aging Populations.</w:t>
          </w:r>
          <w:bookmarkEnd w:id="114"/>
          <w:r>
            <w:rPr>
              <w:lang w:val="en-US"/>
            </w:rPr>
            <w:t xml:space="preserve"> </w:t>
          </w:r>
          <w:r w:rsidRPr="00550A5F">
            <w:rPr>
              <w:i/>
              <w:lang w:val="en-US"/>
            </w:rPr>
            <w:t>Brain Sciences</w:t>
          </w:r>
          <w:r w:rsidRPr="00550A5F">
            <w:rPr>
              <w:lang w:val="en-US"/>
            </w:rPr>
            <w:t xml:space="preserve">, </w:t>
          </w:r>
          <w:r w:rsidRPr="00550A5F">
            <w:rPr>
              <w:i/>
              <w:lang w:val="en-US"/>
            </w:rPr>
            <w:t>15</w:t>
          </w:r>
          <w:r w:rsidRPr="00550A5F">
            <w:rPr>
              <w:lang w:val="en-US"/>
            </w:rPr>
            <w:t>(3). https://doi.org/10.3390/brainsci15030227</w:t>
          </w:r>
        </w:p>
        <w:p w14:paraId="78F497FB" w14:textId="77777777" w:rsidR="00550A5F" w:rsidRDefault="00550A5F" w:rsidP="00E75125">
          <w:pPr>
            <w:pStyle w:val="CitaviBibliographyEntry"/>
            <w:spacing w:line="480" w:lineRule="auto"/>
            <w:rPr>
              <w:lang w:val="en-US"/>
            </w:rPr>
          </w:pPr>
          <w:bookmarkStart w:id="115" w:name="_CTVL001e2972488df3e4de0a2c6c84f88d6fb3a"/>
          <w:r>
            <w:rPr>
              <w:lang w:val="en-US"/>
            </w:rPr>
            <w:t>Vigl, J., Talamini, F., Strauss, H., &amp; Zentner, M. (2024). Prosodic discrimination skills mediate the association between musical aptitude and vocal emotion recognition ability.</w:t>
          </w:r>
          <w:bookmarkEnd w:id="115"/>
          <w:r>
            <w:rPr>
              <w:lang w:val="en-US"/>
            </w:rPr>
            <w:t xml:space="preserve"> </w:t>
          </w:r>
          <w:r w:rsidRPr="00550A5F">
            <w:rPr>
              <w:i/>
              <w:lang w:val="en-US"/>
            </w:rPr>
            <w:t>Scientific Reports</w:t>
          </w:r>
          <w:r w:rsidRPr="00550A5F">
            <w:rPr>
              <w:lang w:val="en-US"/>
            </w:rPr>
            <w:t xml:space="preserve">, </w:t>
          </w:r>
          <w:r w:rsidRPr="00550A5F">
            <w:rPr>
              <w:i/>
              <w:lang w:val="en-US"/>
            </w:rPr>
            <w:t>14</w:t>
          </w:r>
          <w:r w:rsidRPr="00550A5F">
            <w:rPr>
              <w:lang w:val="en-US"/>
            </w:rPr>
            <w:t>(1), 16462. https://doi.org/10.1038/s41598-024-66889-y</w:t>
          </w:r>
        </w:p>
        <w:p w14:paraId="4BF14314" w14:textId="77777777" w:rsidR="00550A5F" w:rsidRDefault="00550A5F" w:rsidP="00E75125">
          <w:pPr>
            <w:pStyle w:val="CitaviBibliographyEntry"/>
            <w:spacing w:line="480" w:lineRule="auto"/>
            <w:rPr>
              <w:lang w:val="en-US"/>
            </w:rPr>
          </w:pPr>
          <w:bookmarkStart w:id="116" w:name="_CTVL001ade3f42486fd4f2bbe6e5077b61f6374"/>
          <w:r>
            <w:rPr>
              <w:lang w:val="en-US"/>
            </w:rPr>
            <w:t>Vincenzi, M., Correia, A. I., Vanzella, P., Pinheiro, A. P., Lima, C. F., &amp; Schellenberg, E. G. (2022). Associations between music training and cognitive abilities: The special case of professional musicians.</w:t>
          </w:r>
          <w:bookmarkEnd w:id="116"/>
          <w:r>
            <w:rPr>
              <w:lang w:val="en-US"/>
            </w:rPr>
            <w:t xml:space="preserve"> </w:t>
          </w:r>
          <w:r w:rsidRPr="00550A5F">
            <w:rPr>
              <w:i/>
              <w:lang w:val="en-US"/>
            </w:rPr>
            <w:t xml:space="preserve">Psychology of Aesthetics, Creativity, and the Arts. </w:t>
          </w:r>
          <w:r w:rsidRPr="00550A5F">
            <w:rPr>
              <w:lang w:val="en-US"/>
            </w:rPr>
            <w:t>Advance online publication. https://doi.org/10.1037/aca0000481</w:t>
          </w:r>
        </w:p>
        <w:p w14:paraId="0A5EB2B6" w14:textId="77777777" w:rsidR="00550A5F" w:rsidRDefault="00550A5F" w:rsidP="00E75125">
          <w:pPr>
            <w:pStyle w:val="CitaviBibliographyEntry"/>
            <w:spacing w:line="480" w:lineRule="auto"/>
            <w:rPr>
              <w:lang w:val="en-US"/>
            </w:rPr>
          </w:pPr>
          <w:bookmarkStart w:id="117" w:name="_CTVL001c56ed3926b3045f8929becdd2342b9c3"/>
          <w:r>
            <w:rPr>
              <w:lang w:val="en-US"/>
            </w:rPr>
            <w:t>Watson, D., Clark, L. A., &amp; Tellegen, A. (1988). Development and validation of brief measures of positive and negative affect: The PANAS scales.</w:t>
          </w:r>
          <w:bookmarkEnd w:id="117"/>
          <w:r>
            <w:rPr>
              <w:lang w:val="en-US"/>
            </w:rPr>
            <w:t xml:space="preserve"> </w:t>
          </w:r>
          <w:r w:rsidRPr="00550A5F">
            <w:rPr>
              <w:i/>
              <w:lang w:val="en-US"/>
            </w:rPr>
            <w:t>Journal of Personality and Social Psychology</w:t>
          </w:r>
          <w:r w:rsidRPr="00550A5F">
            <w:rPr>
              <w:lang w:val="en-US"/>
            </w:rPr>
            <w:t xml:space="preserve">, </w:t>
          </w:r>
          <w:r w:rsidRPr="00550A5F">
            <w:rPr>
              <w:i/>
              <w:lang w:val="en-US"/>
            </w:rPr>
            <w:t>54</w:t>
          </w:r>
          <w:r w:rsidRPr="00550A5F">
            <w:rPr>
              <w:lang w:val="en-US"/>
            </w:rPr>
            <w:t>(6), 1063–1070. https://doi.org/10.1037/0022-3514.54.6.1063</w:t>
          </w:r>
        </w:p>
        <w:p w14:paraId="3A8558FD" w14:textId="77777777" w:rsidR="00550A5F" w:rsidRDefault="00550A5F" w:rsidP="00E75125">
          <w:pPr>
            <w:pStyle w:val="CitaviBibliographyEntry"/>
            <w:spacing w:line="480" w:lineRule="auto"/>
            <w:rPr>
              <w:lang w:val="en-US"/>
            </w:rPr>
          </w:pPr>
          <w:bookmarkStart w:id="118" w:name="_CTVL00116f0014ede6c4ce5bf4787036de544b0"/>
          <w:r>
            <w:rPr>
              <w:lang w:val="en-US"/>
            </w:rPr>
            <w:t>Zendel, B. R., &amp; Alexander, E. J. (2020). Autodidacticism and Music: Do Self-Taught Musicians Exhibit the Same Auditory Processing Advantages as Formally Trained Musicians?</w:t>
          </w:r>
          <w:bookmarkEnd w:id="118"/>
          <w:r>
            <w:rPr>
              <w:lang w:val="en-US"/>
            </w:rPr>
            <w:t xml:space="preserve"> </w:t>
          </w:r>
          <w:r w:rsidRPr="00550A5F">
            <w:rPr>
              <w:i/>
              <w:lang w:val="en-US"/>
            </w:rPr>
            <w:t>Frontiers in Neuroscience</w:t>
          </w:r>
          <w:r w:rsidRPr="00550A5F">
            <w:rPr>
              <w:lang w:val="en-US"/>
            </w:rPr>
            <w:t xml:space="preserve">, </w:t>
          </w:r>
          <w:r w:rsidRPr="00550A5F">
            <w:rPr>
              <w:i/>
              <w:lang w:val="en-US"/>
            </w:rPr>
            <w:t>14</w:t>
          </w:r>
          <w:r w:rsidRPr="00550A5F">
            <w:rPr>
              <w:lang w:val="en-US"/>
            </w:rPr>
            <w:t>, 752. https://doi.org/10.3389/fnins.2020.00752</w:t>
          </w:r>
        </w:p>
        <w:p w14:paraId="7EF70BC3" w14:textId="3D0E6FC3" w:rsidR="0024244C" w:rsidRPr="00F258E7" w:rsidRDefault="00550A5F" w:rsidP="00E75125">
          <w:pPr>
            <w:pStyle w:val="CitaviBibliographyEntry"/>
            <w:spacing w:line="480" w:lineRule="auto"/>
            <w:rPr>
              <w:lang w:val="en-US"/>
            </w:rPr>
          </w:pPr>
          <w:bookmarkStart w:id="119" w:name="_CTVL001908cdee26e294848994556f8cfcdb856"/>
          <w:r>
            <w:rPr>
              <w:lang w:val="en-US"/>
            </w:rPr>
            <w:t>Zentner, M., &amp; Strauss, H. (2017). Assessing musical ability quickly and objectively: development and validation of the Short‐PROMS and the Mini‐PROMS.</w:t>
          </w:r>
          <w:bookmarkEnd w:id="119"/>
          <w:r>
            <w:rPr>
              <w:lang w:val="en-US"/>
            </w:rPr>
            <w:t xml:space="preserve"> </w:t>
          </w:r>
          <w:r w:rsidRPr="00550A5F">
            <w:rPr>
              <w:i/>
              <w:lang w:val="en-US"/>
            </w:rPr>
            <w:t>Annals of the New York Academy of Sciences</w:t>
          </w:r>
          <w:r w:rsidRPr="00550A5F">
            <w:rPr>
              <w:lang w:val="en-US"/>
            </w:rPr>
            <w:t xml:space="preserve">, </w:t>
          </w:r>
          <w:r w:rsidRPr="00550A5F">
            <w:rPr>
              <w:i/>
              <w:lang w:val="en-US"/>
            </w:rPr>
            <w:t>1400</w:t>
          </w:r>
          <w:r w:rsidRPr="00550A5F">
            <w:rPr>
              <w:lang w:val="en-US"/>
            </w:rPr>
            <w:t>(1), 33–45. https://doi.org/10.1111/nyas.13410</w:t>
          </w:r>
          <w:r w:rsidR="00484889" w:rsidRPr="00EB262D">
            <w:rPr>
              <w:lang w:val="en-US"/>
            </w:rPr>
            <w:fldChar w:fldCharType="end"/>
          </w:r>
        </w:p>
      </w:sdtContent>
    </w:sdt>
    <w:sectPr w:rsidR="0024244C" w:rsidRPr="00F258E7" w:rsidSect="003248C0">
      <w:headerReference w:type="default" r:id="rId14"/>
      <w:footerReference w:type="default" r:id="rId15"/>
      <w:headerReference w:type="first" r:id="rId16"/>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EBB9595" w14:textId="77777777" w:rsidR="00866B65" w:rsidRDefault="00866B65" w:rsidP="003248C0">
      <w:pPr>
        <w:spacing w:after="0" w:line="240" w:lineRule="auto"/>
      </w:pPr>
      <w:r>
        <w:separator/>
      </w:r>
    </w:p>
  </w:endnote>
  <w:endnote w:type="continuationSeparator" w:id="0">
    <w:p w14:paraId="76556FC4" w14:textId="77777777" w:rsidR="00866B65" w:rsidRDefault="00866B65"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213F4E" w:rsidRDefault="00213F4E">
        <w:pPr>
          <w:pStyle w:val="Fuzeile"/>
          <w:jc w:val="center"/>
        </w:pPr>
        <w:r>
          <w:fldChar w:fldCharType="begin"/>
        </w:r>
        <w:r>
          <w:instrText>PAGE   \* MERGEFORMAT</w:instrText>
        </w:r>
        <w:r>
          <w:fldChar w:fldCharType="separate"/>
        </w:r>
        <w:r>
          <w:t>2</w:t>
        </w:r>
        <w:r>
          <w:fldChar w:fldCharType="end"/>
        </w:r>
      </w:p>
    </w:sdtContent>
  </w:sdt>
  <w:p w14:paraId="2E0692E5" w14:textId="77777777" w:rsidR="00213F4E" w:rsidRDefault="00213F4E">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D1A2C3" w14:textId="77777777" w:rsidR="00866B65" w:rsidRDefault="00866B65" w:rsidP="003248C0">
      <w:pPr>
        <w:spacing w:after="0" w:line="240" w:lineRule="auto"/>
      </w:pPr>
      <w:r>
        <w:separator/>
      </w:r>
    </w:p>
  </w:footnote>
  <w:footnote w:type="continuationSeparator" w:id="0">
    <w:p w14:paraId="751CEE97" w14:textId="77777777" w:rsidR="00866B65" w:rsidRDefault="00866B65"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187447FD" w:rsidR="00213F4E" w:rsidRPr="003248C0" w:rsidRDefault="00213F4E" w:rsidP="00576CBC">
    <w:pPr>
      <w:pStyle w:val="Kopfzeile"/>
      <w:jc w:val="center"/>
      <w:rPr>
        <w:lang w:val="en-US"/>
      </w:rPr>
    </w:pPr>
    <w:r>
      <w:rPr>
        <w:lang w:val="en-US"/>
      </w:rPr>
      <w:t>Vocal Emotion Perception – Singers vs. Instrumentalists</w:t>
    </w:r>
  </w:p>
  <w:p w14:paraId="07CF7522" w14:textId="77777777" w:rsidR="00213F4E" w:rsidRPr="003248C0" w:rsidRDefault="00213F4E">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5D87CDE0" w:rsidR="00213F4E" w:rsidRDefault="00213F4E" w:rsidP="003248C0">
    <w:pPr>
      <w:pStyle w:val="Kopfzeile"/>
      <w:jc w:val="center"/>
      <w:rPr>
        <w:lang w:val="en-US"/>
      </w:rPr>
    </w:pPr>
    <w:r w:rsidRPr="003248C0">
      <w:rPr>
        <w:lang w:val="en-US"/>
      </w:rPr>
      <w:t xml:space="preserve">Running Head: </w:t>
    </w:r>
    <w:r>
      <w:rPr>
        <w:lang w:val="en-US"/>
      </w:rPr>
      <w:t>Vocal Emotion Perception – Singers vs. Instrumentalists</w:t>
    </w:r>
  </w:p>
  <w:p w14:paraId="6496DBD2" w14:textId="77777777" w:rsidR="00213F4E" w:rsidRPr="003248C0" w:rsidRDefault="00213F4E"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708"/>
        </w:tabs>
        <w:ind w:left="1284"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2"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4"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5"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0"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6"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2"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678579712">
    <w:abstractNumId w:val="1"/>
  </w:num>
  <w:num w:numId="2" w16cid:durableId="5792295">
    <w:abstractNumId w:val="17"/>
  </w:num>
  <w:num w:numId="3" w16cid:durableId="1814563632">
    <w:abstractNumId w:val="15"/>
  </w:num>
  <w:num w:numId="4" w16cid:durableId="893589092">
    <w:abstractNumId w:val="10"/>
  </w:num>
  <w:num w:numId="5" w16cid:durableId="73019398">
    <w:abstractNumId w:val="4"/>
  </w:num>
  <w:num w:numId="6" w16cid:durableId="695426382">
    <w:abstractNumId w:val="0"/>
  </w:num>
  <w:num w:numId="7" w16cid:durableId="934509478">
    <w:abstractNumId w:val="21"/>
  </w:num>
  <w:num w:numId="8" w16cid:durableId="1916668827">
    <w:abstractNumId w:val="9"/>
  </w:num>
  <w:num w:numId="9" w16cid:durableId="1027102891">
    <w:abstractNumId w:val="16"/>
  </w:num>
  <w:num w:numId="10" w16cid:durableId="36785916">
    <w:abstractNumId w:val="12"/>
  </w:num>
  <w:num w:numId="11" w16cid:durableId="157230343">
    <w:abstractNumId w:val="2"/>
  </w:num>
  <w:num w:numId="12" w16cid:durableId="835654884">
    <w:abstractNumId w:val="19"/>
  </w:num>
  <w:num w:numId="13" w16cid:durableId="1994791168">
    <w:abstractNumId w:val="3"/>
  </w:num>
  <w:num w:numId="14" w16cid:durableId="831142870">
    <w:abstractNumId w:val="23"/>
  </w:num>
  <w:num w:numId="15" w16cid:durableId="1875651049">
    <w:abstractNumId w:val="26"/>
  </w:num>
  <w:num w:numId="16" w16cid:durableId="395276399">
    <w:abstractNumId w:val="25"/>
  </w:num>
  <w:num w:numId="17" w16cid:durableId="528639916">
    <w:abstractNumId w:val="13"/>
  </w:num>
  <w:num w:numId="18" w16cid:durableId="1207374305">
    <w:abstractNumId w:val="14"/>
  </w:num>
  <w:num w:numId="19" w16cid:durableId="411509059">
    <w:abstractNumId w:val="22"/>
  </w:num>
  <w:num w:numId="20" w16cid:durableId="1433554243">
    <w:abstractNumId w:val="8"/>
  </w:num>
  <w:num w:numId="21" w16cid:durableId="1770077308">
    <w:abstractNumId w:val="7"/>
  </w:num>
  <w:num w:numId="22" w16cid:durableId="878585123">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19874184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56480379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25508895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945903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60776138">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2033918596">
    <w:abstractNumId w:val="24"/>
  </w:num>
  <w:num w:numId="29" w16cid:durableId="864706554">
    <w:abstractNumId w:val="18"/>
  </w:num>
  <w:num w:numId="30" w16cid:durableId="632564787">
    <w:abstractNumId w:val="20"/>
  </w:num>
  <w:num w:numId="31" w16cid:durableId="459081064">
    <w:abstractNumId w:val="11"/>
  </w:num>
  <w:num w:numId="32" w16cid:durableId="533688858">
    <w:abstractNumId w:val="6"/>
  </w:num>
  <w:num w:numId="33" w16cid:durableId="119138093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6B51"/>
    <w:rsid w:val="000179F6"/>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6349B"/>
    <w:rsid w:val="000639A2"/>
    <w:rsid w:val="000759D5"/>
    <w:rsid w:val="00080560"/>
    <w:rsid w:val="0008080B"/>
    <w:rsid w:val="0008166B"/>
    <w:rsid w:val="00084FCE"/>
    <w:rsid w:val="00092969"/>
    <w:rsid w:val="000A08E0"/>
    <w:rsid w:val="000A2FEC"/>
    <w:rsid w:val="000A3C46"/>
    <w:rsid w:val="000A403F"/>
    <w:rsid w:val="000A5A16"/>
    <w:rsid w:val="000A7A6D"/>
    <w:rsid w:val="000B7E9B"/>
    <w:rsid w:val="000C0F97"/>
    <w:rsid w:val="000C7D80"/>
    <w:rsid w:val="000D227A"/>
    <w:rsid w:val="000E3EF5"/>
    <w:rsid w:val="000E7DE9"/>
    <w:rsid w:val="000F59CA"/>
    <w:rsid w:val="000F6662"/>
    <w:rsid w:val="000F66F0"/>
    <w:rsid w:val="00103873"/>
    <w:rsid w:val="00107C7A"/>
    <w:rsid w:val="00113F27"/>
    <w:rsid w:val="00116E5E"/>
    <w:rsid w:val="001208F3"/>
    <w:rsid w:val="00126108"/>
    <w:rsid w:val="00131131"/>
    <w:rsid w:val="00154D92"/>
    <w:rsid w:val="00174A83"/>
    <w:rsid w:val="00175C49"/>
    <w:rsid w:val="00185F9C"/>
    <w:rsid w:val="00185FBD"/>
    <w:rsid w:val="001867C9"/>
    <w:rsid w:val="00187F9A"/>
    <w:rsid w:val="00191AD4"/>
    <w:rsid w:val="00192E0D"/>
    <w:rsid w:val="00195E7E"/>
    <w:rsid w:val="001A00CF"/>
    <w:rsid w:val="001A07A4"/>
    <w:rsid w:val="001A28A1"/>
    <w:rsid w:val="001A52C7"/>
    <w:rsid w:val="001A71C5"/>
    <w:rsid w:val="001A7262"/>
    <w:rsid w:val="001A7C9A"/>
    <w:rsid w:val="001B048C"/>
    <w:rsid w:val="001B28AF"/>
    <w:rsid w:val="001B35E1"/>
    <w:rsid w:val="001C1822"/>
    <w:rsid w:val="001C38B4"/>
    <w:rsid w:val="001C6EA3"/>
    <w:rsid w:val="001C77F8"/>
    <w:rsid w:val="001D12FB"/>
    <w:rsid w:val="001D2996"/>
    <w:rsid w:val="001D78D0"/>
    <w:rsid w:val="001D7A38"/>
    <w:rsid w:val="001E135D"/>
    <w:rsid w:val="001E5E17"/>
    <w:rsid w:val="001F5A34"/>
    <w:rsid w:val="0020154C"/>
    <w:rsid w:val="002058E4"/>
    <w:rsid w:val="00210667"/>
    <w:rsid w:val="00213F4E"/>
    <w:rsid w:val="0022129F"/>
    <w:rsid w:val="002218EB"/>
    <w:rsid w:val="00223A01"/>
    <w:rsid w:val="00225FCB"/>
    <w:rsid w:val="00226CD0"/>
    <w:rsid w:val="00232554"/>
    <w:rsid w:val="00236A58"/>
    <w:rsid w:val="0024244C"/>
    <w:rsid w:val="002443DE"/>
    <w:rsid w:val="0024516D"/>
    <w:rsid w:val="00247D0C"/>
    <w:rsid w:val="0026304E"/>
    <w:rsid w:val="00271744"/>
    <w:rsid w:val="00271D7C"/>
    <w:rsid w:val="00274F88"/>
    <w:rsid w:val="002765C5"/>
    <w:rsid w:val="00280BCB"/>
    <w:rsid w:val="00283238"/>
    <w:rsid w:val="0028780F"/>
    <w:rsid w:val="002878DE"/>
    <w:rsid w:val="00294516"/>
    <w:rsid w:val="00296057"/>
    <w:rsid w:val="002963DB"/>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1080"/>
    <w:rsid w:val="003233F7"/>
    <w:rsid w:val="003248C0"/>
    <w:rsid w:val="003357BA"/>
    <w:rsid w:val="0034561D"/>
    <w:rsid w:val="00352FE2"/>
    <w:rsid w:val="00365442"/>
    <w:rsid w:val="00371A45"/>
    <w:rsid w:val="00372F20"/>
    <w:rsid w:val="003817B4"/>
    <w:rsid w:val="0038469A"/>
    <w:rsid w:val="00386032"/>
    <w:rsid w:val="00395044"/>
    <w:rsid w:val="003A5B4B"/>
    <w:rsid w:val="003C0E94"/>
    <w:rsid w:val="003C349C"/>
    <w:rsid w:val="003D0C93"/>
    <w:rsid w:val="003D3E7B"/>
    <w:rsid w:val="003D5387"/>
    <w:rsid w:val="003D6591"/>
    <w:rsid w:val="003E243E"/>
    <w:rsid w:val="003F4ADF"/>
    <w:rsid w:val="003F773D"/>
    <w:rsid w:val="00401B1C"/>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F3ACD"/>
    <w:rsid w:val="004F5C76"/>
    <w:rsid w:val="00501FDE"/>
    <w:rsid w:val="00502CA4"/>
    <w:rsid w:val="00507DFD"/>
    <w:rsid w:val="00510B5B"/>
    <w:rsid w:val="00510D22"/>
    <w:rsid w:val="00511BEC"/>
    <w:rsid w:val="00512C53"/>
    <w:rsid w:val="00516C50"/>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6CBC"/>
    <w:rsid w:val="005772ED"/>
    <w:rsid w:val="00583DA7"/>
    <w:rsid w:val="00586D32"/>
    <w:rsid w:val="00586E04"/>
    <w:rsid w:val="00596867"/>
    <w:rsid w:val="005A0105"/>
    <w:rsid w:val="005A3FD1"/>
    <w:rsid w:val="005A730E"/>
    <w:rsid w:val="005C2845"/>
    <w:rsid w:val="005C36C2"/>
    <w:rsid w:val="005D275B"/>
    <w:rsid w:val="005D3A49"/>
    <w:rsid w:val="005E2496"/>
    <w:rsid w:val="005E349A"/>
    <w:rsid w:val="005E3C4B"/>
    <w:rsid w:val="005E7F74"/>
    <w:rsid w:val="005E7FF6"/>
    <w:rsid w:val="005F06C1"/>
    <w:rsid w:val="005F2477"/>
    <w:rsid w:val="005F2B9C"/>
    <w:rsid w:val="00612493"/>
    <w:rsid w:val="006161F8"/>
    <w:rsid w:val="0062107D"/>
    <w:rsid w:val="00623954"/>
    <w:rsid w:val="00630530"/>
    <w:rsid w:val="006318BC"/>
    <w:rsid w:val="00634B52"/>
    <w:rsid w:val="00635E08"/>
    <w:rsid w:val="0064552C"/>
    <w:rsid w:val="0065040D"/>
    <w:rsid w:val="00654D96"/>
    <w:rsid w:val="006635FF"/>
    <w:rsid w:val="006667CB"/>
    <w:rsid w:val="0066768B"/>
    <w:rsid w:val="0067045A"/>
    <w:rsid w:val="006714E9"/>
    <w:rsid w:val="00672558"/>
    <w:rsid w:val="0067277A"/>
    <w:rsid w:val="0067663C"/>
    <w:rsid w:val="00682275"/>
    <w:rsid w:val="00693787"/>
    <w:rsid w:val="00694DAD"/>
    <w:rsid w:val="006A28E4"/>
    <w:rsid w:val="006A4878"/>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5500"/>
    <w:rsid w:val="00745F44"/>
    <w:rsid w:val="007465BB"/>
    <w:rsid w:val="00752230"/>
    <w:rsid w:val="0075381D"/>
    <w:rsid w:val="00753983"/>
    <w:rsid w:val="0075526B"/>
    <w:rsid w:val="00756295"/>
    <w:rsid w:val="00757FD0"/>
    <w:rsid w:val="00763958"/>
    <w:rsid w:val="00767C99"/>
    <w:rsid w:val="00770083"/>
    <w:rsid w:val="00793392"/>
    <w:rsid w:val="00795116"/>
    <w:rsid w:val="00797E97"/>
    <w:rsid w:val="007A2F46"/>
    <w:rsid w:val="007A5B06"/>
    <w:rsid w:val="007A6E13"/>
    <w:rsid w:val="007B1498"/>
    <w:rsid w:val="007B2CFC"/>
    <w:rsid w:val="007B319D"/>
    <w:rsid w:val="007B4193"/>
    <w:rsid w:val="007B533F"/>
    <w:rsid w:val="007C6B57"/>
    <w:rsid w:val="007D0B23"/>
    <w:rsid w:val="007D0C7D"/>
    <w:rsid w:val="007D4447"/>
    <w:rsid w:val="007D56D3"/>
    <w:rsid w:val="007D5C03"/>
    <w:rsid w:val="007E0709"/>
    <w:rsid w:val="007E24EC"/>
    <w:rsid w:val="007E42E7"/>
    <w:rsid w:val="007E78C8"/>
    <w:rsid w:val="007F4F7C"/>
    <w:rsid w:val="007F728E"/>
    <w:rsid w:val="008013AD"/>
    <w:rsid w:val="008029DA"/>
    <w:rsid w:val="008156EF"/>
    <w:rsid w:val="008173C5"/>
    <w:rsid w:val="00823796"/>
    <w:rsid w:val="00825252"/>
    <w:rsid w:val="008370D6"/>
    <w:rsid w:val="008403B2"/>
    <w:rsid w:val="0084087B"/>
    <w:rsid w:val="008467DE"/>
    <w:rsid w:val="00847C16"/>
    <w:rsid w:val="00850059"/>
    <w:rsid w:val="00850848"/>
    <w:rsid w:val="008509B5"/>
    <w:rsid w:val="00863B35"/>
    <w:rsid w:val="00866B65"/>
    <w:rsid w:val="00867426"/>
    <w:rsid w:val="008728CB"/>
    <w:rsid w:val="00873573"/>
    <w:rsid w:val="008802ED"/>
    <w:rsid w:val="008818B7"/>
    <w:rsid w:val="00885092"/>
    <w:rsid w:val="00886C4C"/>
    <w:rsid w:val="00891537"/>
    <w:rsid w:val="008927F9"/>
    <w:rsid w:val="008A066A"/>
    <w:rsid w:val="008A4009"/>
    <w:rsid w:val="008B032D"/>
    <w:rsid w:val="008C04FC"/>
    <w:rsid w:val="008C1FE4"/>
    <w:rsid w:val="008D6FC0"/>
    <w:rsid w:val="008E2C25"/>
    <w:rsid w:val="008E7D96"/>
    <w:rsid w:val="008F2C5A"/>
    <w:rsid w:val="008F4AA1"/>
    <w:rsid w:val="009032E4"/>
    <w:rsid w:val="009037AE"/>
    <w:rsid w:val="00904276"/>
    <w:rsid w:val="00912A04"/>
    <w:rsid w:val="0091335A"/>
    <w:rsid w:val="009179B7"/>
    <w:rsid w:val="009247B5"/>
    <w:rsid w:val="0092555C"/>
    <w:rsid w:val="009276DD"/>
    <w:rsid w:val="009306A9"/>
    <w:rsid w:val="00934856"/>
    <w:rsid w:val="00943016"/>
    <w:rsid w:val="0094734D"/>
    <w:rsid w:val="00947754"/>
    <w:rsid w:val="00950B58"/>
    <w:rsid w:val="00952DD6"/>
    <w:rsid w:val="009532EF"/>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B2C7C"/>
    <w:rsid w:val="009B3773"/>
    <w:rsid w:val="009C2193"/>
    <w:rsid w:val="009C544A"/>
    <w:rsid w:val="009C5B4A"/>
    <w:rsid w:val="009D6F4E"/>
    <w:rsid w:val="009D73E2"/>
    <w:rsid w:val="009D7FFA"/>
    <w:rsid w:val="009E1C93"/>
    <w:rsid w:val="009E2E52"/>
    <w:rsid w:val="009E6341"/>
    <w:rsid w:val="00A04B05"/>
    <w:rsid w:val="00A07A70"/>
    <w:rsid w:val="00A11AA7"/>
    <w:rsid w:val="00A11E72"/>
    <w:rsid w:val="00A14781"/>
    <w:rsid w:val="00A2410E"/>
    <w:rsid w:val="00A24398"/>
    <w:rsid w:val="00A252C9"/>
    <w:rsid w:val="00A2650B"/>
    <w:rsid w:val="00A265C7"/>
    <w:rsid w:val="00A31032"/>
    <w:rsid w:val="00A33C09"/>
    <w:rsid w:val="00A37691"/>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B32A2"/>
    <w:rsid w:val="00AB63F6"/>
    <w:rsid w:val="00AB64A4"/>
    <w:rsid w:val="00AB7027"/>
    <w:rsid w:val="00AC4021"/>
    <w:rsid w:val="00AC7377"/>
    <w:rsid w:val="00AC7982"/>
    <w:rsid w:val="00AD2347"/>
    <w:rsid w:val="00AD3D12"/>
    <w:rsid w:val="00AE3611"/>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A05"/>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7DE7"/>
    <w:rsid w:val="00C15B25"/>
    <w:rsid w:val="00C15E21"/>
    <w:rsid w:val="00C168A9"/>
    <w:rsid w:val="00C244B6"/>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B2B09"/>
    <w:rsid w:val="00CB6359"/>
    <w:rsid w:val="00CB65B4"/>
    <w:rsid w:val="00CC04CC"/>
    <w:rsid w:val="00CC258C"/>
    <w:rsid w:val="00CC3E53"/>
    <w:rsid w:val="00CC60A1"/>
    <w:rsid w:val="00CD057B"/>
    <w:rsid w:val="00CE645F"/>
    <w:rsid w:val="00CE7250"/>
    <w:rsid w:val="00CF432E"/>
    <w:rsid w:val="00CF5672"/>
    <w:rsid w:val="00D02F2A"/>
    <w:rsid w:val="00D059DF"/>
    <w:rsid w:val="00D1166C"/>
    <w:rsid w:val="00D12216"/>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519C"/>
    <w:rsid w:val="00DB47FD"/>
    <w:rsid w:val="00DB4B9C"/>
    <w:rsid w:val="00DC0497"/>
    <w:rsid w:val="00DC1D73"/>
    <w:rsid w:val="00DC7723"/>
    <w:rsid w:val="00DC7F1C"/>
    <w:rsid w:val="00DD41E3"/>
    <w:rsid w:val="00DD4EE8"/>
    <w:rsid w:val="00DE1D1D"/>
    <w:rsid w:val="00DE504D"/>
    <w:rsid w:val="00DE6E40"/>
    <w:rsid w:val="00DE7FF7"/>
    <w:rsid w:val="00DF08F3"/>
    <w:rsid w:val="00DF2527"/>
    <w:rsid w:val="00E0044F"/>
    <w:rsid w:val="00E0112A"/>
    <w:rsid w:val="00E041D9"/>
    <w:rsid w:val="00E12F00"/>
    <w:rsid w:val="00E13AEC"/>
    <w:rsid w:val="00E158C4"/>
    <w:rsid w:val="00E1705A"/>
    <w:rsid w:val="00E255EF"/>
    <w:rsid w:val="00E25C42"/>
    <w:rsid w:val="00E26444"/>
    <w:rsid w:val="00E2647A"/>
    <w:rsid w:val="00E40A0A"/>
    <w:rsid w:val="00E461A4"/>
    <w:rsid w:val="00E55DAE"/>
    <w:rsid w:val="00E56AD4"/>
    <w:rsid w:val="00E60C87"/>
    <w:rsid w:val="00E61558"/>
    <w:rsid w:val="00E663EB"/>
    <w:rsid w:val="00E66B32"/>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D0479"/>
    <w:rsid w:val="00ED218F"/>
    <w:rsid w:val="00ED74E0"/>
    <w:rsid w:val="00ED783C"/>
    <w:rsid w:val="00ED7A6F"/>
    <w:rsid w:val="00EE0070"/>
    <w:rsid w:val="00EE115E"/>
    <w:rsid w:val="00EE5A35"/>
    <w:rsid w:val="00EF02FA"/>
    <w:rsid w:val="00EF1527"/>
    <w:rsid w:val="00EF21DA"/>
    <w:rsid w:val="00EF4161"/>
    <w:rsid w:val="00F009E6"/>
    <w:rsid w:val="00F011C9"/>
    <w:rsid w:val="00F02DDF"/>
    <w:rsid w:val="00F06EC7"/>
    <w:rsid w:val="00F138D5"/>
    <w:rsid w:val="00F23B93"/>
    <w:rsid w:val="00F23D51"/>
    <w:rsid w:val="00F258E7"/>
    <w:rsid w:val="00F31F2B"/>
    <w:rsid w:val="00F42A24"/>
    <w:rsid w:val="00F5103D"/>
    <w:rsid w:val="00F51385"/>
    <w:rsid w:val="00F51683"/>
    <w:rsid w:val="00F53857"/>
    <w:rsid w:val="00F54F3E"/>
    <w:rsid w:val="00F57A1C"/>
    <w:rsid w:val="00F632EA"/>
    <w:rsid w:val="00F67666"/>
    <w:rsid w:val="00F7115C"/>
    <w:rsid w:val="00F7695A"/>
    <w:rsid w:val="00F76EA8"/>
    <w:rsid w:val="00F80A2A"/>
    <w:rsid w:val="00F812AC"/>
    <w:rsid w:val="00F828A7"/>
    <w:rsid w:val="00F9513E"/>
    <w:rsid w:val="00F95B95"/>
    <w:rsid w:val="00FA18D9"/>
    <w:rsid w:val="00FA5FE8"/>
    <w:rsid w:val="00FA6A46"/>
    <w:rsid w:val="00FB69CC"/>
    <w:rsid w:val="00FB7ACA"/>
    <w:rsid w:val="00FC3E5F"/>
    <w:rsid w:val="00FD0D41"/>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720"/>
      </w:tabs>
      <w:spacing w:after="0"/>
      <w:ind w:left="720" w:hanging="720"/>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7605/OSF.IO/76PV5" TargetMode="External"/><Relationship Id="rId13" Type="http://schemas.openxmlformats.org/officeDocument/2006/relationships/image" Target="media/image4.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doi.org/10.17605/OSF.IO/76PV5).%20"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09216DB964904ADAAD84C2C1096FA2CC"/>
        <w:category>
          <w:name w:val="Allgemein"/>
          <w:gallery w:val="placeholder"/>
        </w:category>
        <w:types>
          <w:type w:val="bbPlcHdr"/>
        </w:types>
        <w:behaviors>
          <w:behavior w:val="content"/>
        </w:behaviors>
        <w:guid w:val="{F31756B4-DDA2-446D-8378-2E40E7282B5B}"/>
      </w:docPartPr>
      <w:docPartBody>
        <w:p w:rsidR="00662114" w:rsidRDefault="000255E7" w:rsidP="000255E7">
          <w:pPr>
            <w:pStyle w:val="09216DB964904ADAAD84C2C1096FA2CC"/>
          </w:pPr>
          <w:r w:rsidRPr="00380A22">
            <w:rPr>
              <w:rStyle w:val="Platzhaltertext"/>
            </w:rPr>
            <w:t>Klicken oder tippen Sie hier, um Text einzugeben.</w:t>
          </w:r>
        </w:p>
      </w:docPartBody>
    </w:docPart>
    <w:docPart>
      <w:docPartPr>
        <w:name w:val="B9BF5FA1DECE4556A5C0528D9162989D"/>
        <w:category>
          <w:name w:val="Allgemein"/>
          <w:gallery w:val="placeholder"/>
        </w:category>
        <w:types>
          <w:type w:val="bbPlcHdr"/>
        </w:types>
        <w:behaviors>
          <w:behavior w:val="content"/>
        </w:behaviors>
        <w:guid w:val="{68C94164-C09E-4FF5-A5CA-E095CDD3B69E}"/>
      </w:docPartPr>
      <w:docPartBody>
        <w:p w:rsidR="006C52C4" w:rsidRDefault="00662114" w:rsidP="00662114">
          <w:pPr>
            <w:pStyle w:val="B9BF5FA1DECE4556A5C0528D9162989D"/>
          </w:pPr>
          <w:r w:rsidRPr="004554BF">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457C231B38304E78B6B3284C4AB31889"/>
        <w:category>
          <w:name w:val="Allgemein"/>
          <w:gallery w:val="placeholder"/>
        </w:category>
        <w:types>
          <w:type w:val="bbPlcHdr"/>
        </w:types>
        <w:behaviors>
          <w:behavior w:val="content"/>
        </w:behaviors>
        <w:guid w:val="{63397053-B350-4F85-A831-3FC2B4A814A6}"/>
      </w:docPartPr>
      <w:docPartBody>
        <w:p w:rsidR="00441F45" w:rsidRDefault="00A66363" w:rsidP="00A66363">
          <w:pPr>
            <w:pStyle w:val="457C231B38304E78B6B3284C4AB31889"/>
          </w:pPr>
          <w:r w:rsidRPr="00380A22">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657DF"/>
    <w:rsid w:val="000A2870"/>
    <w:rsid w:val="000B3B8A"/>
    <w:rsid w:val="000C73FB"/>
    <w:rsid w:val="0011298B"/>
    <w:rsid w:val="00176C8B"/>
    <w:rsid w:val="001876AC"/>
    <w:rsid w:val="001C38B4"/>
    <w:rsid w:val="0020154C"/>
    <w:rsid w:val="00236A58"/>
    <w:rsid w:val="00237C76"/>
    <w:rsid w:val="00247119"/>
    <w:rsid w:val="00254D79"/>
    <w:rsid w:val="0026776B"/>
    <w:rsid w:val="00280BF6"/>
    <w:rsid w:val="002857C2"/>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E682A"/>
    <w:rsid w:val="003F0998"/>
    <w:rsid w:val="0040244E"/>
    <w:rsid w:val="0041171D"/>
    <w:rsid w:val="00441F45"/>
    <w:rsid w:val="004A5FC3"/>
    <w:rsid w:val="004B2FDD"/>
    <w:rsid w:val="004C2841"/>
    <w:rsid w:val="00510B5B"/>
    <w:rsid w:val="00510D22"/>
    <w:rsid w:val="00511BEC"/>
    <w:rsid w:val="00517552"/>
    <w:rsid w:val="00524842"/>
    <w:rsid w:val="00532424"/>
    <w:rsid w:val="005344C1"/>
    <w:rsid w:val="005374C5"/>
    <w:rsid w:val="0055440C"/>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77901"/>
    <w:rsid w:val="00785C58"/>
    <w:rsid w:val="007B4193"/>
    <w:rsid w:val="007B4EFA"/>
    <w:rsid w:val="007C04E8"/>
    <w:rsid w:val="007C5013"/>
    <w:rsid w:val="007F1310"/>
    <w:rsid w:val="0080025B"/>
    <w:rsid w:val="0080210C"/>
    <w:rsid w:val="00806CB9"/>
    <w:rsid w:val="00823796"/>
    <w:rsid w:val="00832FDB"/>
    <w:rsid w:val="008B032D"/>
    <w:rsid w:val="008B7353"/>
    <w:rsid w:val="008E74E7"/>
    <w:rsid w:val="008F54E1"/>
    <w:rsid w:val="009140EF"/>
    <w:rsid w:val="00921828"/>
    <w:rsid w:val="00927349"/>
    <w:rsid w:val="009651F8"/>
    <w:rsid w:val="00987515"/>
    <w:rsid w:val="009E1984"/>
    <w:rsid w:val="00A11755"/>
    <w:rsid w:val="00A568F7"/>
    <w:rsid w:val="00A66363"/>
    <w:rsid w:val="00A952B3"/>
    <w:rsid w:val="00AB7027"/>
    <w:rsid w:val="00AB7B83"/>
    <w:rsid w:val="00AC247E"/>
    <w:rsid w:val="00AD5F03"/>
    <w:rsid w:val="00B045E5"/>
    <w:rsid w:val="00B14856"/>
    <w:rsid w:val="00B30AF1"/>
    <w:rsid w:val="00B30D2F"/>
    <w:rsid w:val="00B83FDB"/>
    <w:rsid w:val="00BB3B79"/>
    <w:rsid w:val="00BC0075"/>
    <w:rsid w:val="00BD133B"/>
    <w:rsid w:val="00BF14E1"/>
    <w:rsid w:val="00C356B0"/>
    <w:rsid w:val="00C6007C"/>
    <w:rsid w:val="00C94EF2"/>
    <w:rsid w:val="00CD057B"/>
    <w:rsid w:val="00CD1D8F"/>
    <w:rsid w:val="00CD5905"/>
    <w:rsid w:val="00CD65A4"/>
    <w:rsid w:val="00CE2346"/>
    <w:rsid w:val="00D1461B"/>
    <w:rsid w:val="00D1545C"/>
    <w:rsid w:val="00D57D6A"/>
    <w:rsid w:val="00D60879"/>
    <w:rsid w:val="00D7369A"/>
    <w:rsid w:val="00DA0039"/>
    <w:rsid w:val="00DA717B"/>
    <w:rsid w:val="00DD7605"/>
    <w:rsid w:val="00E0112A"/>
    <w:rsid w:val="00E1030C"/>
    <w:rsid w:val="00E331D2"/>
    <w:rsid w:val="00E461A4"/>
    <w:rsid w:val="00E52D0A"/>
    <w:rsid w:val="00E60C87"/>
    <w:rsid w:val="00E92C73"/>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qFormat/>
    <w:rsid w:val="0011298B"/>
    <w:rPr>
      <w:color w:val="808080"/>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134610-9239-4279-8C9F-E895E6271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46896</Words>
  <Characters>837308</Characters>
  <Application>Microsoft Office Word</Application>
  <DocSecurity>0</DocSecurity>
  <Lines>6977</Lines>
  <Paragraphs>196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2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16</cp:revision>
  <dcterms:created xsi:type="dcterms:W3CDTF">2025-06-16T08:41:00Z</dcterms:created>
  <dcterms:modified xsi:type="dcterms:W3CDTF">2025-07-24T1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0">
    <vt:lpwstr>a497688b-32bf-4a30-a6ed-cca847fabde3</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True</vt:lpwstr>
  </property>
</Properties>
</file>